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p>
    <w:p w:rsidR="00601E17" w:rsidRPr="00EE4441" w:rsidRDefault="00EE4441" w:rsidP="0030444E">
      <w:pPr>
        <w:pStyle w:val="Title"/>
      </w:pPr>
      <w:r w:rsidRPr="00EE4441">
        <w:t>Ai-Facilitated Analysis of Abstracts and Conclusions</w:t>
      </w:r>
      <w:r w:rsidR="002B32D6">
        <w:t>:</w:t>
      </w:r>
      <w:r w:rsidR="002B32D6">
        <w:br/>
        <w:t>No New Information and Ambiguous Pronouns</w:t>
      </w:r>
    </w:p>
    <w:p w:rsidR="00B87FCD" w:rsidRPr="00EB0717" w:rsidRDefault="00B87FCD" w:rsidP="00B87FCD">
      <w:pPr>
        <w:pBdr>
          <w:bottom w:val="single" w:sz="18" w:space="1" w:color="auto"/>
        </w:pBdr>
      </w:pPr>
    </w:p>
    <w:p w:rsidR="00941923" w:rsidRPr="00EB0717" w:rsidRDefault="00941923" w:rsidP="00873A39">
      <w:pPr>
        <w:spacing w:after="12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873A39">
      <w:pPr>
        <w:spacing w:after="120"/>
      </w:pPr>
    </w:p>
    <w:p w:rsidR="00601E17" w:rsidRPr="00EB0717" w:rsidRDefault="003A447E" w:rsidP="00D5045F">
      <w:pPr>
        <w:pStyle w:val="Heading1-Abstract"/>
      </w:pPr>
      <w:r w:rsidRPr="00EB0717">
        <w:t>Abstract</w:t>
      </w:r>
    </w:p>
    <w:p w:rsidR="00601E17" w:rsidRDefault="00601E17" w:rsidP="00610A4E">
      <w:pPr>
        <w:pStyle w:val="AbstractBody"/>
      </w:pPr>
    </w:p>
    <w:p w:rsidR="0074039B" w:rsidRPr="00EB0717" w:rsidRDefault="0074039B" w:rsidP="00610A4E">
      <w:pPr>
        <w:pStyle w:val="AbstractBody"/>
      </w:pPr>
      <w:bookmarkStart w:id="0" w:name="_GoBack"/>
      <w:bookmarkEnd w:id="0"/>
    </w:p>
    <w:p w:rsidR="00873A39" w:rsidRPr="00873A39" w:rsidRDefault="00873A39" w:rsidP="00873A39">
      <w:pPr>
        <w:pStyle w:val="AbstractBody"/>
      </w:pPr>
      <w:r>
        <w:rPr>
          <w:b/>
        </w:rPr>
        <w:t xml:space="preserve">Keywords: </w:t>
      </w:r>
      <w:r>
        <w:t>AI-</w:t>
      </w:r>
      <w:r w:rsidR="00E4142B">
        <w:t>assisted</w:t>
      </w:r>
      <w:r>
        <w:t>, AI-</w:t>
      </w:r>
      <w:r w:rsidR="00E4142B">
        <w:t>powered</w:t>
      </w:r>
      <w:r>
        <w:t>, AI-</w:t>
      </w:r>
      <w:r w:rsidR="00E4142B">
        <w:t xml:space="preserve">enhanced, automated, </w:t>
      </w:r>
      <w:r w:rsidR="00BC2461">
        <w:t>machine learning</w:t>
      </w:r>
      <w:r w:rsidR="00300945">
        <w:t>, academic summary</w:t>
      </w:r>
      <w:r>
        <w:t>.</w:t>
      </w:r>
    </w:p>
    <w:p w:rsidR="00601E17" w:rsidRPr="00EB0717" w:rsidRDefault="003A447E" w:rsidP="00D5045F">
      <w:pPr>
        <w:pStyle w:val="Heading1-"/>
      </w:pPr>
      <w:r w:rsidRPr="00EB0717">
        <w:t>Introduction</w:t>
      </w:r>
    </w:p>
    <w:p w:rsidR="00936FEB" w:rsidRDefault="00300945" w:rsidP="00C55D9B">
      <w:pPr>
        <w:pStyle w:val="BodyText"/>
      </w:pPr>
      <w:r>
        <w:t xml:space="preserve">While research into computer-assisted (and, more recently, AI-assisted) tools for academic writing has a long history </w:t>
      </w:r>
      <w:r>
        <w:fldChar w:fldCharType="begin"/>
      </w:r>
      <w:r w:rsidR="00A644CC">
        <w:instrText xml:space="preserve"> ADDIN ZOTERO_ITEM CSL_CITATION {"citationID":"EtGIpIy1","properties":{"formattedCitation":"[1]","plainCitation":"[1]","noteIndex":0},"citationItems":[{"id":12790,"uris":["http://zotero.org/users/6260775/items/P5TFQD8Y"],"itemData":{"id":12790,"type":"article","abstract":"Research on writing tools started with the increased availability of computers in the 1970s. After a first phase addressing the needs of programmers and data scientists, research in the late 1980s started to focus on writing-specific needs. Several projects aimed at supporting writers and letting them concentrate on the creative aspects of writing by having the writing tool take care of the mundane aspects using NLP techniques. Due to technical limitations at that time the projects failed and research in this area stopped. However, today's computing power and NLP resources make the ideas from these projects technically feasible; in fact, we see projects explicitly continuing from where abandoned projects stopped, and we see new applications integrating NLP resources without making references to those old projects. To design intelligent writing assistants with the possibilities offered by today's technology, we should re-examine the goals and lessons learned from previous projects to define the important dimensions to be considered.","DOI":"10.48550/arXiv.2303.17894","note":"arXiv:2303.17894 [cs]","number":"arXiv:2303.17894","publisher":"arXiv","source":"arXiv.org","title":"Writing Tools: Looking Back to Look Ahead","URL":"https://arxiv.org/abs/2303.17894","author":[{"family":"Mahlow","given":"Cerstin"}],"accessed":{"date-parts":[["2025",5,25]]},"issued":{"date-parts":[["2023",3,31]]},"citation-key":"mahlow_WritingToolsLooking_2023_10.48550/arXiv.2303.17894"},"label":"page"}],"schema":"https://github.com/citation-style-language/schema/raw/master/csl-citation.json"} </w:instrText>
      </w:r>
      <w:r>
        <w:fldChar w:fldCharType="separate"/>
      </w:r>
      <w:r w:rsidR="00A644CC" w:rsidRPr="00A644CC">
        <w:t>[1]</w:t>
      </w:r>
      <w:r>
        <w:fldChar w:fldCharType="end"/>
      </w:r>
      <w:r>
        <w:t>, rapidly evolving state-of-the-art (SOTA) general-purpose large language models (LLM) (such as Gemini Pro 2.5 Pro</w:t>
      </w:r>
      <w:r w:rsidR="00D27D4C">
        <w:t xml:space="preserve"> </w:t>
      </w:r>
      <w:r w:rsidR="00D27D4C" w:rsidRPr="00EB0717">
        <w:fldChar w:fldCharType="begin"/>
      </w:r>
      <w:r w:rsidR="006F0E90">
        <w:instrText xml:space="preserve"> ADDIN ZOTERO_ITEM CSL_CITATION {"citationID":"Ovv6XjYJ","properties":{"formattedCitation":"[2]","plainCitation":"[2]","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00D27D4C" w:rsidRPr="00EB0717">
        <w:fldChar w:fldCharType="separate"/>
      </w:r>
      <w:r w:rsidR="006F0E90" w:rsidRPr="006F0E90">
        <w:t>[2]</w:t>
      </w:r>
      <w:r w:rsidR="00D27D4C" w:rsidRPr="00EB0717">
        <w:fldChar w:fldCharType="end"/>
      </w:r>
      <w:r>
        <w:t>, ChatGPT Plus o3</w:t>
      </w:r>
      <w:r w:rsidR="00D27D4C">
        <w:t xml:space="preserve"> </w:t>
      </w:r>
      <w:r w:rsidR="00D27D4C" w:rsidRPr="00EB0717">
        <w:fldChar w:fldCharType="begin"/>
      </w:r>
      <w:r w:rsidR="006F0E90">
        <w:instrText xml:space="preserve"> ADDIN ZOTERO_ITEM CSL_CITATION {"citationID":"FOnjLXnk","properties":{"formattedCitation":"[3]","plainCitation":"[3]","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00D27D4C" w:rsidRPr="00EB0717">
        <w:fldChar w:fldCharType="separate"/>
      </w:r>
      <w:r w:rsidR="006F0E90" w:rsidRPr="006F0E90">
        <w:t>[3]</w:t>
      </w:r>
      <w:r w:rsidR="00D27D4C" w:rsidRPr="00EB0717">
        <w:fldChar w:fldCharType="end"/>
      </w:r>
      <w:r>
        <w:t xml:space="preserve">, and </w:t>
      </w:r>
      <w:r w:rsidRPr="00300945">
        <w:t>Claude Opus 4</w:t>
      </w:r>
      <w:r w:rsidR="00D27D4C">
        <w:t xml:space="preserve"> </w:t>
      </w:r>
      <w:r w:rsidR="00D27D4C">
        <w:fldChar w:fldCharType="begin"/>
      </w:r>
      <w:r w:rsidR="006F0E90">
        <w:instrText xml:space="preserve"> ADDIN ZOTERO_ITEM CSL_CITATION {"citationID":"bAOQy7PV","properties":{"formattedCitation":"[4]","plainCitation":"[4]","noteIndex":0},"citationItems":[{"id":12833,"uris":["http://zotero.org/users/6260775/items/9EPHYI4D"],"itemData":{"id":12833,"type":"post-weblog","abstract":"Anthropic is an AI safety and research company that's working to build reliable, interpretable, and steerable AI systems.","container-title":"Anthropic","language":"en","title":"Claude Opus 4","URL":"https://anthropic.com/claude/opus","accessed":{"date-parts":[["2025",5,25]]},"issued":{"date-parts":[["2025",5,22]]},"citation-key":"_ClaudeOpus4_2025_"}}],"schema":"https://github.com/citation-style-language/schema/raw/master/csl-citation.json"} </w:instrText>
      </w:r>
      <w:r w:rsidR="00D27D4C">
        <w:fldChar w:fldCharType="separate"/>
      </w:r>
      <w:r w:rsidR="006F0E90" w:rsidRPr="006F0E90">
        <w:t>[4]</w:t>
      </w:r>
      <w:r w:rsidR="00D27D4C">
        <w:fldChar w:fldCharType="end"/>
      </w:r>
      <w:r>
        <w:t xml:space="preserve">) enable accessible semantic and linguistic analysis </w:t>
      </w:r>
      <w:r w:rsidR="00B07DF1">
        <w:fldChar w:fldCharType="begin"/>
      </w:r>
      <w:r w:rsidR="006F0E90">
        <w:instrText xml:space="preserve"> ADDIN ZOTERO_ITEM CSL_CITATION {"citationID":"L90dkAg3","properties":{"formattedCitation":"[5, 6]","plainCitation":"[5, 6]","noteIndex":0},"citationItems":[{"id":12788,"uris":["http://zotero.org/users/6260775/items/PHDMHS5P"],"itemData":{"id":12788,"type":"paper-conference","container-title":"Text Summarization Branches Out","event-place":"Barcelona, Spain","page":"74–81","publisher":"Association for Computational Linguistics","publisher-place":"Barcelona, Spain","source":"ACLWeb","title":"ROUGE: A Package for Automatic Evaluation of Summaries","URL":"https://aclanthology.org/W04-1013/","author":[{"family":"Lin","given":"Chin-Yew"}],"accessed":{"date-parts":[["2025",5,25]]},"issued":{"date-parts":[["2004",7]]},"citation-key":"lin_ROUGEPackageAutomatic_2004_"},"label":"page"},{"id":12802,"uris":["http://zotero.org/users/6260775/items/CWZNVFTM"],"itemData":{"id":12802,"type":"article","abstract":"Evaluation of summarization tasks is extremely crucial to determining the quality of machine generated summaries. Over the last decade, ROUGE has become the standard automatic evaluation measure for evaluating summarization tasks. While ROUGE has been shown to be effective in capturing n-gram overlap between system and human composed summaries, there are several limitations with the existing ROUGE measures in terms of capturing synonymous concepts and coverage of topics. Thus, often times ROUGE scores do not reflect the true quality of summaries and prevents multi-faceted evaluation of summaries (i.e. by topics, by overall content coverage and etc). In this paper, we introduce ROUGE 2.0, which has several updated measures of ROUGE: ROUGE-N+Synonyms, ROUGE-Topic, ROUGE-Topic+Synonyms, ROUGE-TopicUniq and ROUGE-TopicUniq+Synonyms; all of which are improvements over the core ROUGE measures.","DOI":"10.48550/arXiv.1803.01937","note":"arXiv:1803.01937 [cs]","number":"arXiv:1803.01937","publisher":"arXiv","source":"arXiv.org","title":"ROUGE 2.0: Updated and Improved Measures for Evaluation of Summarization Tasks","URL":"https://arxiv.org/abs/1803.01937","author":[{"family":"Ganesan","given":"Kavita"}],"accessed":{"date-parts":[["2025",5,25]]},"issued":{"date-parts":[["2018",3,5]]},"citation-key":"ganesan_ROUGE20Updated_2018_10.48550/arXiv.1803.01937"},"label":"page"}],"schema":"https://github.com/citation-style-language/schema/raw/master/csl-citation.json"} </w:instrText>
      </w:r>
      <w:r w:rsidR="00B07DF1">
        <w:fldChar w:fldCharType="separate"/>
      </w:r>
      <w:r w:rsidR="006F0E90" w:rsidRPr="006F0E90">
        <w:t>[5, 6]</w:t>
      </w:r>
      <w:r w:rsidR="00B07DF1">
        <w:fldChar w:fldCharType="end"/>
      </w:r>
      <w:r w:rsidR="00B07DF1">
        <w:t xml:space="preserve"> and synthesis </w:t>
      </w:r>
      <w:r w:rsidR="00B07DF1">
        <w:fldChar w:fldCharType="begin"/>
      </w:r>
      <w:r w:rsidR="006F0E90">
        <w:instrText xml:space="preserve"> ADDIN ZOTERO_ITEM CSL_CITATION {"citationID":"DwD3wM7Y","properties":{"formattedCitation":"[7]","plainCitation":"[7]","noteIndex":0},"citationItems":[{"id":12782,"uris":["http://zotero.org/users/6260775/items/RTFCBZIU"],"itemData":{"id":12782,"type":"article","abstract":"We present components of an AI-assisted academic writing system including citation recommendation and introduction writing. The system recommends citations by considering the user's current document context to provide relevant suggestions. It generates introductions in a structured fashion, situating the contributions of the research relative to prior work. We demonstrate the effectiveness of the components through quantitative evaluations. Finally, the paper presents qualitative research exploring how researchers incorporate citations into their writing workflows. Our findings indicate that there is demand for precise AI-assisted writing systems and simple, effective methods for meeting those needs.","DOI":"10.48550/arXiv.2503.13771","note":"arXiv:2503.13771 [cs]\nversion: 1","number":"arXiv:2503.13771","publisher":"arXiv","source":"arXiv.org","title":"Towards AI-assisted Academic Writing","URL":"https://arxiv.org/abs/2503.13771","author":[{"family":"Liebling","given":"Daniel J."},{"family":"Kane","given":"Malcolm"},{"family":"Grunde-Mclaughlin","given":"Madeleine"},{"family":"Lang","given":"Ian J."},{"family":"Venugopalan","given":"Subhashini"},{"family":"Brenner","given":"Michael P."}],"accessed":{"date-parts":[["2025",5,25]]},"issued":{"date-parts":[["2025",3,17]]},"citation-key":"liebling_AIassistedAcademicWriting_2025_10.48550/arXiv.2503.13771"}}],"schema":"https://github.com/citation-style-language/schema/raw/master/csl-citation.json"} </w:instrText>
      </w:r>
      <w:r w:rsidR="00B07DF1">
        <w:fldChar w:fldCharType="separate"/>
      </w:r>
      <w:r w:rsidR="006F0E90" w:rsidRPr="006F0E90">
        <w:t>[7]</w:t>
      </w:r>
      <w:r w:rsidR="00B07DF1">
        <w:fldChar w:fldCharType="end"/>
      </w:r>
      <w:r w:rsidR="00B07DF1">
        <w:t xml:space="preserve"> </w:t>
      </w:r>
      <w:r>
        <w:t>of technical texts.</w:t>
      </w:r>
      <w:r w:rsidR="006F0E90">
        <w:t xml:space="preserve"> In particular, sufficiently large context window length (a.k.a., input token limit) enable</w:t>
      </w:r>
      <w:r w:rsidR="00382241">
        <w:t>s</w:t>
      </w:r>
      <w:r w:rsidR="006F0E90">
        <w:t xml:space="preserve"> analysis of full-length research papers together with supporting information </w:t>
      </w:r>
      <w:r w:rsidR="006F0E90">
        <w:fldChar w:fldCharType="begin"/>
      </w:r>
      <w:r w:rsidR="006F0E90">
        <w:instrText xml:space="preserve"> ADDIN ZOTERO_ITEM CSL_CITATION {"citationID":"jfE6wr8O","properties":{"formattedCitation":"[8, 9]","plainCitation":"[8, 9]","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id":12753,"uris":["http://zotero.org/users/6260775/items/XINQ2V5Z"],"itemData":{"id":12753,"type":"article","abstract":"Identifying subtle technical errors within complex scientific and technical documents, especially those requiring multimodal interpretation (e.g., formulas in images), presents a significant hurdle for Large Language Models (LLMs) whose inherent error-correction tendencies can mask inaccuracies. This exploratory proof-of-concept (PoC) study investigates structured LLM context conditioning, informed by Persistent Workflow Prompting (PWP) principles, as a methodological strategy to modulate this LLM behavior at inference time. The approach is designed to enhance the reliability of readily available, general-purpose LLMs (specifically Gemini 2.5 Pro and ChatGPT Plus o3) for precise validation tasks, crucially relying only on their standard chat interfaces without API access or model modifications. To explore this methodology, we focused on validating chemical formulas within a single, complex test paper with known textual and image-based errors. Several prompting strategies were evaluated: while basic prompts proved unreliable, an approach adapting PWP structures to rigorously condition the LLM's analytical mindset appeared to improve textual error identification with both models. Notably, this method also guided Gemini 2.5 Pro to repeatedly identify a subtle image-based formula error previously overlooked during manual review, a task where ChatGPT Plus o3 failed in our tests. These preliminary findings highlight specific LLM operational modes that impede detail-oriented validation and suggest that PWP-informed context conditioning offers a promising and highly accessible technique for developing more robust LLM-driven analytical workflows, particularly for tasks requiring meticulous error detection in scientific and technical documents. Extensive validation beyond this limited PoC is necessary to ascertain broader applicability.","DOI":"10.48550/arXiv.2505.12257","note":"arXiv:2505.12257 [cs.CY]","number":"arXiv:2505.12257","publisher":"arXiv","source":"arXiv.org","title":"LLM Context Conditioning and PWP Prompting for Multimodal Validation of Chemical Formulas","URL":"https://arxiv.org/abs/2505.12257","author":[{"family":"Markhasin","given":"Evgeny"}],"accessed":{"date-parts":[["2025",5,20]]},"issued":{"date-parts":[["2025",5,18]]},"citation-key":"markhasin_LLMContextConditioning_2025_10.48550/arXiv.2505.12257"},"label":"page"}],"schema":"https://github.com/citation-style-language/schema/raw/master/csl-citation.json"} </w:instrText>
      </w:r>
      <w:r w:rsidR="006F0E90">
        <w:fldChar w:fldCharType="separate"/>
      </w:r>
      <w:r w:rsidR="006F0E90" w:rsidRPr="006F0E90">
        <w:t>[8, 9]</w:t>
      </w:r>
      <w:r w:rsidR="006F0E90">
        <w:fldChar w:fldCharType="end"/>
      </w:r>
      <w:r w:rsidR="00382241">
        <w:t xml:space="preserve"> and considerably expands the power of specialized prompt engineering techniques </w:t>
      </w:r>
      <w:r w:rsidR="00382241">
        <w:fldChar w:fldCharType="begin"/>
      </w:r>
      <w:r w:rsidR="00382241">
        <w:instrText xml:space="preserve"> ADDIN ZOTERO_ITEM CSL_CITATION {"citationID":"o3PB5BJ3","properties":{"formattedCitation":"[10]","plainCitation":"[10]","noteIndex":0},"citationItems":[{"id":12454,"uris":["http://zotero.org/users/6260775/items/249DM3LQ"],"itemData":{"id":12454,"type":"article","abstract":"As model context lengths continue to increase, the number of demonstrations that can be provided in-context approaches the size of entire training datasets. We study the behavior of in-context learning (ICL) at this extreme scale on multiple datasets and models. We show that, for many datasets with large label spaces, performance continues to increase with thousands of demonstrations. We contrast this with example retrieval and finetuning: example retrieval shows excellent performance at low context lengths but has diminished gains with more demonstrations; finetuning is more data hungry than ICL but can exceed long-context ICL performance with additional data. We use the ICL setting to study several properties of both in-context learning and long-context models. We show that long-context ICL is less sensitive to random input shuffling than short-context ICL, that grouping of same-label examples negatively impacts performance, and that the performance boosts do not arise from cumulative gain from encoding many examples together. We conclude that long-context ICL can be an effective tool, and may not require long-context for encoding the demonstration set at all.","DOI":"10.48550/arXiv.2405.00200","note":"arXiv:2405.00200 [cs]","number":"arXiv:2405.00200","publisher":"arXiv","source":"arXiv.org","title":"In-Context Learning with Long-Context Models: An In-Depth Exploration","URL":"https://arxiv.org/abs/2405.00200","author":[{"family":"Bertsch","given":"Amanda"},{"family":"Ivgi","given":"Maor"},{"family":"Xiao","given":"Emily"},{"family":"Alon","given":"Uri"},{"family":"Berant","given":"Jonathan"},{"family":"Gormley","given":"Matthew R."},{"family":"Neubig","given":"Graham"}],"accessed":{"date-parts":[["2025",4,16]]},"issued":{"date-parts":[["2025",3,3]]},"citation-key":"bertsch_InContextLearningLongContext_2025_10.48550/arXiv.2405.00200"}}],"schema":"https://github.com/citation-style-language/schema/raw/master/csl-citation.json"} </w:instrText>
      </w:r>
      <w:r w:rsidR="00382241">
        <w:fldChar w:fldCharType="separate"/>
      </w:r>
      <w:r w:rsidR="00382241" w:rsidRPr="00382241">
        <w:t>[10]</w:t>
      </w:r>
      <w:r w:rsidR="00382241">
        <w:fldChar w:fldCharType="end"/>
      </w:r>
      <w:r w:rsidR="006F0E90">
        <w:t xml:space="preserve">. Furthermore, by taking advantage of the in-context learning (ICL) </w:t>
      </w:r>
      <w:r w:rsidR="00382241">
        <w:fldChar w:fldCharType="begin"/>
      </w:r>
      <w:r w:rsidR="00382241">
        <w:instrText xml:space="preserve"> ADDIN ZOTERO_ITEM CSL_CITATION {"citationID":"0zEfJ2me","properties":{"formattedCitation":"[11\\uc0\\u8211{}13]","plainCitation":"[11–13]","noteIndex":0},"citationItems":[{"id":12451,"uris":["http://zotero.org/users/6260775/items/N4WFM6AT"],"itemData":{"id":12451,"type":"article","abstract":"With the increasing capabilities of large language models (LLMs), in-context learning (ICL) has emerged as a new paradigm for natural language processing (NLP), where LLMs make predictions based on contexts augmented with a few examples. It has been a significant trend to explore ICL to evaluate and extrapolate the ability of LLMs. In this paper, we aim to survey and summarize the progress and challenges of ICL. We first present a formal definition of ICL and clarify its correlation to related studies. Then, we organize and discuss advanced techniques, including training strategies, prompt designing strategies, and related analysis. Additionally, we explore various ICL application scenarios, such as data engineering and knowledge updating. Finally, we address the challenges of ICL and suggest potential directions for further research. We hope that our work can encourage more research on uncovering how ICL works and improving ICL.","DOI":"10.48550/arXiv.2301.00234","note":"arXiv:2301.00234 [cs]\n[cs.AI]","number":"arXiv:2301.00234","publisher":"arXiv","source":"arXiv.org","title":"A Survey on In-context Learning","URL":"https://arxiv.org/abs/2301.00234","author":[{"family":"Dong","given":"Qingxiu"},{"family":"Li","given":"Lei"},{"family":"Dai","given":"Damai"},{"family":"Zheng","given":"Ce"},{"family":"Ma","given":"Jingyuan"},{"family":"Li","given":"Rui"},{"family":"Xia","given":"Heming"},{"family":"Xu","given":"Jingjing"},{"family":"Wu","given":"Zhiyong"},{"family":"Liu","given":"Tianyu"},{"family":"Chang","given":"Baobao"},{"family":"Sun","given":"Xu"},{"family":"Li","given":"Lei"},{"family":"Sui","given":"Zhifang"}],"accessed":{"date-parts":[["2025",4,16]]},"issued":{"date-parts":[["2024",10,5]]},"citation-key":"dong_SurveyIncontextLearning_2024_10.48550/arXiv.2301.00234"}},{"id":12457,"uris":["http://zotero.org/users/6260775/items/9YBCA3HK"],"itemData":{"id":12457,"type":"article","abstract":"Large language models (LMs) such as GPT-3 have the surprising ability to do in-context learning, where the model learns to do a downstream task simply by conditioning on a prompt consisting of input-output examples. The LM learns from these examples without being explicitly pretrained to learn. Thus, it is unclear what enables in-context learning. In this paper, we study how in-context learning can emerge when pretraining documents have long-range coherence. Here, the LM must infer a latent document-level concept to generate coherent next tokens during pretraining. At test time, in-context learning occurs when the LM also infers a shared latent concept between examples in a prompt. We prove when this occurs despite a distribution mismatch between prompts and pretraining data in a setting where the pretraining distribution is a mixture of HMMs. In contrast to messy large-scale datasets used to train LMs capable of in-context learning, we generate a small-scale synthetic dataset (GINC) where Transformers and LSTMs both exhibit in-context learning. Beyond the theory, experiments on GINC exhibit large-scale real-world phenomena including improved in-context performance with model scaling (despite the same pretraining loss), sensitivity to example order, and instances where zero-shot is better than few-shot in-context learning.","DOI":"10.48550/arXiv.2111.02080","note":"arXiv:2111.02080 [cs]","number":"arXiv:2111.02080","publisher":"arXiv","source":"arXiv.org","title":"An Explanation of In-context Learning as Implicit Bayesian Inference","URL":"https://arxiv.org/abs/2111.02080","author":[{"family":"Xie","given":"Sang Michael"},{"family":"Raghunathan","given":"Aditi"},{"family":"Liang","given":"Percy"},{"family":"Ma","given":"Tengyu"}],"accessed":{"date-parts":[["2025",4,16]]},"issued":{"date-parts":[["2022",7,21]]},"citation-key":"xie_ExplanationIncontextLearning_2022_10.48550/arXiv.2111.02080"}},{"id":12226,"uris":["http://zotero.org/users/6260775/items/TA6H2YY8"],"itemData":{"id":1222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s://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2]]},"issued":{"date-parts":[["2020",7,22]]},"citation-key":"brown_LanguageModelsAre_2020_10.48550/arXiv.2005.14165"},"label":"page"}],"schema":"https://github.com/citation-style-language/schema/raw/master/csl-citation.json"} </w:instrText>
      </w:r>
      <w:r w:rsidR="00382241">
        <w:fldChar w:fldCharType="separate"/>
      </w:r>
      <w:r w:rsidR="00382241" w:rsidRPr="00382241">
        <w:t>[11–13]</w:t>
      </w:r>
      <w:r w:rsidR="00382241">
        <w:fldChar w:fldCharType="end"/>
      </w:r>
      <w:r w:rsidR="00382241">
        <w:t xml:space="preserve"> </w:t>
      </w:r>
      <w:r w:rsidR="006F0E90">
        <w:t>capabilities</w:t>
      </w:r>
      <w:r w:rsidR="00031CB8">
        <w:t>,</w:t>
      </w:r>
      <w:r w:rsidR="00382241">
        <w:t xml:space="preserve"> advanced prompting strategies</w:t>
      </w:r>
      <w:r w:rsidR="00ED3253">
        <w:t xml:space="preserve"> </w:t>
      </w:r>
      <w:r w:rsidR="00ED3253" w:rsidRPr="00EB0717">
        <w:fldChar w:fldCharType="begin"/>
      </w:r>
      <w:r w:rsidR="00A644CC">
        <w:instrText xml:space="preserve"> ADDIN ZOTERO_ITEM CSL_CITATION {"citationID":"OvHYFJ5s","properties":{"formattedCitation":"[14\\uc0\\u8211{}22]","plainCitation":"[14–22]","noteIndex":0},"citationItems":[{"id":12375,"uris":["http://zotero.org/users/6260775/items/RPIQ36P8"],"itemData":{"id":12375,"type":"paper-conference","abstract":"With the undeniable rapid development of Conversational Artificial Intelligence (AI) particularly Large Language Models (LLMs), prompt engineering has become an obligatory skill for effective communication and interaction with language driven tools like ChatGPT. It can be leveraged in enforcing rules and process automation for ensuring good quality and quantity of output from LLMs. Moreover, the order of providing examples within prompts, automatic instruction generation, and selection methods has been proven to significantly impact the performance of LLMs. Prompts can be optimized to maximize a chosen score function by searching a pool of instruction candidates within LLMs. No wonder automatically generated instructions give better or similar performance than human annotated instructions and outperform baselines of LLMs, this makes prompt engineering a programming procedure for customizing outputs and interactions of LLMs. In this chapter, we provide thorough understanding of prompt engineering, latest prompt engineering techniques with relevant exercises for putting the techniques in practice. We also discuss current and future trends of LLMs and prompt engineering research, including the rise of automatic instruction generation and selection methods. These are very important for prompt and NLP engineers, conversational AI researchers, and all information seekers or users of LLMs and prompt engineering tools in sensitive domains like health care, security, education among others. The chapter provides indepth understanding of prompt engineering principles and techniques for responsible coversational AI.","container-title":"Data Intelligence and Cognitive Informatics","DOI":"10.1007/978-981-99-7962-2_30","event-place":"Singapore","ISBN":"978-981-99-7962-2","language":"en","page":"387-402","publisher":"Springer Nature","publisher-place":"Singapore","source":"Springer Link","title":"Prompt Engineering in Large Language Models","author":[{"family":"Marvin","given":"Ggaliwango"},{"family":"Hellen","given":"Nakayiza"},{"family":"Jjingo","given":"Daudi"},{"family":"Nakatumba-Nabende","given":"Joyce"}],"editor":[{"family":"Jacob","given":"I. Jeena"},{"family":"Piramuthu","given":"Selwyn"},{"family":"Falkowski-Gilski","given":"Przemyslaw"}],"issued":{"date-parts":[["2024"]]},"citation-key":"marvin_PromptEngineeringLarge_2024_10.1007/978-981-99-7962-2_30"},"label":"page"},{"id":12441,"uris":["http://zotero.org/users/6260775/items/RR57Y284"],"itemData":{"id":12441,"type":"article","abstract":"This comprehensive review delves into the pivotal role of prompt engineering in unleashing the capabilities of Large Language Models (LLMs). The development of Artificial Intelligence (AI), from its inception in the 1950s to the emergence of advanced neural networks and deep learning architectures, has made a breakthrough in LLMs, with models such as GPT-4o and Claude-3, and in Vision-Language Models (VLMs), with models such as CLIP and ALIGN. Prompt engineering is the process of structuring inputs, which has emerged as a crucial technique to maximize the utility and accuracy of these models. This paper explores both foundational and advanced methodologies of prompt engineering, including techniques such as self-consistency, chain-of-thought, and generated knowledge, which significantly enhance model performance. Additionally, it examines the prompt method of VLMs through innovative approaches such as Context Optimization (CoOp), Conditional Context Optimization (CoCoOp), and Multimodal Prompt Learning (MaPLe). Critical to this discussion is the aspect of AI security, particularly adversarial attacks that exploit vulnerabilities in prompt engineering. Strategies to mitigate these risks and enhance model robustness are thoroughly reviewed. The evaluation of prompt methods is also addressed, through both subjective and objective metrics, ensuring a robust analysis of their efficacy. This review also reflects the essential role of prompt engineering in advancing AI capabilities, providing a structured framework for future research and application.","DOI":"10.48550/arXiv.2310.14735","note":"arXiv:2310.14735 [cs]\n[cs.AI]","number":"arXiv:2310.14735","publisher":"arXiv","source":"arXiv.org","title":"Unleashing the potential of prompt engineering in Large Language Models: a comprehensive review","URL":"https://arxiv.org/abs/2310.14735","author":[{"family":"Chen","given":"Banghao"},{"family":"Zhang","given":"Zhaofeng"},{"family":"Langrené","given":"Nicolas"},{"family":"Zhu","given":"Shengxin"}],"accessed":{"date-parts":[["2025",4,16]]},"issued":{"date-parts":[["2024",9,5]]},"citation-key":"chen_UnleashingPotentialPrompt_2024_10.48550/arXiv.2310.14735"},"label":"page"},{"id":10285,"uris":["http://zotero.org/users/6260775/items/3BM6YF2C"],"itemData":{"id":10285,"type":"article","abstract":"Prompt engineering has emerged as an indispensable technique for extending the capabilities of large language models (LLMs) and vision-language models (VLMs). This approach leverages task-specific instructions, known as prompts, to enhance model efficacy without modifying the core model parameters. Rather than updating the model parameters, prompts allow seamless integration of pre-trained models into downstream tasks by eliciting desired model behaviors solely based on the given prompt. Prompts can be natural language instructions that provide context to guide the model or learned vector representations that activate relevant knowledge. This burgeoning field has enabled success across various applications, from question-answering to commonsense reasoning. However, there remains a lack of systematic organization and understanding of the diverse prompt engineering methods and techniques. This survey paper addresses the gap by providing a structured overview of recent advancements in prompt engineering, categorized by application area. For each prompting approach, we provide a summary detailing the prompting methodology, its applications, the models involved, and the datasets utilized. We also delve into the strengths and limitations of each approach and include a taxonomy diagram and table summarizing datasets, models, and critical points of each prompting technique. This systematic analysis enables a better understanding of this rapidly developing field and facilitates future research by illuminating open challenges and opportunities for prompt engineering.","DOI":"10.48550/arXiv.2402.07927","note":"arXiv:2402.07927 [cs]\n[cs.AI]","number":"arXiv:2402.07927","publisher":"arXiv","source":"arXiv.org","title":"A Systematic Survey of Prompt Engineering in Large Language Models: Techniques and Applications","URL":"https://arxiv.org/abs/2402.07927","author":[{"family":"Sahoo","given":"Pranab"},{"family":"Singh","given":"Ayush Kumar"},{"family":"Saha","given":"Sriparna"},{"family":"Jain","given":"Vinija"},{"family":"Mondal","given":"Samrat"},{"family":"Chadha","given":"Aman"}],"accessed":{"date-parts":[["2024",12,14]]},"issued":{"date-parts":[["2024",2,5]]},"citation-key":"sahoo_SystematicSurveyPrompt_2024_10.48550/arXiv.2402.07927"},"label":"page"},{"id":12439,"uris":["http://zotero.org/users/6260775/items/6JW6UTAA"],"itemData":{"id":12439,"type":"article","abstract":"Generative Artificial Intelligence (GenAI) systems are increasingly being deployed across diverse industries and research domains. Developers and end-users interact with these systems through the use of prompting and prompt engineering. Although prompt engineering is a widely adopted and extensively researched area, it suffers from conflicting terminology and a fragmented ontological understanding of what constitutes an effective prompt due to its relatively recent emergence. We establish a structured understanding of prompt engineering by assembling a taxonomy of prompting techniques and analyzing their applications. We present a detailed vocabulary of 33 vocabulary terms, a taxonomy of 58 LLM prompting techniques, and 40 techniques for other modalities. Additionally, we provide best practices and guidelines for prompt engineering, including advice for prompting state-of-the-art (SOTA) LLMs such as ChatGPT. We further present a meta-analysis of the entire literature on natural language prefix-prompting. As a culmination of these efforts, this paper presents the most comprehensive survey on prompt engineering to date.","DOI":"10.48550/arXiv.2406.06608","note":"arXiv:2406.06608 [cs]\n[cs.AI]","number":"arXiv:2406.06608","publisher":"arXiv","source":"arXiv.org","title":"The Prompt Report: A Systematic Survey of Prompt Engineering Techniques","URL":"https://arxiv.org/abs/2406.06608","author":[{"family":"Schulhoff","given":"Sander"},{"family":"Ilie","given":"Michael"},{"family":"Balepur","given":"Nishant"},{"family":"Kahadze","given":"Konstantine"},{"family":"Liu","given":"Amanda"},{"family":"Si","given":"Chenglei"},{"family":"Li","given":"Yinheng"},{"family":"Gupta","given":"Aayush"},{"family":"Han","given":"HyoJung"},{"family":"Schulhoff","given":"Sevien"},{"family":"Dulepet","given":"Pranav Sandeep"},{"family":"Vidyadhara","given":"Saurav"},{"family":"Ki","given":"Dayeon"},{"family":"Agrawal","given":"Sweta"},{"family":"Pham","given":"Chau"},{"family":"Kroiz","given":"Gerson"},{"family":"Li","given":"Feileen"},{"family":"Tao","given":"Hudson"},{"family":"Srivastava","given":"Ashay"},{"family":"Costa","given":"Hevander Da"},{"family":"Gupta","given":"Saloni"},{"family":"Rogers","given":"Megan L."},{"family":"Goncearenco","given":"Inna"},{"family":"Sarli","given":"Giuseppe"},{"family":"Galynker","given":"Igor"},{"family":"Peskoff","given":"Denis"},{"family":"Carpuat","given":"Marine"},{"family":"White","given":"Jules"},{"family":"Anadkat","given":"Shyamal"},{"family":"Hoyle","given":"Alexander"},{"family":"Resnik","given":"Philip"}],"accessed":{"date-parts":[["2025",4,16]]},"issued":{"date-parts":[["2025",2,26]]},"citation-key":"schulhoff_PromptReportSystematic_2025_10.48550/arXiv.2406.06608"},"label":"page"},{"id":12393,"uris":["http://zotero.org/users/6260775/items/QBKBKJ2W"],"itemData":{"id":12393,"type":"article","abstract":"In this paper, we conduct a comprehensive SWOT analysis of prompt engineering techniques within the realm of Large Language Models (LLMs). Emphasizing linguistic principles, we examine various techniques to identify their strengths, weaknesses, opportunities, and threats. Our findings provide insights into enhancing AI interactions and improving language model comprehension of human prompts. The analysis covers techniques including template-based approaches and fine-tuning, addressing the problems and challenges associated with each. The conclusion offers future research directions aimed at advancing the effectiveness of prompt engineering in optimizing human-machine communication.","DOI":"10.48550/arXiv.2410.12843","note":"arXiv:2410.12843 [cs]\n[cs.AI]","number":"arXiv:2410.12843","publisher":"arXiv","source":"arXiv.org","title":"Exploring Prompt Engineering: A Systematic Review with SWOT Analysis","URL":"https://arxiv.org/abs/2410.12843","author":[{"family":"Singh","given":"Aditi"},{"family":"Ehtesham","given":"Abul"},{"family":"Gupta","given":"Gaurav Kumar"},{"family":"Chatta","given":"Nikhil Kumar"},{"family":"Kumar","given":"Saket"},{"family":"Khoei","given":"Tala Talaei"}],"accessed":{"date-parts":[["2025",4,15]]},"issued":{"date-parts":[["2024",10,9]]},"citation-key":"singh_ExploringPromptEngineering_2024_10.48550/arXiv.2410.12843"},"label":"page"},{"id":12396,"uris":["http://zotero.org/users/6260775/items/3FXXV5KH"],"itemData":{"id":12396,"type":"article","abstract":"Prompt engineering is a crucial yet challenging task for optimizing the performance of large language models (LLMs) on customized tasks. This pioneering research introduces the Automatic Prompt Engineering Toolbox (APET), which enables GPT-4 to autonomously apply prompt engineering techniques. By leveraging sophisticated strategies such as Expert Prompting, Chain of Thought, and Tree of Thoughts, APET empowers GPT-4 to dynamically optimize prompts, resulting in substantial improvements in tasks like Word Sorting (4.4% increase) and Geometric Shapes (6.8% increase). Despite encountering challenges in complex tasks such as Checkmate in One (-14.8%), these findings demonstrate the transformative potential of APET in automating complex prompt optimization processes without the use of external data. Overall, this research represents a significant leap in AI development, presenting a robust framework for future innovations in autonomous AI systems and highlighting the ability of GPT-4 to bring prompt engineering theory to practice. It establishes a foundation for enhancing performance in complex task performance and broadening the practical applications of these techniques in real-world scenarios.","DOI":"10.48550/arXiv.2407.11000","note":"arXiv:2407.11000 [cs]\n[cs.AI]","number":"arXiv:2407.11000","publisher":"arXiv","source":"arXiv.org","title":"Autonomous Prompt Engineering in Large Language Models","URL":"https://arxiv.org/abs/2407.11000","author":[{"family":"Kepel","given":"Daan"},{"family":"Valogianni","given":"Konstantina"}],"accessed":{"date-parts":[["2025",4,15]]},"issued":{"date-parts":[["2024",6,25]]},"citation-key":"kepel_AutonomousPromptEngineering_2024_10.48550/arXiv.2407.11000"}},{"id":12239,"uris":["http://zotero.org/users/6260775/items/UDNMJL9X"],"itemData":{"id":12239,"type":"article","abstract":"By conditioning on natural language instructions, large language models (LLMs) have displayed impressive capabilities as general-purpose computers. However, task performance depends significantly on the quality of the prompt used to steer the model, and most effective prompts have been handcrafted by humans. Inspired by classical program synthesis and the human approach to prompt engineering, we propose Automatic Prompt Engineer (APE) for automatic instruction generation and selection. In our method, we treat the instruction as the \"program,\" optimized by searching over a pool of instruction candidates proposed by an LLM in order to maximize a chosen score function. To evaluate the quality of the selected instruction, we evaluate the zero-shot performance of another LLM following the selected instruction. Experiments on 24 NLP tasks show that our automatically generated instructions outperform the prior LLM baseline by a large margin and achieve better or comparable performance to the instructions generated by human annotators on 19/24 tasks. We conduct extensive qualitative and quantitative analyses to explore the performance of APE. We show that APE-engineered prompts can be applied to steer models toward truthfulness and/or informativeness, as well as to improve few-shot learning performance by simply prepending them to standard in-context learning prompts. Please check out our webpage at https://sites.google.com/view/automatic-prompt-engineer.","DOI":"10.48550/arXiv.2211.01910","note":"arXiv:2211.01910 [cs]\n[cs.AI]","number":"arXiv:2211.01910","publisher":"arXiv","source":"arXiv.org","title":"Large Language Models Are Human-Level Prompt Engineers","URL":"https://arxiv.org/abs/2211.01910","author":[{"family":"Zhou","given":"Yongchao"},{"family":"Muresanu","given":"Andrei Ioan"},{"family":"Han","given":"Ziwen"},{"family":"Paster","given":"Keiran"},{"family":"Pitis","given":"Silviu"},{"family":"Chan","given":"Harris"},{"family":"Ba","given":"Jimmy"}],"accessed":{"date-parts":[["2025",4,12]]},"issued":{"date-parts":[["2023",3,10]]},"citation-key":"zhou_LargeLanguageModels_2023_10.48550/arXiv.2211.01910"}},{"id":12289,"uris":["http://zotero.org/users/6260775/items/5GI9HIYA"],"itemData":{"id":12289,"type":"article","abstract":"Recent advancements in LLMs have showcased their remarkable role-playing capabilities, able to accurately simulate the dialogue styles and cognitive processes of various roles based on different instructions and contexts. Studies indicate that assigning LLMs the roles of experts, a strategy known as role-play prompting, can enhance their performance in the corresponding domains. However, the prompt needs to be manually designed for the given problem, requiring certain expertise and iterative modifications. To this end, we propose self-prompt tuning, making LLMs themselves generate role-play prompts through fine-tuning. Leveraging the LIMA dataset as our foundational corpus, we employ GPT-4 to annotate role-play prompts for each data points, resulting in the creation of the LIMA-Role dataset. We then fine-tune LLMs like Llama-2-7B and Mistral-7B on LIMA-Role. Consequently, the self-prompt tuned LLMs can automatically generate expert role prompts for any given question. We extensively evaluate self-prompt tuned LLMs on widely used NLP benchmarks and open-ended question test. Our empirical results illustrate that self-prompt tuned LLMs outperform standard instruction tuned baselines across most datasets. This highlights the great potential of utilizing fine-tuning to enable LLMs to self-prompt, thereby automating complex prompting strategies. We release the dataset, models, and code at this \\href{https://anonymous.4open.science/r/Self-Prompt-Tuning-739E/}{url}.","DOI":"10.48550/arXiv.2407.08995","note":"arXiv:2407.08995 [cs]","number":"arXiv:2407.08995","publisher":"arXiv","source":"arXiv.org","title":"Self-Prompt Tuning: Enable Autonomous Role-Playing in LLMs","URL":"https://arxiv.org/abs/2407.08995","author":[{"family":"Kong","given":"Aobo"},{"family":"Zhao","given":"Shiwan"},{"family":"Chen","given":"Hao"},{"family":"Li","given":"Qicheng"},{"family":"Qin","given":"Yong"},{"family":"Sun","given":"Ruiqi"},{"family":"Zhou","given":"Xin"},{"family":"Zhou","given":"Jiaming"},{"family":"Sun","given":"Haoqin"}],"accessed":{"date-parts":[["2025",4,12]]},"issued":{"date-parts":[["2024",7,12]]},"citation-key":"kong_SelfPromptTuningEnable_2024_10.48550/arXiv.2407.08995"}},{"id":12286,"uris":["http://zotero.org/users/6260775/items/A57JW635"],"itemData":{"id":12286,"type":"article","abstract":"Large Language Models (LLMs) have demonstrated remarkable problem-solving and basic mathematics abilities. However, their efficacy is highly contingent on the formulation of the prompt. This study endeavors to quantify the influence of incorporating \"positive thinking\" into the system message of the prompt, then compare that to systematic prompt optimization. We assess the performance of 60 combinations of system message snippets, tested with and without Chain of Thought prompting, across three models with parameters ranging from 7 to 70 billion on the GSM8K dataset. Our findings reveal that results do not universally generalize across models. In most instances, the inclusion of \"positive thinking\" prompts positively affected model performance. Notably, however, Llama2-70B exhibited an exception when not utilizing Chain of Thought, as the optimal system message was found to be none at all. Given the combinatorial complexity, and thus computation time, of experimenting with hand-tuning prompts for large black-box models, we then compared the performance of the best \"positive thinking\" prompt against the output of systematic prompt optimization. We show that employing an automated prompt optimizer emerges as the most effective method for enhancing performance, even when working with smaller open-source models. Additionally, our findings reveal that the highest-scoring, automatically-optimized prompt exhibits a degree of peculiarity far beyond expectations.","DOI":"10.48550/arXiv.2402.10949","note":"arXiv:2402.10949 [cs]\n[cs.AI]","number":"arXiv:2402.10949","publisher":"arXiv","source":"arXiv.org","title":"The Unreasonable Effectiveness of Eccentric Automatic Prompts","URL":"https://arxiv.org/abs/2402.10949","author":[{"family":"Battle","given":"Rick"},{"family":"Gollapudi","given":"Teja"}],"accessed":{"date-parts":[["2025",4,12]]},"issued":{"date-parts":[["2024",2,20]]},"citation-key":"battle_UnreasonableEffectivenessEccentric_2024_10.48550/arXiv.2402.10949"},"label":"page"}],"schema":"https://github.com/citation-style-language/schema/raw/master/csl-citation.json"} </w:instrText>
      </w:r>
      <w:r w:rsidR="00ED3253" w:rsidRPr="00EB0717">
        <w:fldChar w:fldCharType="separate"/>
      </w:r>
      <w:r w:rsidR="00A644CC" w:rsidRPr="00A644CC">
        <w:t>[14–22]</w:t>
      </w:r>
      <w:r w:rsidR="00ED3253" w:rsidRPr="00EB0717">
        <w:fldChar w:fldCharType="end"/>
      </w:r>
      <w:r w:rsidR="00ED3253">
        <w:t xml:space="preserve"> </w:t>
      </w:r>
      <w:r w:rsidR="00A644CC">
        <w:t>(</w:t>
      </w:r>
      <w:r w:rsidR="00ED3253">
        <w:t xml:space="preserve">such as </w:t>
      </w:r>
      <w:r w:rsidR="00A644CC" w:rsidRPr="00BE11A9">
        <w:t xml:space="preserve">chain-of-thought (CoT) </w:t>
      </w:r>
      <w:r w:rsidR="00A644CC" w:rsidRPr="00EB0717">
        <w:fldChar w:fldCharType="begin"/>
      </w:r>
      <w:r w:rsidR="00031CB8">
        <w:instrText xml:space="preserve"> ADDIN ZOTERO_ITEM CSL_CITATION {"citationID":"GwTCms6a","properties":{"formattedCitation":"[23\\uc0\\u8211{}25]","plainCitation":"[23–25]","noteIndex":0},"citationItems":[{"id":12443,"uris":["http://zotero.org/users/6260775/items/YTMQDV4P"],"itemData":{"id":12443,"type":"article","abstract":"Large language models (LLMs) can perform complex reasoning by generating intermediate reasoning steps. Providing these steps for prompting demonstrations is called chain-of-thought (CoT) prompting. CoT prompting has two major paradigms. One leverages a simple prompt like \"Let's think step by step\" to facilitate step-by-step thinking before answering a question. The other uses a few manual demonstrations one by one, each composed of a question and a reasoning chain that leads to an answer. The superior performance of the second paradigm hinges on the hand-crafting of task-specific demonstrations one by one. We show that such manual efforts may be eliminated by leveraging LLMs with the \"Let's think step by step\" prompt to generate reasoning chains for demonstrations one by one, i.e., let's think not just step by step, but also one by one. However, these generated chains often come with mistakes. To mitigate the effect of such mistakes, we find that diversity matters for automatically constructing demonstrations. We propose an automatic CoT prompting method: Auto-CoT. It samples questions with diversity and generates reasoning chains to construct demonstrations. On ten public benchmark reasoning tasks with GPT-3, Auto-CoT consistently matches or exceeds the performance of the CoT paradigm that requires manual designs of demonstrations. Code is available at https://github.com/amazon-research/auto-cot","DOI":"10.48550/arXiv.2210.03493","note":"arXiv:2210.03493 [cs]\n[cs.AI]","number":"arXiv:2210.03493","publisher":"arXiv","source":"arXiv.org","title":"Automatic Chain of Thought Prompting in Large Language Models","URL":"https://arxiv.org/abs/2210.03493","author":[{"family":"Zhang","given":"Zhuosheng"},{"family":"Zhang","given":"Aston"},{"family":"Li","given":"Mu"},{"family":"Smola","given":"Alex"}],"accessed":{"date-parts":[["2025",4,16]]},"issued":{"date-parts":[["2022",10,7]]},"citation-key":"zhang_AutomaticChainThought_2022_10.48550/arXiv.2210.03493"},"label":"page"},{"id":11954,"uris":["http://zotero.org/users/6260775/items/FLWAUQSD"],"itemData":{"id":11954,"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DOI":"10.48550/arXiv.2201.11903","note":"arXiv:2201.11903 [cs]\n[cs.AI]","number":"arXiv:2201.11903","publisher":"arXiv","source":"arXiv.org","title":"Chain-of-Thought Prompting Elicits Reasoning in Large Language Models","URL":"https://arxiv.org/abs/2201.11903","author":[{"family":"Wei","given":"Jason"},{"family":"Wang","given":"Xuezhi"},{"family":"Schuurmans","given":"Dale"},{"family":"Bosma","given":"Maarten"},{"family":"Ichter","given":"Brian"},{"family":"Xia","given":"Fei"},{"family":"Chi","given":"Ed"},{"family":"Le","given":"Quoc"},{"family":"Zhou","given":"Denny"}],"accessed":{"date-parts":[["2025",3,15]]},"issued":{"date-parts":[["2023",1,10]]},"citation-key":"wei_ChainofThoughtPromptingElicits_2023_10.48550/arXiv.2201.11903"}},{"id":12215,"uris":["http://zotero.org/users/6260775/items/KHI86L5Y"],"itemData":{"id":12215,"type":"article","abstract":"Pretrained large language models (LLMs) are widely used in many sub-fields of natural language processing (NLP) and generally known as excellent few-shot learners with task-specific exemplars. Notably, chain of thought (CoT) prompting, a recent technique for eliciting complex multi-step reasoning through step-by-step answer examples, achieved the state-of-the-art performances in arithmetics and symbolic reasoning, difficult system-2 tasks that do not follow the standard scaling laws for LLMs. While these successes are often attributed to LLMs' ability for few-shot learning, we show that LLMs are decent zero-shot reasoners by simply adding \"Let's think step by step\" before each answer. Experimental results demonstrate that our Zero-shot-CoT, using the same single prompt template, significantly outperforms zero-shot LLM performances on diverse benchmark reasoning tasks including arithmetics (MultiArith, GSM8K, AQUA-RAT, SVAMP), symbolic reasoning (Last Letter, Coin Flip), and other logical reasoning tasks (Date Understanding, Tracking Shuffled Objects), without any hand-crafted few-shot examples, e.g. increasing the accuracy on MultiArith from 17.7% to 78.7% and GSM8K from 10.4% to 40.7% with large InstructGPT model (text-davinci-002), as well as similar magnitudes of improvements with another off-the-shelf large model, 540B parameter PaLM. The versatility of this single prompt across very diverse reasoning tasks hints at untapped and understudied fundamental zero-shot capabilities of LLMs, suggesting high-level, multi-task broad cognitive capabilities may be extracted by simple prompting. We hope our work not only serves as the minimal strongest zero-shot baseline for the challenging reasoning benchmarks, but also highlights the importance of carefully exploring and analyzing the enormous zero-shot knowledge hidden inside LLMs before crafting finetuning datasets or few-shot exemplars.","DOI":"10.48550/arXiv.2205.11916","note":"arXiv:2205.11916 [cs]\n[cs.AI]","number":"arXiv:2205.11916","publisher":"arXiv","source":"arXiv.org","title":"Large Language Models are Zero-Shot Reasoners","URL":"https://arxiv.org/abs/2205.11916","author":[{"family":"Kojima","given":"Takeshi"},{"family":"Gu","given":"Shixiang Shane"},{"family":"Reid","given":"Machel"},{"family":"Matsuo","given":"Yutaka"},{"family":"Iwasawa","given":"Yusuke"}],"accessed":{"date-parts":[["2025",4,12]]},"issued":{"date-parts":[["2023",1,29]]},"citation-key":"kojima_LargeLanguageModels_2023_10.48550/arXiv.2205.11916"},"label":"page"}],"schema":"https://github.com/citation-style-language/schema/raw/master/csl-citation.json"} </w:instrText>
      </w:r>
      <w:r w:rsidR="00A644CC" w:rsidRPr="00EB0717">
        <w:fldChar w:fldCharType="separate"/>
      </w:r>
      <w:r w:rsidR="00031CB8" w:rsidRPr="00031CB8">
        <w:t>[23–25]</w:t>
      </w:r>
      <w:r w:rsidR="00A644CC" w:rsidRPr="00EB0717">
        <w:fldChar w:fldCharType="end"/>
      </w:r>
      <w:r w:rsidR="00A644CC">
        <w:t xml:space="preserve">, </w:t>
      </w:r>
      <w:r w:rsidR="00ED3253" w:rsidRPr="00EB0717">
        <w:t xml:space="preserve">least-to-most prompting </w:t>
      </w:r>
      <w:r w:rsidR="00ED3253" w:rsidRPr="00EB0717">
        <w:fldChar w:fldCharType="begin"/>
      </w:r>
      <w:r w:rsidR="00031CB8">
        <w:instrText xml:space="preserve"> ADDIN ZOTERO_ITEM CSL_CITATION {"citationID":"H37xKJbK","properties":{"formattedCitation":"[26]","plainCitation":"[26]","noteIndex":0},"citationItems":[{"id":12258,"uris":["http://zotero.org/users/6260775/items/P4CURIXD"],"itemData":{"id":12258,"type":"article","abstract":"Chain-of-thought prompting has demonstrated remarkable performance on various natural language reasoning tasks. However, it tends to perform poorly on tasks which requires solving problems harder than the exemplars shown in the prompts. To overcome this challenge of easy-to-hard generalization, we propose a novel prompting strategy, least-to-most prompting. The key idea in this strategy is to break down a complex problem into a series of simpler subproblems and then solve them in sequence. Solving each subproblem is facilitated by the answers to previously solved subproblems. Our experimental results on tasks related to symbolic manipulation, compositional generalization, and math reasoning reveal that least-to-most prompting is capable of generalizing to more difficult problems than those seen in the prompts. A notable finding is that when the GPT-3 code-davinci-002 model is used with least-to-most prompting, it can solve the compositional generalization benchmark SCAN in any split (including length split) with an accuracy of at least 99% using just 14 exemplars, compared to only 16% accuracy with chain-of-thought prompting. This is particularly noteworthy because neural-symbolic models in the literature that specialize in solving SCAN are trained on the entire training set containing over 15,000 examples. We have included prompts for all the tasks in the Appendix.","DOI":"10.48550/arXiv.2205.10625","note":"arXiv:2205.10625 [cs]\n[cs.AI]","number":"arXiv:2205.10625","publisher":"arXiv","source":"arXiv.org","title":"Least-to-Most Prompting Enables Complex Reasoning in Large Language Models","URL":"https://arxiv.org/abs/2205.10625","author":[{"family":"Zhou","given":"Denny"},{"family":"Schärli","given":"Nathanael"},{"family":"Hou","given":"Le"},{"family":"Wei","given":"Jason"},{"family":"Scales","given":"Nathan"},{"family":"Wang","given":"Xuezhi"},{"family":"Schuurmans","given":"Dale"},{"family":"Cui","given":"Claire"},{"family":"Bousquet","given":"Olivier"},{"family":"Le","given":"Quoc"},{"family":"Chi","given":"Ed"}],"accessed":{"date-parts":[["2025",4,12]]},"issued":{"date-parts":[["2023",4,16]]},"citation-key":"zhou_LeasttoMostPromptingEnables_2023_10.48550/arXiv.2205.10625"}}],"schema":"https://github.com/citation-style-language/schema/raw/master/csl-citation.json"} </w:instrText>
      </w:r>
      <w:r w:rsidR="00ED3253" w:rsidRPr="00EB0717">
        <w:fldChar w:fldCharType="separate"/>
      </w:r>
      <w:r w:rsidR="00031CB8" w:rsidRPr="00031CB8">
        <w:t>[26]</w:t>
      </w:r>
      <w:r w:rsidR="00ED3253" w:rsidRPr="00EB0717">
        <w:fldChar w:fldCharType="end"/>
      </w:r>
      <w:r w:rsidR="00ED3253" w:rsidRPr="00EB0717">
        <w:t xml:space="preserve">, task decomposition </w:t>
      </w:r>
      <w:r w:rsidR="00ED3253" w:rsidRPr="00EB0717">
        <w:fldChar w:fldCharType="begin"/>
      </w:r>
      <w:r w:rsidR="00031CB8">
        <w:instrText xml:space="preserve"> ADDIN ZOTERO_ITEM CSL_CITATION {"citationID":"SBkm7HCm","properties":{"formattedCitation":"[27\\uc0\\u8211{}29]","plainCitation":"[27–29]","noteIndex":0},"citationItems":[{"id":12501,"uris":["http://zotero.org/users/6260775/items/3MGYTQYR"],"itemData":{"id":12501,"type":"paper-conference","abstract":"Reasoning tasks are crucial in many domains, especially in science and engineering. Although large language models (LLMs) have made progress in reasoning tasks using techniques such as chain-of-thought and least-to-most prompting, these approaches still do not effectively scale to complex problems in either their performance or execution time. Moreover, they often require additional supervision for each new task, such as in-context examples. In this work, we introduce Recursive Decomposition with Dependencies (RDD), a scalable divide-and-conquer method for solving reasoning problems that requires less supervision than prior approaches. Our method can be directly applied to a new problem class even in the absence of any task-specific guidance. Furthermore, RDD supports sub-task dependencies, allowing for ordered execution of sub-tasks, as well as an error recovery mechanism that can correct mistakes made in previous steps. We evaluate our approach on two benchmarks with six difficulty levels each and in two in-context settings: one with task-specific examples and one without. Our results demonstrate that RDD outperforms other methods in a compute-matched setting as task complexity increases, while also being more computationally efficient.","event-title":"The First Workshop on System-2 Reasoning at Scale, NeurIPS'24","language":"en","note":"Poster: https://neurips.cc/virtual/2024/104313","source":"openreview.net","title":"Recursive Decomposition with Dependencies for Generic Divide-and-Conquer Reasoning","URL":"https://openreview.net/forum?id=MZG5VzXBm9","author":[{"family":"Hernández-Gutiérrez","given":"Sergio"},{"family":"Alakuijala","given":"Minttu"},{"family":"Nikitin","given":"Alexander V."},{"family":"Marttinen","given":"Pekka"}],"accessed":{"date-parts":[["2025",4,18]]},"issued":{"date-parts":[["2024",10,10]]},"citation-key":"hernandez-gutierrez_RecursiveDecompositionDependencies_2024_"},"label":"page"},{"id":12300,"uris":["http://zotero.org/users/6260775/items/FFZG33X4"],"itemData":{"id":12300,"type":"article","abstract":"Large language models (LLMs) have recently been shown to deliver impressive performance in various NLP tasks. To tackle multi-step reasoning tasks, few-shot chain-of-thought (CoT) prompting includes a few manually crafted step-by-step reasoning demonstrations which enable LLMs to explicitly generate reasoning steps and improve their reasoning task accuracy. To eliminate the manual effort, Zero-shot-CoT concatenates the target problem statement with \"Let's think step by step\" as an input prompt to LLMs. Despite the success of Zero-shot-CoT, it still suffers from three pitfalls: calculation errors, missing-step errors, and semantic misunderstanding errors. To address the missing-step errors, we propose Plan-and-Solve (PS) Prompting. It consists of two components: first, devising a plan to divide the entire task into smaller subtasks, and then carrying out the subtasks according to the plan. To address the calculation errors and improve the quality of generated reasoning steps, we extend PS prompting with more detailed instructions and derive PS+ prompting. We evaluate our proposed prompting strategy on ten datasets across three reasoning problems. The experimental results over GPT-3 show that our proposed zero-shot prompting consistently outperforms Zero-shot-CoT across all datasets by a large margin, is comparable to or exceeds Zero-shot-Program-of-Thought Prompting, and has comparable performance with 8-shot CoT prompting on the math reasoning problem. The code can be found at https://github.com/AGI-Edgerunners/Plan-and-Solve-Prompting.","DOI":"10.48550/arXiv.2305.04091","note":"arXiv:2305.04091 [cs]","number":"arXiv:2305.04091","publisher":"arXiv","source":"arXiv.org","title":"Plan-and-Solve Prompting: Improving Zero-Shot Chain-of-Thought Reasoning by Large Language Models","URL":"https://arxiv.org/abs/2305.04091","author":[{"family":"Wang","given":"Lei"},{"family":"Xu","given":"Wanyu"},{"family":"Lan","given":"Yihuai"},{"family":"Hu","given":"Zhiqiang"},{"family":"Lan","given":"Yunshi"},{"family":"Lee","given":"Roy Ka-Wei"},{"family":"Lim","given":"Ee-Peng"}],"accessed":{"date-parts":[["2025",4,12]]},"issued":{"date-parts":[["2023",5,26]]},"citation-key":"wang_PlanandSolvePromptingImproving_2023_10.48550/arXiv.2305.04091"},"label":"page"},{"id":12297,"uris":["http://zotero.org/users/6260775/items/C36DJHWC"],"itemData":{"id":12297,"type":"article","abstract":"Few-shot prompting is a surprisingly powerful way to use Large Language Models (LLMs) to solve various tasks. However, this approach struggles as the task complexity increases or when the individual reasoning steps of the task themselves are hard to learn, especially when embedded in more complex tasks. To address this, we propose Decomposed Prompting, a new approach to solve complex tasks by decomposing them (via prompting) into simpler sub-tasks that can be delegated to a library of prompting-based LLMs dedicated to these sub-tasks. This modular structure allows each prompt to be optimized for its specific sub-task, further decomposed if necessary, and even easily replaced with more effective prompts, trained models, or symbolic functions if desired. We show that the flexibility and modularity of Decomposed Prompting allows it to outperform prior work on few-shot prompting using GPT3. On symbolic reasoning tasks, we can further decompose sub-tasks that are hard for LLMs into even simpler solvable sub-tasks. When the complexity comes from the input length, we can recursively decompose the task into the same task but with smaller inputs. We also evaluate our approach on textual multi-step reasoning tasks: on long-context multi-hop QA task, we can more effectively teach the sub-tasks via our separate sub-tasks prompts; and on open-domain multi-hop QA, we can incorporate a symbolic information retrieval within our decomposition framework, leading to improved performance on both tasks. Datasets, Code and Prompts available at https://github.com/allenai/DecomP.","DOI":"10.48550/arXiv.2210.02406","note":"arXiv:2210.02406 [cs]","number":"arXiv:2210.02406","publisher":"arXiv","source":"arXiv.org","title":"Decomposed Prompting: A Modular Approach for Solving Complex Tasks","URL":"https://arxiv.org/abs/2210.02406","author":[{"family":"Khot","given":"Tushar"},{"family":"Trivedi","given":"Harsh"},{"family":"Finlayson","given":"Matthew"},{"family":"Fu","given":"Yao"},{"family":"Richardson","given":"Kyle"},{"family":"Clark","given":"Peter"},{"family":"Sabharwal","given":"Ashish"}],"accessed":{"date-parts":[["2025",4,12]]},"issued":{"date-parts":[["2023",4,11]]},"citation-key":"khot_DecomposedPromptingModular_2023_10.48550/arXiv.2210.02406"},"label":"page"}],"schema":"https://github.com/citation-style-language/schema/raw/master/csl-citation.json"} </w:instrText>
      </w:r>
      <w:r w:rsidR="00ED3253" w:rsidRPr="00EB0717">
        <w:fldChar w:fldCharType="separate"/>
      </w:r>
      <w:r w:rsidR="00031CB8" w:rsidRPr="00031CB8">
        <w:t>[27–29]</w:t>
      </w:r>
      <w:r w:rsidR="00ED3253" w:rsidRPr="00EB0717">
        <w:fldChar w:fldCharType="end"/>
      </w:r>
      <w:r w:rsidR="00A644CC" w:rsidRPr="00EB0717">
        <w:t xml:space="preserve">, </w:t>
      </w:r>
      <w:r w:rsidR="00A644CC">
        <w:t xml:space="preserve">and </w:t>
      </w:r>
      <w:r w:rsidR="00A644CC" w:rsidRPr="00EB0717">
        <w:t xml:space="preserve">role-playing </w:t>
      </w:r>
      <w:r w:rsidR="00A644CC" w:rsidRPr="00EB0717">
        <w:fldChar w:fldCharType="begin"/>
      </w:r>
      <w:r w:rsidR="00031CB8">
        <w:instrText xml:space="preserve"> ADDIN ZOTERO_ITEM CSL_CITATION {"citationID":"zcg6PIQU","properties":{"formattedCitation":"[30, 31]","plainCitation":"[30, 31]","noteIndex":0},"citationItems":[{"id":12277,"uris":["http://zotero.org/users/6260775/items/NIZQSF62"],"itemData":{"id":12277,"type":"article","abstract":"Modern large language models (LLMs) exhibit a remarkable capacity for role-playing, enabling them to embody not only human characters but also non-human entities. This versatility allows them to simulate complex human-like interactions and behaviors within various contexts, as well as to emulate specific objects or systems. While these capabilities have enhanced user engagement and introduced novel modes of interaction, the influence of role-playing on LLMs' reasoning abilities remains underexplored. In this study, we introduce a strategically designed role-play prompting methodology and assess its performance under the zero-shot setting across twelve diverse reasoning benchmarks. Our empirical results illustrate that role-play prompting consistently surpasses the standard zero-shot approach across most datasets. Notably, in experiments conducted using ChatGPT, accuracy on AQuA rises from 53.5% to 63.8%, and on Last Letter from 23.8% to 84.2%.Upon further comparison with the Zero-Shot-CoT technique, which prompts the model to \"think step by step\", our study demonstrates that role-play prompting acts as a more effective trigger for the CoT process. This highlights its potential to augment the reasoning capabilities of LLMs. We release our code at https://github.com/NKU-HLT/Role-Play-Prompting.","DOI":"10.48550/arXiv.2308.07702","note":"arXiv:2308.07702 [cs]","number":"arXiv:2308.07702","publisher":"arXiv","source":"arXiv.org","title":"Better Zero-Shot Reasoning with Role-Play Prompting","URL":"https://arxiv.org/abs/2308.07702","author":[{"family":"Kong","given":"Aobo"},{"family":"Zhao","given":"Shiwan"},{"family":"Chen","given":"Hao"},{"family":"Li","given":"Qicheng"},{"family":"Qin","given":"Yong"},{"family":"Sun","given":"Ruiqi"},{"family":"Zhou","given":"Xin"},{"family":"Wang","given":"Enzhi"},{"family":"Dong","given":"Xiaohang"}],"accessed":{"date-parts":[["2025",4,12]]},"issued":{"date-parts":[["2024",3,14]]},"citation-key":"kong_BetterZeroShotReasoning_2024_10.48550/arXiv.2308.07702"},"label":"page"},{"id":12294,"uris":["http://zotero.org/users/6260775/items/3VS6DQ4E"],"itemData":{"id":12294,"type":"article","abstract":"In everyday conversations, humans can take on different roles and adapt their vocabulary to their chosen roles. We explore whether LLMs can take on, that is impersonate, different roles when they generate text in-context. We ask LLMs to assume different personas before solving vision and language tasks. We do this by prefixing the prompt with a persona that is associated either with a social identity or domain expertise. In a multi-armed bandit task, we find that LLMs pretending to be children of different ages recover human-like developmental stages of exploration. In a language-based reasoning task, we find that LLMs impersonating domain experts perform better than LLMs impersonating non-domain experts. Finally, we test whether LLMs' impersonations are complementary to visual information when describing different categories. We find that impersonation can improve performance: an LLM prompted to be a bird expert describes birds better than one prompted to be a car expert. However, impersonation can also uncover LLMs' biases: an LLM prompted to be a man describes cars better than one prompted to be a woman. These findings demonstrate that LLMs are capable of taking on diverse roles and that this in-context impersonation can be used to uncover their hidden strengths and biases.","DOI":"10.48550/arXiv.2305.14930","note":"arXiv:2305.14930 [cs]\n[cs.AI]","number":"arXiv:2305.14930","publisher":"arXiv","source":"arXiv.org","title":"In-Context Impersonation Reveals Large Language Models' Strengths and Biases","URL":"https://arxiv.org/abs/2305.14930","author":[{"family":"Salewski","given":"Leonard"},{"family":"Alaniz","given":"Stephan"},{"family":"Rio-Torto","given":"Isabel"},{"family":"Schulz","given":"Eric"},{"family":"Akata","given":"Zeynep"}],"accessed":{"date-parts":[["2025",4,12]]},"issued":{"date-parts":[["2023",11,26]]},"citation-key":"salewski_InContextImpersonationReveals_2023_10.48550/arXiv.2305.14930"},"label":"page"}],"schema":"https://github.com/citation-style-language/schema/raw/master/csl-citation.json"} </w:instrText>
      </w:r>
      <w:r w:rsidR="00A644CC" w:rsidRPr="00EB0717">
        <w:fldChar w:fldCharType="separate"/>
      </w:r>
      <w:r w:rsidR="00031CB8" w:rsidRPr="00031CB8">
        <w:t>[30, 31]</w:t>
      </w:r>
      <w:r w:rsidR="00A644CC" w:rsidRPr="00EB0717">
        <w:fldChar w:fldCharType="end"/>
      </w:r>
      <w:r w:rsidR="00A644CC">
        <w:t>)</w:t>
      </w:r>
      <w:r w:rsidR="00031CB8">
        <w:t>, and formalized expert domain knowledge</w:t>
      </w:r>
      <w:r w:rsidR="00A644CC">
        <w:t xml:space="preserve"> sophisticated pure-prompt-based </w:t>
      </w:r>
      <w:r w:rsidR="004B3887">
        <w:t xml:space="preserve">(no API access or coding required) </w:t>
      </w:r>
      <w:r w:rsidR="00A644CC">
        <w:t>guidance makes it possible to systematically focus model's attention on a broad spectrum of specialized aspects of a</w:t>
      </w:r>
      <w:r w:rsidR="00031CB8">
        <w:t xml:space="preserve"> technical text in a generalizable</w:t>
      </w:r>
      <w:r w:rsidR="00A644CC">
        <w:t xml:space="preserve"> way</w:t>
      </w:r>
      <w:r w:rsidR="00031CB8">
        <w:t xml:space="preserve"> yielding highly insightful analyses </w:t>
      </w:r>
      <w:r w:rsidR="00031CB8">
        <w:fldChar w:fldCharType="begin"/>
      </w:r>
      <w:r w:rsidR="00031CB8">
        <w:instrText xml:space="preserve"> ADDIN ZOTERO_ITEM CSL_CITATION {"citationID":"fE3qh2yy","properties":{"formattedCitation":"[8, 9]","plainCitation":"[8, 9]","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id":12753,"uris":["http://zotero.org/users/6260775/items/XINQ2V5Z"],"itemData":{"id":12753,"type":"article","abstract":"Identifying subtle technical errors within complex scientific and technical documents, especially those requiring multimodal interpretation (e.g., formulas in images), presents a significant hurdle for Large Language Models (LLMs) whose inherent error-correction tendencies can mask inaccuracies. This exploratory proof-of-concept (PoC) study investigates structured LLM context conditioning, informed by Persistent Workflow Prompting (PWP) principles, as a methodological strategy to modulate this LLM behavior at inference time. The approach is designed to enhance the reliability of readily available, general-purpose LLMs (specifically Gemini 2.5 Pro and ChatGPT Plus o3) for precise validation tasks, crucially relying only on their standard chat interfaces without API access or model modifications. To explore this methodology, we focused on validating chemical formulas within a single, complex test paper with known textual and image-based errors. Several prompting strategies were evaluated: while basic prompts proved unreliable, an approach adapting PWP structures to rigorously condition the LLM's analytical mindset appeared to improve textual error identification with both models. Notably, this method also guided Gemini 2.5 Pro to repeatedly identify a subtle image-based formula error previously overlooked during manual review, a task where ChatGPT Plus o3 failed in our tests. These preliminary findings highlight specific LLM operational modes that impede detail-oriented validation and suggest that PWP-informed context conditioning offers a promising and highly accessible technique for developing more robust LLM-driven analytical workflows, particularly for tasks requiring meticulous error detection in scientific and technical documents. Extensive validation beyond this limited PoC is necessary to ascertain broader applicability.","DOI":"10.48550/arXiv.2505.12257","note":"arXiv:2505.12257 [cs.CY]","number":"arXiv:2505.12257","publisher":"arXiv","source":"arXiv.org","title":"LLM Context Conditioning and PWP Prompting for Multimodal Validation of Chemical Formulas","URL":"https://arxiv.org/abs/2505.12257","author":[{"family":"Markhasin","given":"Evgeny"}],"accessed":{"date-parts":[["2025",5,20]]},"issued":{"date-parts":[["2025",5,18]]},"citation-key":"markhasin_LLMContextConditioning_2025_10.48550/arXiv.2505.12257"},"label":"page"}],"schema":"https://github.com/citation-style-language/schema/raw/master/csl-citation.json"} </w:instrText>
      </w:r>
      <w:r w:rsidR="00031CB8">
        <w:fldChar w:fldCharType="separate"/>
      </w:r>
      <w:r w:rsidR="00031CB8" w:rsidRPr="006F0E90">
        <w:t>[8, 9]</w:t>
      </w:r>
      <w:r w:rsidR="00031CB8">
        <w:fldChar w:fldCharType="end"/>
      </w:r>
      <w:r w:rsidR="00A644CC">
        <w:t>.</w:t>
      </w:r>
    </w:p>
    <w:p w:rsidR="00E1135F" w:rsidRDefault="00936FEB" w:rsidP="00C55D9B">
      <w:pPr>
        <w:pStyle w:val="BodyText"/>
      </w:pPr>
      <w:r>
        <w:t>An important example of prompt-based LLM model guidance includes instructions and clues focusing on structure of technical text. In particular, many scholarly publications reporting original research follow the common IMRaD (</w:t>
      </w:r>
      <w:r w:rsidRPr="00936FEB">
        <w:t>Introduction, Methods, Results, and Discussion</w:t>
      </w:r>
      <w:r>
        <w:t xml:space="preserve">) </w:t>
      </w:r>
      <w:r>
        <w:fldChar w:fldCharType="begin"/>
      </w:r>
      <w:r>
        <w:instrText xml:space="preserve"> ADDIN ZOTERO_ITEM CSL_CITATION {"citationID":"4KnR7YVz","properties":{"formattedCitation":"[32]","plainCitation":"[32]","noteIndex":0},"citationItems":[{"id":12831,"uris":["http://zotero.org/users/6260775/items/MLYAY4S3"],"itemData":{"id":12831,"type":"entry-encyclopedia","abstract":"In scientific writing, IMRAD or IMRaD () (Introduction, Methods, Results, and Discussion) is a common organizational structure for the format of a document. IMRaD is the most prominent norm for the structure of a scientific journal article of the original research type.","container-title":"Wikipedia","language":"en","license":"Creative Commons Attribution-ShareAlike License","source":"Wikipedia","title":"IMRAD","URL":"https://en.wikipedia.org/wiki/IMRAD","accessed":{"date-parts":[["2025",5,25]]},"citation-key":"_IMRAD__"}}],"schema":"https://github.com/citation-style-language/schema/raw/master/csl-citation.json"} </w:instrText>
      </w:r>
      <w:r>
        <w:fldChar w:fldCharType="separate"/>
      </w:r>
      <w:r w:rsidRPr="00936FEB">
        <w:t>[32]</w:t>
      </w:r>
      <w:r>
        <w:fldChar w:fldCharType="end"/>
      </w:r>
      <w:r>
        <w:t xml:space="preserve"> structure. Two additional essential sections, not included in this abbreviation, are academic summaries, Abstract and Conclu</w:t>
      </w:r>
      <w:r w:rsidR="00D12F48">
        <w:t>s</w:t>
      </w:r>
      <w:r>
        <w:t>ions, coming before and after the IMRaD body</w:t>
      </w:r>
      <w:r w:rsidR="003F23D2">
        <w:t xml:space="preserve"> (main text)</w:t>
      </w:r>
      <w:r>
        <w:t>, respectively.</w:t>
      </w:r>
      <w:r w:rsidR="00E1135F">
        <w:t xml:space="preserve"> Assessment of semantic and linguistic quality of Abstract and Conclusions is the objective of this study.</w:t>
      </w:r>
    </w:p>
    <w:p w:rsidR="0039380F" w:rsidRDefault="00E1135F" w:rsidP="00C55D9B">
      <w:pPr>
        <w:pStyle w:val="BodyText"/>
      </w:pPr>
      <w:r>
        <w:t xml:space="preserve">The specific issues, targeted by this work, were selected based on problems identified in the test paper </w:t>
      </w:r>
      <w:r w:rsidRPr="00EB0717">
        <w:fldChar w:fldCharType="begin"/>
      </w:r>
      <w:r>
        <w:instrText xml:space="preserve"> ADDIN ZOTERO_ITEM CSL_CITATION {"citationID":"EochCIC7","properties":{"formattedCitation":"[33]","plainCitation":"[33]","noteIndex":0},"citationItems":[{"id":12331,"uris":["http://zotero.org/users/6260775/items/BJKGN88W"],"itemData":{"id":12331,"type":"article-journal","abstract":"A low-abundance form of water, H217O, was enriched from 0.04% to </w:instrText>
      </w:r>
      <w:r>
        <w:rPr>
          <w:rFonts w:ascii="MS Gothic" w:eastAsia="MS Gothic" w:hAnsi="MS Gothic" w:cs="MS Gothic" w:hint="eastAsia"/>
        </w:rPr>
        <w:instrText>∼</w:instrText>
      </w:r>
      <w:r>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9346F9">
        <w:t>[33]</w:t>
      </w:r>
      <w:r w:rsidRPr="00EB0717">
        <w:fldChar w:fldCharType="end"/>
      </w:r>
      <w:r>
        <w:t xml:space="preserve">, used in out previous work </w:t>
      </w:r>
      <w:r>
        <w:fldChar w:fldCharType="begin"/>
      </w:r>
      <w:r w:rsidR="0010030D">
        <w:instrText xml:space="preserve"> ADDIN ZOTERO_ITEM CSL_CITATION {"citationID":"SjCTbAo4","properties":{"formattedCitation":"[8, 9]","plainCitation":"[8, 9]","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id":12753,"uris":["http://zotero.org/users/6260775/items/XINQ2V5Z"],"itemData":{"id":12753,"type":"article","abstract":"Identifying subtle technical errors within complex scientific and technical documents, especially those requiring multimodal interpretation (e.g., formulas in images), presents a significant hurdle for Large Language Models (LLMs) whose inherent error-correction tendencies can mask inaccuracies. This exploratory proof-of-concept (PoC) study investigates structured LLM context conditioning, informed by Persistent Workflow Prompting (PWP) principles, as a methodological strategy to modulate this LLM behavior at inference time. The approach is designed to enhance the reliability of readily available, general-purpose LLMs (specifically Gemini 2.5 Pro and ChatGPT Plus o3) for precise validation tasks, crucially relying only on their standard chat interfaces without API access or model modifications. To explore this methodology, we focused on validating chemical formulas within a single, complex test paper with known textual and image-based errors. Several prompting strategies were evaluated: while basic prompts proved unreliable, an approach adapting PWP structures to rigorously condition the LLM's analytical mindset appeared to improve textual error identification with both models. Notably, this method also guided Gemini 2.5 Pro to repeatedly identify a subtle image-based formula error previously overlooked during manual review, a task where ChatGPT Plus o3 failed in our tests. These preliminary findings highlight specific LLM operational modes that impede detail-oriented validation and suggest that PWP-informed context conditioning offers a promising and highly accessible technique for developing more robust LLM-driven analytical workflows, particularly for tasks requiring meticulous error detection in scientific and technical documents. Extensive validation beyond this limited PoC is necessary to ascertain broader applicability.","DOI":"10.48550/arXiv.2505.12257","note":"arXiv:2505.12257 [cs.CY]","number":"arXiv:2505.12257","publisher":"arXiv","source":"arXiv.org","title":"LLM Context Conditioning and PWP Prompting for Multimodal Validation of Chemical Formulas","URL":"https://arxiv.org/abs/2505.12257","author":[{"family":"Markhasin","given":"Evgeny"}],"accessed":{"date-parts":[["2025",5,20]]},"issued":{"date-parts":[["2025",5,18]]},"citation-key":"markhasin_LLMContextConditioning_2025_10.48550/arXiv.2505.12257"},"label":"page"}],"schema":"https://github.com/citation-style-language/schema/raw/master/csl-citation.json"} </w:instrText>
      </w:r>
      <w:r>
        <w:fldChar w:fldCharType="separate"/>
      </w:r>
      <w:r w:rsidRPr="006F0E90">
        <w:t>[8, 9]</w:t>
      </w:r>
      <w:r>
        <w:fldChar w:fldCharType="end"/>
      </w:r>
      <w:r>
        <w:t xml:space="preserve">, namely unsubstantiated facts and ambiguous pronouns that may be appear in summaries. Summaries generally serve the purpose of highlighting key features of the reported work for the target audience. </w:t>
      </w:r>
      <w:r w:rsidRPr="00E1135F">
        <w:t xml:space="preserve">All </w:t>
      </w:r>
      <w:r>
        <w:t>factual</w:t>
      </w:r>
      <w:r w:rsidRPr="00E1135F">
        <w:t xml:space="preserve"> information </w:t>
      </w:r>
      <w:r>
        <w:t xml:space="preserve">found in summaries </w:t>
      </w:r>
      <w:r w:rsidRPr="00E1135F">
        <w:t>is understood to originate from, and be substantiated by, the main IMRaD (Introduction, Methods, Results, Discussion) content of the paper.</w:t>
      </w:r>
      <w:r>
        <w:t xml:space="preserve"> If a result, a derived quantity, or an observation is present in a summary section, but not in the main IMRaD content, such information should usually be flagged. Another common (linguistic) issue involves the use of ambiguous pronouns, which may disrupt text flow and complicate comprehension. To diagnose these issues, we developed several proof-of-concept prompts, included in appendixes and supporting information. We have share interactive AI chats demonstrating the prompt development process.</w:t>
      </w:r>
    </w:p>
    <w:p w:rsidR="00E1135F" w:rsidRDefault="00E1135F" w:rsidP="00C55D9B">
      <w:pPr>
        <w:pStyle w:val="BodyText"/>
      </w:pPr>
    </w:p>
    <w:p w:rsidR="00B109BF" w:rsidRDefault="00B109BF" w:rsidP="00C55D9B">
      <w:pPr>
        <w:pStyle w:val="BodyText"/>
      </w:pPr>
    </w:p>
    <w:p w:rsidR="00B109BF" w:rsidRDefault="00A3364C" w:rsidP="00C55D9B">
      <w:pPr>
        <w:pStyle w:val="BodyText"/>
      </w:pPr>
      <w:r>
        <w:rPr>
          <w:noProof/>
        </w:rPr>
        <w:lastRenderedPageBreak/>
        <mc:AlternateContent>
          <mc:Choice Requires="wpc">
            <w:drawing>
              <wp:anchor distT="0" distB="0" distL="0" distR="0" simplePos="0" relativeHeight="251657728" behindDoc="0" locked="0" layoutInCell="1" allowOverlap="1">
                <wp:simplePos x="0" y="0"/>
                <wp:positionH relativeFrom="margin">
                  <wp:align>center</wp:align>
                </wp:positionH>
                <wp:positionV relativeFrom="margin">
                  <wp:align>bottom</wp:align>
                </wp:positionV>
                <wp:extent cx="5943600" cy="6400800"/>
                <wp:effectExtent l="1905" t="0" r="0" b="0"/>
                <wp:wrapTopAndBottom/>
                <wp:docPr id="399" name="Canvas 39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01"/>
                        <wps:cNvSpPr>
                          <a:spLocks noChangeArrowheads="1"/>
                        </wps:cNvSpPr>
                        <wps:spPr bwMode="auto">
                          <a:xfrm>
                            <a:off x="0" y="6217903"/>
                            <a:ext cx="5943600" cy="1828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62D1" w:rsidRPr="009659D0" w:rsidRDefault="008D62D1" w:rsidP="009659D0">
                              <w:pPr>
                                <w:jc w:val="center"/>
                                <w:rPr>
                                  <w:b/>
                                </w:rPr>
                              </w:pPr>
                              <w:r w:rsidRPr="009659D0">
                                <w:rPr>
                                  <w:b/>
                                </w:rPr>
                                <w:t xml:space="preserve">Fig. </w:t>
                              </w:r>
                              <w:bookmarkStart w:id="1" w:name="Dev_RF_Scheme"/>
                              <w:r w:rsidRPr="009659D0">
                                <w:rPr>
                                  <w:b/>
                                </w:rPr>
                                <w:fldChar w:fldCharType="begin"/>
                              </w:r>
                              <w:r w:rsidRPr="009659D0">
                                <w:rPr>
                                  <w:b/>
                                </w:rPr>
                                <w:instrText xml:space="preserve"> SEQ Fig \* MERGEFORMAT </w:instrText>
                              </w:r>
                              <w:r w:rsidRPr="009659D0">
                                <w:rPr>
                                  <w:b/>
                                </w:rPr>
                                <w:fldChar w:fldCharType="separate"/>
                              </w:r>
                              <w:r w:rsidRPr="009659D0">
                                <w:rPr>
                                  <w:b/>
                                  <w:bCs/>
                                  <w:noProof/>
                                </w:rPr>
                                <w:t>1</w:t>
                              </w:r>
                              <w:r w:rsidRPr="009659D0">
                                <w:rPr>
                                  <w:b/>
                                </w:rPr>
                                <w:fldChar w:fldCharType="end"/>
                              </w:r>
                              <w:bookmarkEnd w:id="1"/>
                              <w:r w:rsidRPr="009659D0">
                                <w:rPr>
                                  <w:b/>
                                </w:rPr>
                                <w:t>. Graphical abstract</w:t>
                              </w:r>
                            </w:p>
                          </w:txbxContent>
                        </wps:txbx>
                        <wps:bodyPr rot="0" vert="horz" wrap="square" lIns="0" tIns="0" rIns="0" bIns="0" anchor="t" anchorCtr="0" upright="1">
                          <a:noAutofit/>
                        </wps:bodyPr>
                      </wps:wsp>
                      <pic:pic xmlns:pic="http://schemas.openxmlformats.org/drawingml/2006/picture">
                        <pic:nvPicPr>
                          <pic:cNvPr id="2" name="Picture 455" descr="Visual"/>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365816" y="0"/>
                            <a:ext cx="5239313" cy="59292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14:sizeRelH relativeFrom="page">
                  <wp14:pctWidth>0</wp14:pctWidth>
                </wp14:sizeRelH>
                <wp14:sizeRelV relativeFrom="page">
                  <wp14:pctHeight>0</wp14:pctHeight>
                </wp14:sizeRelV>
              </wp:anchor>
            </w:drawing>
          </mc:Choice>
          <mc:Fallback>
            <w:pict>
              <v:group id="Canvas 399" o:spid="_x0000_s1026" editas="canvas" style="position:absolute;left:0;text-align:left;margin-left:0;margin-top:0;width:468pt;height:7in;z-index:251657728;mso-wrap-distance-left:0;mso-wrap-distance-right:0;mso-position-horizontal:center;mso-position-horizontal-relative:margin;mso-position-vertical:bottom;mso-position-vertical-relative:margin" coordsize="59436,64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64008;visibility:visible;mso-wrap-style:square">
                  <v:fill o:detectmouseclick="t"/>
                  <v:path o:connecttype="none"/>
                </v:shape>
                <v:rect id="Rectangle 401" o:spid="_x0000_s1028" style="position:absolute;top:62179;width:59436;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" stroked="f">
                  <v:textbox inset="0,0,0,0">
                    <w:txbxContent>
                      <w:p w:rsidR="008D62D1" w:rsidRPr="009659D0" w:rsidRDefault="008D62D1" w:rsidP="009659D0">
                        <w:pPr>
                          <w:jc w:val="center"/>
                          <w:rPr>
                            <w:b/>
                          </w:rPr>
                        </w:pPr>
                        <w:r w:rsidRPr="009659D0">
                          <w:rPr>
                            <w:b/>
                          </w:rPr>
                          <w:t xml:space="preserve">Fig. </w:t>
                        </w:r>
                        <w:bookmarkStart w:id="2" w:name="Dev_RF_Scheme"/>
                        <w:r w:rsidRPr="009659D0">
                          <w:rPr>
                            <w:b/>
                          </w:rPr>
                          <w:fldChar w:fldCharType="begin"/>
                        </w:r>
                        <w:r w:rsidRPr="009659D0">
                          <w:rPr>
                            <w:b/>
                          </w:rPr>
                          <w:instrText xml:space="preserve"> SEQ Fig \* MERGEFORMAT </w:instrText>
                        </w:r>
                        <w:r w:rsidRPr="009659D0">
                          <w:rPr>
                            <w:b/>
                          </w:rPr>
                          <w:fldChar w:fldCharType="separate"/>
                        </w:r>
                        <w:r w:rsidRPr="009659D0">
                          <w:rPr>
                            <w:b/>
                            <w:bCs/>
                            <w:noProof/>
                          </w:rPr>
                          <w:t>1</w:t>
                        </w:r>
                        <w:r w:rsidRPr="009659D0">
                          <w:rPr>
                            <w:b/>
                          </w:rPr>
                          <w:fldChar w:fldCharType="end"/>
                        </w:r>
                        <w:bookmarkEnd w:id="2"/>
                        <w:r w:rsidRPr="009659D0">
                          <w:rPr>
                            <w:b/>
                          </w:rPr>
                          <w:t>. Graphical abstract</w:t>
                        </w:r>
                      </w:p>
                    </w:txbxContent>
                  </v:textbox>
                </v:rect>
                <v:shape id="Picture 455" o:spid="_x0000_s1029" type="#_x0000_t75" alt="Visual" style="position:absolute;left:3658;width:52393;height:592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">
                  <v:imagedata r:id="rId8" o:title="Visual"/>
                </v:shape>
                <w10:wrap type="topAndBottom" anchorx="margin" anchory="margin"/>
              </v:group>
            </w:pict>
          </mc:Fallback>
        </mc:AlternateContent>
      </w:r>
    </w:p>
    <w:p w:rsidR="00A87768" w:rsidRPr="00EB0717" w:rsidRDefault="00A87768" w:rsidP="00D5045F">
      <w:pPr>
        <w:pStyle w:val="Heading1-"/>
      </w:pPr>
      <w:r w:rsidRPr="00EB0717">
        <w:t>Methodology</w:t>
      </w:r>
    </w:p>
    <w:p w:rsidR="00970AE3" w:rsidRPr="00EB0717" w:rsidRDefault="00970AE3" w:rsidP="00970AE3">
      <w:pPr>
        <w:pStyle w:val="Heading2-0"/>
      </w:pPr>
      <w:r>
        <w:t>Test Case</w:t>
      </w:r>
    </w:p>
    <w:p w:rsidR="009346F9" w:rsidRDefault="009346F9" w:rsidP="00D12F48">
      <w:pPr>
        <w:pStyle w:val="BodyText"/>
      </w:pPr>
      <w:r w:rsidRPr="00177B8E">
        <w:t xml:space="preserve">This study uses </w:t>
      </w:r>
      <w:r>
        <w:t>a deliberately selected</w:t>
      </w:r>
      <w:r w:rsidRPr="00177B8E">
        <w:t xml:space="preserve"> test publication </w:t>
      </w:r>
      <w:r w:rsidRPr="00EB0717">
        <w:fldChar w:fldCharType="begin"/>
      </w:r>
      <w:r w:rsidR="0010030D">
        <w:instrText xml:space="preserve"> ADDIN ZOTERO_ITEM CSL_CITATION {"citationID":"HeB8CRWQ","properties":{"formattedCitation":"[33]","plainCitation":"[33]","noteIndex":0},"citationItems":[{"id":12331,"uris":["http://zotero.org/users/6260775/items/BJKGN88W"],"itemData":{"id":12331,"type":"article-journal","abstract":"A low-abundance form of water, H217O, was enriched from 0.04% to </w:instrText>
      </w:r>
      <w:r w:rsidR="0010030D">
        <w:rPr>
          <w:rFonts w:ascii="MS Gothic" w:eastAsia="MS Gothic" w:hAnsi="MS Gothic" w:cs="MS Gothic" w:hint="eastAsia"/>
        </w:rPr>
        <w:instrText>∼</w:instrText>
      </w:r>
      <w:r w:rsidR="0010030D">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9346F9">
        <w:t>[33]</w:t>
      </w:r>
      <w:r w:rsidRPr="00EB0717">
        <w:fldChar w:fldCharType="end"/>
      </w:r>
      <w:r>
        <w:t>, focusing on its Abstract and Conclusions sections</w:t>
      </w:r>
      <w:r w:rsidRPr="00177B8E">
        <w:t>.</w:t>
      </w:r>
      <w:r>
        <w:t xml:space="preserve"> The test paper file</w:t>
      </w:r>
      <w:r w:rsidRPr="00EB2C07">
        <w:t xml:space="preserve"> </w:t>
      </w:r>
      <w:r>
        <w:t xml:space="preserve">(also available via a link in </w:t>
      </w:r>
      <w:hyperlink w:anchor="SI" w:history="1">
        <w:r w:rsidRPr="0064539D">
          <w:rPr>
            <w:rStyle w:val="Hyperlink"/>
            <w:b/>
            <w:vanish/>
          </w:rPr>
          <w:t>{{</w:t>
        </w:r>
        <w:r w:rsidRPr="0064539D">
          <w:rPr>
            <w:rStyle w:val="Hyperlink"/>
          </w:rPr>
          <w:t>Supporting Information</w:t>
        </w:r>
        <w:r w:rsidRPr="0064539D">
          <w:rPr>
            <w:rStyle w:val="Hyperlink"/>
            <w:b/>
            <w:vanish/>
          </w:rPr>
          <w:t>}}{{LNK: #SI}}</w:t>
        </w:r>
      </w:hyperlink>
      <w:r>
        <w:t xml:space="preserve">) </w:t>
      </w:r>
      <w:r w:rsidRPr="00EB2C07">
        <w:t>constitute</w:t>
      </w:r>
      <w:r>
        <w:t>s</w:t>
      </w:r>
      <w:r w:rsidRPr="00EB2C07">
        <w:t xml:space="preserve"> a combination of </w:t>
      </w:r>
      <w:r>
        <w:t xml:space="preserve">the </w:t>
      </w:r>
      <w:r w:rsidRPr="00EB2C07">
        <w:t>main text</w:t>
      </w:r>
      <w:r>
        <w:t xml:space="preserve"> and supporting information files</w:t>
      </w:r>
      <w:r w:rsidRPr="00EB2C07">
        <w:t xml:space="preserve"> </w:t>
      </w:r>
      <w:r>
        <w:t>(</w:t>
      </w:r>
      <w:r w:rsidRPr="00EB2C07">
        <w:t xml:space="preserve">as available </w:t>
      </w:r>
      <w:r>
        <w:t xml:space="preserve">via paper's DOI </w:t>
      </w:r>
      <w:r w:rsidRPr="00EB0717">
        <w:fldChar w:fldCharType="begin"/>
      </w:r>
      <w:r w:rsidR="00D348FE">
        <w:instrText xml:space="preserve"> ADDIN ZOTERO_ITEM CSL_CITATION {"citationID":"MG79NYxi","properties":{"formattedCitation":"[33]","plainCitation":"[33]","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D348FE" w:rsidRPr="00D348FE">
        <w:t>[33]</w:t>
      </w:r>
      <w:r w:rsidRPr="00EB0717">
        <w:fldChar w:fldCharType="end"/>
      </w:r>
      <w:r>
        <w:t>). This is the same test file also used</w:t>
      </w:r>
      <w:r w:rsidRPr="00177B8E">
        <w:t xml:space="preserve"> in our prior work</w:t>
      </w:r>
      <w:r>
        <w:t xml:space="preserve">s for analysis of the paper's core methodology </w:t>
      </w:r>
      <w:r>
        <w:fldChar w:fldCharType="begin"/>
      </w:r>
      <w:r>
        <w:instrText xml:space="preserve"> ADDIN ZOTERO_ITEM CSL_CITATION {"citationID":"VeLukgT4","properties":{"formattedCitation":"[8]","plainCitation":"[8]","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label":"page"}],"schema":"https://github.com/citation-style-language/schema/raw/master/csl-citation.json"} </w:instrText>
      </w:r>
      <w:r>
        <w:fldChar w:fldCharType="separate"/>
      </w:r>
      <w:r w:rsidRPr="009346F9">
        <w:t>[8]</w:t>
      </w:r>
      <w:r>
        <w:fldChar w:fldCharType="end"/>
      </w:r>
      <w:r>
        <w:t xml:space="preserve"> and identifying chemical formula issues </w:t>
      </w:r>
      <w:r>
        <w:fldChar w:fldCharType="begin"/>
      </w:r>
      <w:r>
        <w:instrText xml:space="preserve"> ADDIN ZOTERO_ITEM CSL_CITATION {"citationID":"bXqcsjvM","properties":{"formattedCitation":"[9]","plainCitation":"[9]","noteIndex":0},"citationItems":[{"id":12753,"uris":["http://zotero.org/users/6260775/items/XINQ2V5Z"],"itemData":{"id":12753,"type":"article","abstract":"Identifying subtle technical errors within complex scientific and technical documents, especially those requiring multimodal interpretation (e.g., formulas in images), presents a significant hurdle for Large Language Models (LLMs) whose inherent error-correction tendencies can mask inaccuracies. This exploratory proof-of-concept (PoC) study investigates structured LLM context conditioning, informed by Persistent Workflow Prompting (PWP) principles, as a methodological strategy to modulate this LLM behavior at inference time. The approach is designed to enhance the reliability of readily available, general-purpose LLMs (specifically Gemini 2.5 Pro and ChatGPT Plus o3) for precise validation tasks, crucially relying only on their standard chat interfaces without API access or model modifications. To explore this methodology, we focused on validating chemical formulas within a single, complex test paper with known textual and image-based errors. Several prompting strategies were evaluated: while basic prompts proved unreliable, an approach adapting PWP structures to rigorously condition the LLM's analytical mindset appeared to improve textual error identification with both models. Notably, this method also guided Gemini 2.5 Pro to repeatedly identify a subtle image-based formula error previously overlooked during manual review, a task where ChatGPT Plus o3 failed in our tests. These preliminary findings highlight specific LLM operational modes that impede detail-oriented validation and suggest that PWP-informed context conditioning offers a promising and highly accessible technique for developing more robust LLM-driven analytical workflows, particularly for tasks requiring meticulous error detection in scientific and technical documents. Extensive validation beyond this limited PoC is necessary to ascertain broader applicability.","DOI":"10.48550/arXiv.2505.12257","note":"arXiv:2505.12257 [cs.CY]","number":"arXiv:2505.12257","publisher":"arXiv","source":"arXiv.org","title":"LLM Context Conditioning and PWP Prompting for Multimodal Validation of Chemical Formulas","URL":"https://arxiv.org/abs/2505.12257","author":[{"family":"Markhasin","given":"Evgeny"}],"accessed":{"date-parts":[["2025",5,20]]},"issued":{"date-parts":[["2025",5,18]]},"citation-key":"markhasin_LLMContextConditioning_2025_10.48550/arXiv.2505.12257"},"label":"page"}],"schema":"https://github.com/citation-style-language/schema/raw/master/csl-citation.json"} </w:instrText>
      </w:r>
      <w:r>
        <w:fldChar w:fldCharType="separate"/>
      </w:r>
      <w:r w:rsidRPr="009346F9">
        <w:t>[9]</w:t>
      </w:r>
      <w:r>
        <w:fldChar w:fldCharType="end"/>
      </w:r>
      <w:r>
        <w:t>, which is why the file still includes Supporting Information, not used in this study.</w:t>
      </w:r>
      <w:r w:rsidR="00237CB3">
        <w:t xml:space="preserve"> This time, we focus on the summary sections -</w:t>
      </w:r>
      <w:r w:rsidR="0041619B">
        <w:t xml:space="preserve"> Abstract and Conclusions: we identify common issues within these sections and craft prompts to flag such issues.</w:t>
      </w:r>
    </w:p>
    <w:p w:rsidR="00CE3D40" w:rsidRDefault="00114D4A" w:rsidP="00D12F48">
      <w:pPr>
        <w:pStyle w:val="BodyText"/>
      </w:pPr>
      <w:r>
        <w:t xml:space="preserve">The first issue identified involves introduction of new information not </w:t>
      </w:r>
      <w:r w:rsidR="00CE3D40">
        <w:t xml:space="preserve">discussed in the main sections. Because </w:t>
      </w:r>
      <w:r w:rsidR="00CE3D40">
        <w:lastRenderedPageBreak/>
        <w:t>summaries generally serve to highlight key features of the study described in detail in the main text, it is generally expected that these summaries should not introduce any new information. In fact, there is a good rationale for this convention. As summaries are meant to provide concise focused highlights, they are not place for providing context linking the highlighted information to other parts of the study and interpreting this information, which are essential for presenting academic results. On the other hand, any attempt to provide satisfactory context directly in a summary section would most likely immediately and negatively affect its primary role. Therefore, any highlighted numerical result (including quantities that can be derived from the raw data included in the main sections), observation, or methodological approach must be described in detail in the appropriate main section.</w:t>
      </w:r>
    </w:p>
    <w:p w:rsidR="00114D4A" w:rsidRDefault="00114D4A" w:rsidP="00D12F48">
      <w:pPr>
        <w:pStyle w:val="BodyText"/>
      </w:pPr>
      <w:r>
        <w:t xml:space="preserve">Specifically, the test paper reports the use of a two-stage process (simple natural evaporation followed by fraction distillation) for isotopic </w:t>
      </w:r>
      <w:r w:rsidRPr="009346F9">
        <w:rPr>
          <w:vertAlign w:val="superscript"/>
        </w:rPr>
        <w:t>17</w:t>
      </w:r>
      <w:r>
        <w:t xml:space="preserve">O enrichment of natural abundance water. While the Abstract section generally follows the "no new information" rule, the third sentence of Conclusions states: "From approximately </w:t>
      </w:r>
      <w:r w:rsidRPr="000F59C2">
        <w:rPr>
          <w:b/>
        </w:rPr>
        <w:t>500 mL of</w:t>
      </w:r>
      <w:r>
        <w:t xml:space="preserve"> </w:t>
      </w:r>
      <w:r w:rsidRPr="000F59C2">
        <w:rPr>
          <w:b/>
        </w:rPr>
        <w:t>40-fold enriched water, about 90 mL of H</w:t>
      </w:r>
      <w:r w:rsidRPr="000F59C2">
        <w:rPr>
          <w:b/>
          <w:vertAlign w:val="subscript"/>
        </w:rPr>
        <w:t>2</w:t>
      </w:r>
      <w:r w:rsidRPr="000F59C2">
        <w:rPr>
          <w:b/>
          <w:vertAlign w:val="superscript"/>
        </w:rPr>
        <w:t>17</w:t>
      </w:r>
      <w:r w:rsidRPr="000F59C2">
        <w:rPr>
          <w:b/>
        </w:rPr>
        <w:t>O</w:t>
      </w:r>
      <w:r>
        <w:t xml:space="preserve"> was obtained." This sentence follows the second sentence that specifically refers to the second fractional distillation stage, meaning the stated input of "500 mL" (found in the main text) of "40-fold enriched water" (not found in the main text) refers to water collected after the first evaporation stage. The </w:t>
      </w:r>
      <w:r w:rsidRPr="00114D4A">
        <w:t>"90 mL of H</w:t>
      </w:r>
      <w:r w:rsidRPr="00114D4A">
        <w:rPr>
          <w:vertAlign w:val="subscript"/>
        </w:rPr>
        <w:t>2</w:t>
      </w:r>
      <w:r w:rsidRPr="00114D4A">
        <w:rPr>
          <w:vertAlign w:val="superscript"/>
        </w:rPr>
        <w:t>17</w:t>
      </w:r>
      <w:r w:rsidRPr="00114D4A">
        <w:t>O"</w:t>
      </w:r>
      <w:r>
        <w:t xml:space="preserve"> bit cannot be found in the main text either. The specific phrasing may be consistent with this quantity being derived from the results </w:t>
      </w:r>
      <w:r w:rsidRPr="00114D4A">
        <w:rPr>
          <w:b/>
        </w:rPr>
        <w:t>Table 1</w:t>
      </w:r>
      <w:r>
        <w:t>, but data in that table does not support this quantity either.</w:t>
      </w:r>
    </w:p>
    <w:p w:rsidR="00520112" w:rsidRDefault="00A46643" w:rsidP="00520112">
      <w:pPr>
        <w:pStyle w:val="BodyText"/>
        <w:rPr>
          <w:lang w:eastAsia="ru-RU"/>
        </w:rPr>
      </w:pPr>
      <w:r>
        <w:t xml:space="preserve">Another interesting and challenging </w:t>
      </w:r>
      <w:r w:rsidR="009202E5">
        <w:t xml:space="preserve">test </w:t>
      </w:r>
      <w:r>
        <w:t>target</w:t>
      </w:r>
      <w:r w:rsidR="00237CB3">
        <w:t xml:space="preserve"> involves a common case of </w:t>
      </w:r>
      <w:r w:rsidR="00CE3D40">
        <w:t xml:space="preserve">the </w:t>
      </w:r>
      <w:r w:rsidR="00237CB3">
        <w:t xml:space="preserve">naked/standalone </w:t>
      </w:r>
      <w:r w:rsidR="00CE3D40">
        <w:t xml:space="preserve">use of </w:t>
      </w:r>
      <w:r w:rsidR="00237CB3">
        <w:t xml:space="preserve">"this" </w:t>
      </w:r>
      <w:r w:rsidR="00D02E9C">
        <w:t xml:space="preserve">(and, perhaps, less frequent plural "these") </w:t>
      </w:r>
      <w:r w:rsidR="00237CB3">
        <w:t>determiner.</w:t>
      </w:r>
      <w:r w:rsidR="009B6F06">
        <w:t xml:space="preserve"> </w:t>
      </w:r>
      <w:r w:rsidR="00520112">
        <w:rPr>
          <w:lang w:eastAsia="ru-RU"/>
        </w:rPr>
        <w:t>"</w:t>
      </w:r>
      <w:r w:rsidR="00520112" w:rsidRPr="00520112">
        <w:rPr>
          <w:lang w:eastAsia="ru-RU"/>
        </w:rPr>
        <w:t>The way that many scientists and engineers treat the</w:t>
      </w:r>
      <w:r w:rsidR="00520112">
        <w:rPr>
          <w:lang w:eastAsia="ru-RU"/>
        </w:rPr>
        <w:t xml:space="preserve"> </w:t>
      </w:r>
      <w:r w:rsidR="00520112" w:rsidRPr="00520112">
        <w:rPr>
          <w:lang w:eastAsia="ru-RU"/>
        </w:rPr>
        <w:t xml:space="preserve">pronoun </w:t>
      </w:r>
      <w:r w:rsidR="00520112">
        <w:rPr>
          <w:lang w:eastAsia="ru-RU"/>
        </w:rPr>
        <w:t>"</w:t>
      </w:r>
      <w:r w:rsidR="00520112" w:rsidRPr="00520112">
        <w:rPr>
          <w:rFonts w:ascii="WprpgpClxlmyTjqbjtTssvqxPrwkhjA" w:hAnsi="WprpgpClxlmyTjqbjtTssvqxPrwkhjA" w:cs="WprpgpClxlmyTjqbjtTssvqxPrwkhjA"/>
          <w:lang w:eastAsia="ru-RU"/>
        </w:rPr>
        <w:t>it</w:t>
      </w:r>
      <w:r w:rsidR="00520112">
        <w:rPr>
          <w:rFonts w:ascii="WprpgpClxlmyTjqbjtTssvqxPrwkhjA" w:hAnsi="WprpgpClxlmyTjqbjtTssvqxPrwkhjA" w:cs="WprpgpClxlmyTjqbjtTssvqxPrwkhjA"/>
          <w:lang w:eastAsia="ru-RU"/>
        </w:rPr>
        <w:t>"</w:t>
      </w:r>
      <w:r w:rsidR="00520112" w:rsidRPr="00520112">
        <w:rPr>
          <w:rFonts w:ascii="WprpgpClxlmyTjqbjtTssvqxPrwkhjA" w:hAnsi="WprpgpClxlmyTjqbjtTssvqxPrwkhjA" w:cs="WprpgpClxlmyTjqbjtTssvqxPrwkhjA"/>
          <w:lang w:eastAsia="ru-RU"/>
        </w:rPr>
        <w:t xml:space="preserve"> </w:t>
      </w:r>
      <w:r w:rsidR="00520112" w:rsidRPr="00520112">
        <w:rPr>
          <w:lang w:eastAsia="ru-RU"/>
        </w:rPr>
        <w:t>is unsettling but the way that many scientists and</w:t>
      </w:r>
      <w:r w:rsidR="00520112">
        <w:rPr>
          <w:lang w:eastAsia="ru-RU"/>
        </w:rPr>
        <w:t xml:space="preserve"> </w:t>
      </w:r>
      <w:r w:rsidR="00520112" w:rsidRPr="00520112">
        <w:rPr>
          <w:lang w:eastAsia="ru-RU"/>
        </w:rPr>
        <w:t xml:space="preserve">engineers treat the word </w:t>
      </w:r>
      <w:r w:rsidR="00EC1C8E">
        <w:rPr>
          <w:lang w:eastAsia="ru-RU"/>
        </w:rPr>
        <w:t>'</w:t>
      </w:r>
      <w:r w:rsidR="00520112" w:rsidRPr="00520112">
        <w:rPr>
          <w:rFonts w:ascii="WprpgpClxlmyTjqbjtTssvqxPrwkhjA" w:hAnsi="WprpgpClxlmyTjqbjtTssvqxPrwkhjA" w:cs="WprpgpClxlmyTjqbjtTssvqxPrwkhjA"/>
          <w:lang w:eastAsia="ru-RU"/>
        </w:rPr>
        <w:t>this</w:t>
      </w:r>
      <w:r w:rsidR="00EC1C8E">
        <w:rPr>
          <w:rFonts w:ascii="WprpgpClxlmyTjqbjtTssvqxPrwkhjA" w:hAnsi="WprpgpClxlmyTjqbjtTssvqxPrwkhjA" w:cs="WprpgpClxlmyTjqbjtTssvqxPrwkhjA"/>
          <w:lang w:eastAsia="ru-RU"/>
        </w:rPr>
        <w:t>'</w:t>
      </w:r>
      <w:r w:rsidR="00520112" w:rsidRPr="00520112">
        <w:rPr>
          <w:rFonts w:ascii="WprpgpClxlmyTjqbjtTssvqxPrwkhjA" w:hAnsi="WprpgpClxlmyTjqbjtTssvqxPrwkhjA" w:cs="WprpgpClxlmyTjqbjtTssvqxPrwkhjA"/>
          <w:lang w:eastAsia="ru-RU"/>
        </w:rPr>
        <w:t xml:space="preserve"> </w:t>
      </w:r>
      <w:r w:rsidR="00520112" w:rsidRPr="00520112">
        <w:rPr>
          <w:lang w:eastAsia="ru-RU"/>
        </w:rPr>
        <w:t>is criminal</w:t>
      </w:r>
      <w:r w:rsidR="00520112">
        <w:rPr>
          <w:lang w:eastAsia="ru-RU"/>
        </w:rPr>
        <w:t xml:space="preserve"> ... Worse ye</w:t>
      </w:r>
      <w:r w:rsidR="00EC1C8E">
        <w:rPr>
          <w:lang w:eastAsia="ru-RU"/>
        </w:rPr>
        <w:t>t, many of those uses [of 'this'</w:t>
      </w:r>
      <w:r w:rsidR="00520112">
        <w:rPr>
          <w:lang w:eastAsia="ru-RU"/>
        </w:rPr>
        <w:t xml:space="preserve">] refer to different things: the last noun used, the subject of the previous sentence, the idea of the previous sentence, or something else." </w:t>
      </w:r>
      <w:r w:rsidR="00520112">
        <w:rPr>
          <w:lang w:eastAsia="ru-RU"/>
        </w:rPr>
        <w:fldChar w:fldCharType="begin"/>
      </w:r>
      <w:r w:rsidR="00520112">
        <w:rPr>
          <w:lang w:eastAsia="ru-RU"/>
        </w:rPr>
        <w:instrText xml:space="preserve"> ADDIN ZOTERO_ITEM CSL_CITATION {"citationID":"JULwQ9Pr","properties":{"formattedCitation":"[34]","plainCitation":"[34]","noteIndex":0},"citationItems":[{"id":12835,"uris":["http://zotero.org/users/6260775/items/T8U8GTRM"],"itemData":{"id":12835,"type":"book","edition":"4","event-place":"New York, NY","ISBN":"978-1-4419-8288-9","language":"eng","note":"DOI: 10.1007/978-1-4419-8288-9","number-of-pages":"1","publisher":"Springer","publisher-place":"New York, NY","source":"K10plus ISBN","title":"The Craft of Scientific Writing","author":[{"family":"Alley","given":"Michael"}],"issued":{"date-parts":[["2018"]]},"citation-key":"alley_CraftScientificWriting_2018_10.1007/978-1-4419-8288-9"}}],"schema":"https://github.com/citation-style-language/schema/raw/master/csl-citation.json"} </w:instrText>
      </w:r>
      <w:r w:rsidR="00520112">
        <w:rPr>
          <w:lang w:eastAsia="ru-RU"/>
        </w:rPr>
        <w:fldChar w:fldCharType="separate"/>
      </w:r>
      <w:r w:rsidR="00520112" w:rsidRPr="00520112">
        <w:t>[34]</w:t>
      </w:r>
      <w:r w:rsidR="00520112">
        <w:rPr>
          <w:lang w:eastAsia="ru-RU"/>
        </w:rPr>
        <w:fldChar w:fldCharType="end"/>
      </w:r>
      <w:r w:rsidR="00520112">
        <w:rPr>
          <w:lang w:eastAsia="ru-RU"/>
        </w:rPr>
        <w:t>.</w:t>
      </w:r>
      <w:r w:rsidR="00EC1C8E">
        <w:rPr>
          <w:lang w:eastAsia="ru-RU"/>
        </w:rPr>
        <w:t xml:space="preserve"> Because of this </w:t>
      </w:r>
      <w:r w:rsidR="00EC1C8E">
        <w:t xml:space="preserve">inherent ambiguity, </w:t>
      </w:r>
      <w:r w:rsidR="00D02E9C">
        <w:t>it might be often easier and tempting for the writer to simply use the universal "this", rather then fully develop and articulate precise intended meaning. By using essentially sloppy language, however, the writer (by oversight or sometimes intentionally) shifts the burden of elucidating the writer's actual meaning to the reader - an unacceptable practice in science and engineering fields.</w:t>
      </w:r>
    </w:p>
    <w:p w:rsidR="00CD6E95" w:rsidRDefault="00D02E9C" w:rsidP="00D12F48">
      <w:pPr>
        <w:pStyle w:val="BodyText"/>
      </w:pPr>
      <w:r>
        <w:t>The</w:t>
      </w:r>
      <w:r w:rsidR="00A46643">
        <w:t xml:space="preserve"> Conclusions</w:t>
      </w:r>
      <w:r>
        <w:t>'</w:t>
      </w:r>
      <w:r w:rsidR="00A46643">
        <w:t xml:space="preserve"> second sentence from the end stat</w:t>
      </w:r>
      <w:r>
        <w:t>es</w:t>
      </w:r>
      <w:r w:rsidR="00A46643">
        <w:t>: "</w:t>
      </w:r>
      <w:r w:rsidR="00A46643" w:rsidRPr="000F59C2">
        <w:rPr>
          <w:b/>
        </w:rPr>
        <w:t xml:space="preserve">This </w:t>
      </w:r>
      <w:r w:rsidR="00A46643">
        <w:t xml:space="preserve">illustrates the </w:t>
      </w:r>
      <w:r w:rsidR="00A46643" w:rsidRPr="000F59C2">
        <w:rPr>
          <w:b/>
        </w:rPr>
        <w:t xml:space="preserve">power of </w:t>
      </w:r>
      <w:r w:rsidR="00A46643" w:rsidRPr="000F59C2">
        <w:rPr>
          <w:b/>
          <w:vertAlign w:val="superscript"/>
        </w:rPr>
        <w:t>17</w:t>
      </w:r>
      <w:r w:rsidR="00A46643" w:rsidRPr="000F59C2">
        <w:rPr>
          <w:b/>
        </w:rPr>
        <w:t>O NMR</w:t>
      </w:r>
      <w:r w:rsidR="00A46643">
        <w:t xml:space="preserve"> in the </w:t>
      </w:r>
      <w:r w:rsidR="00A46643" w:rsidRPr="000F59C2">
        <w:rPr>
          <w:b/>
        </w:rPr>
        <w:t>detection of the reactions</w:t>
      </w:r>
      <w:r w:rsidR="00A46643">
        <w:t xml:space="preserve"> of O-containing functional groups." </w:t>
      </w:r>
      <w:r w:rsidR="00B05BE0">
        <w:t>Further, w</w:t>
      </w:r>
      <w:r w:rsidR="009202E5">
        <w:t xml:space="preserve">hile constructs </w:t>
      </w:r>
      <w:r w:rsidR="00B05BE0">
        <w:t>like "this paper" or "this study" are standard</w:t>
      </w:r>
      <w:r w:rsidR="009A260B">
        <w:t>, clear,</w:t>
      </w:r>
      <w:r w:rsidR="00B05BE0">
        <w:t xml:space="preserve"> and refer to the overarching </w:t>
      </w:r>
      <w:r w:rsidR="00640D17">
        <w:t xml:space="preserve">context </w:t>
      </w:r>
      <w:r w:rsidR="009A260B">
        <w:t xml:space="preserve">(beyond the local context) </w:t>
      </w:r>
      <w:r w:rsidR="00640D17">
        <w:t xml:space="preserve">defined by the noun, a standalone "this" should refer to its </w:t>
      </w:r>
      <w:r w:rsidR="00640D17" w:rsidRPr="00640D17">
        <w:t>antecedent</w:t>
      </w:r>
      <w:r w:rsidR="00640D17">
        <w:t xml:space="preserve"> present in the local context (in this case, Conclusions) just </w:t>
      </w:r>
      <w:r w:rsidR="00640D17">
        <w:rPr>
          <w:b/>
        </w:rPr>
        <w:t>prior</w:t>
      </w:r>
      <w:r w:rsidR="00640D17">
        <w:t xml:space="preserve"> the actual reference.</w:t>
      </w:r>
      <w:r w:rsidR="00AF3FEA" w:rsidRPr="00AF3FEA">
        <w:t xml:space="preserve"> </w:t>
      </w:r>
      <w:r w:rsidR="009A260B">
        <w:t>In present case, t</w:t>
      </w:r>
      <w:r w:rsidR="00AF3FEA">
        <w:t>he preceding sentence (starting with "</w:t>
      </w:r>
      <w:r w:rsidR="00AF3FEA" w:rsidRPr="00AF3FEA">
        <w:t xml:space="preserve">Five other </w:t>
      </w:r>
      <w:r w:rsidR="00AF3FEA" w:rsidRPr="00AF3FEA">
        <w:rPr>
          <w:vertAlign w:val="superscript"/>
        </w:rPr>
        <w:t>17</w:t>
      </w:r>
      <w:r w:rsidR="00AF3FEA" w:rsidRPr="00AF3FEA">
        <w:t>O-labeled compounds</w:t>
      </w:r>
      <w:r w:rsidR="00AF3FEA">
        <w:t>") does mention "NMR"</w:t>
      </w:r>
      <w:r w:rsidR="009A260B">
        <w:t>,</w:t>
      </w:r>
      <w:r w:rsidR="00AF3FEA">
        <w:t xml:space="preserve"> but clearly in </w:t>
      </w:r>
      <w:r w:rsidR="009A260B">
        <w:t xml:space="preserve">an </w:t>
      </w:r>
      <w:r w:rsidR="00AF3FEA">
        <w:t xml:space="preserve">unrelated context (no references to any </w:t>
      </w:r>
      <w:r w:rsidR="00AF3FEA" w:rsidRPr="009A260B">
        <w:rPr>
          <w:i/>
        </w:rPr>
        <w:t>reactions detected by NMR</w:t>
      </w:r>
      <w:r w:rsidR="00AF3FEA">
        <w:t xml:space="preserve">. The last sentence does mention a </w:t>
      </w:r>
      <w:r w:rsidR="00AF3FEA" w:rsidRPr="009A260B">
        <w:rPr>
          <w:i/>
        </w:rPr>
        <w:t>reaction detected by NMR</w:t>
      </w:r>
      <w:r w:rsidR="00AF3FEA">
        <w:t xml:space="preserve">, which could be a satisfactory </w:t>
      </w:r>
      <w:r w:rsidR="00AF3FEA" w:rsidRPr="00640D17">
        <w:t>antecedent</w:t>
      </w:r>
      <w:r w:rsidR="00AF3FEA">
        <w:t xml:space="preserve">, if it had preceded the "this" reference. We have to conclude, therefore, that the "this" reference in question </w:t>
      </w:r>
      <w:r>
        <w:t xml:space="preserve">not only ambiguous, but </w:t>
      </w:r>
      <w:r w:rsidR="00AF3FEA">
        <w:t xml:space="preserve">does not have a satisfactory </w:t>
      </w:r>
      <w:r w:rsidR="00AF3FEA" w:rsidRPr="00640D17">
        <w:t>antecedent</w:t>
      </w:r>
      <w:r>
        <w:t xml:space="preserve"> either</w:t>
      </w:r>
      <w:r w:rsidR="00AF3FEA">
        <w:t>, and would like to have LLM to flag it clearly as such.</w:t>
      </w:r>
    </w:p>
    <w:p w:rsidR="000730E4" w:rsidRPr="00EB0717" w:rsidRDefault="000730E4" w:rsidP="000730E4">
      <w:pPr>
        <w:pStyle w:val="Heading2-0"/>
      </w:pPr>
      <w:r>
        <w:t>Prompting and Prompt Development Strategy</w:t>
      </w:r>
    </w:p>
    <w:p w:rsidR="00CD6E95" w:rsidRDefault="000730E4" w:rsidP="00D12F48">
      <w:pPr>
        <w:pStyle w:val="BodyText"/>
      </w:pPr>
      <w:r>
        <w:t>Development of prompts for "no new information" and "vague/ambiguous pronouns" analys</w:t>
      </w:r>
      <w:r w:rsidR="001A3066">
        <w:t>e</w:t>
      </w:r>
      <w:r>
        <w:t>s and subsequent test</w:t>
      </w:r>
      <w:r w:rsidR="001A3066">
        <w:t>s</w:t>
      </w:r>
      <w:r>
        <w:t xml:space="preserve"> were performed using </w:t>
      </w:r>
      <w:r w:rsidR="001A3066">
        <w:t xml:space="preserve">the </w:t>
      </w:r>
      <w:r w:rsidRPr="000730E4">
        <w:rPr>
          <w:i/>
        </w:rPr>
        <w:t>Gemini Pro 2.5 Pro</w:t>
      </w:r>
      <w:r>
        <w:t xml:space="preserve"> model via the official chat bot web interface</w:t>
      </w:r>
      <w:r w:rsidR="001A3066">
        <w:t>.</w:t>
      </w:r>
      <w:r>
        <w:t xml:space="preserve"> </w:t>
      </w:r>
      <w:r w:rsidR="001A3066">
        <w:t xml:space="preserve">From the very beginning, we aimed to develop a workflow-style prompts that decompose the overall task into simpler better defined subtasks. The development process proceeded </w:t>
      </w:r>
      <w:r>
        <w:t>in several stages.</w:t>
      </w:r>
    </w:p>
    <w:p w:rsidR="001A3066" w:rsidRDefault="001A3066" w:rsidP="001A3066">
      <w:pPr>
        <w:pStyle w:val="BodyText"/>
        <w:numPr>
          <w:ilvl w:val="0"/>
          <w:numId w:val="2"/>
        </w:numPr>
        <w:tabs>
          <w:tab w:val="clear" w:pos="720"/>
        </w:tabs>
        <w:ind w:left="360"/>
      </w:pPr>
      <w:r>
        <w:rPr>
          <w:b/>
        </w:rPr>
        <w:t xml:space="preserve">Basic </w:t>
      </w:r>
      <w:r w:rsidR="00B83F31">
        <w:rPr>
          <w:b/>
        </w:rPr>
        <w:t>interactive step-</w:t>
      </w:r>
      <w:r>
        <w:rPr>
          <w:b/>
        </w:rPr>
        <w:t>by-</w:t>
      </w:r>
      <w:r w:rsidR="00B83F31">
        <w:rPr>
          <w:b/>
        </w:rPr>
        <w:t>step analysis</w:t>
      </w:r>
      <w:r w:rsidR="0066358A">
        <w:rPr>
          <w:b/>
        </w:rPr>
        <w:t>:</w:t>
      </w:r>
    </w:p>
    <w:p w:rsidR="0066358A" w:rsidRDefault="0066358A" w:rsidP="0066358A">
      <w:pPr>
        <w:pStyle w:val="ListBullet"/>
        <w:tabs>
          <w:tab w:val="clear" w:pos="360"/>
          <w:tab w:val="num" w:pos="720"/>
        </w:tabs>
        <w:ind w:left="720"/>
      </w:pPr>
      <w:r>
        <w:t>Decomposing the task into subtask candidates.</w:t>
      </w:r>
    </w:p>
    <w:p w:rsidR="0066358A" w:rsidRDefault="0066358A" w:rsidP="0066358A">
      <w:pPr>
        <w:pStyle w:val="ListBullet"/>
        <w:tabs>
          <w:tab w:val="clear" w:pos="360"/>
          <w:tab w:val="num" w:pos="720"/>
        </w:tabs>
        <w:ind w:left="720"/>
      </w:pPr>
      <w:r>
        <w:t>Drafting basic prompts for each identified subtask.</w:t>
      </w:r>
    </w:p>
    <w:p w:rsidR="0066358A" w:rsidRDefault="0066358A" w:rsidP="0066358A">
      <w:pPr>
        <w:pStyle w:val="ListBullet"/>
        <w:tabs>
          <w:tab w:val="clear" w:pos="360"/>
          <w:tab w:val="num" w:pos="720"/>
        </w:tabs>
        <w:ind w:left="720"/>
      </w:pPr>
      <w:r>
        <w:t>Performing interactive step-by-step analysis of the test case by submitting candidate subtask prompts one at a time within the same conversation.</w:t>
      </w:r>
    </w:p>
    <w:p w:rsidR="0066358A" w:rsidRPr="00EB0717" w:rsidRDefault="0066358A" w:rsidP="0066358A">
      <w:pPr>
        <w:pStyle w:val="ListBullet"/>
        <w:tabs>
          <w:tab w:val="clear" w:pos="360"/>
          <w:tab w:val="num" w:pos="720"/>
        </w:tabs>
        <w:ind w:left="720"/>
      </w:pPr>
      <w:r>
        <w:t>Evaluating of LLM responses with the goal to identify major issues in subtask prompt instructions and decomposition scheme, iterating on the first two points, if necessary.</w:t>
      </w:r>
    </w:p>
    <w:p w:rsidR="0066358A" w:rsidRDefault="00D348FE" w:rsidP="0066358A">
      <w:pPr>
        <w:pStyle w:val="BodyText"/>
        <w:numPr>
          <w:ilvl w:val="0"/>
          <w:numId w:val="2"/>
        </w:numPr>
        <w:tabs>
          <w:tab w:val="clear" w:pos="720"/>
        </w:tabs>
        <w:ind w:left="360"/>
      </w:pPr>
      <w:r>
        <w:rPr>
          <w:b/>
        </w:rPr>
        <w:t>Development of workflow prompts</w:t>
      </w:r>
      <w:r w:rsidR="0066358A">
        <w:rPr>
          <w:b/>
        </w:rPr>
        <w:t>:</w:t>
      </w:r>
    </w:p>
    <w:p w:rsidR="001A3066" w:rsidRPr="00D348FE" w:rsidRDefault="00D348FE" w:rsidP="00D348FE">
      <w:pPr>
        <w:pStyle w:val="BodyText"/>
        <w:ind w:left="360"/>
      </w:pPr>
      <w:r>
        <w:t xml:space="preserve">Development of the target prompt was performed via meta-prompting techniques </w:t>
      </w:r>
      <w:r>
        <w:fldChar w:fldCharType="begin"/>
      </w:r>
      <w:r>
        <w:instrText xml:space="preserve"> ADDIN ZOTERO_ITEM CSL_CITATION {"citationID":"WNXSBpTd","properties":{"formattedCitation":"[8]","plainCitation":"[8]","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D348FE">
        <w:t>[8]</w:t>
      </w:r>
      <w:r>
        <w:fldChar w:fldCharType="end"/>
      </w:r>
      <w:r>
        <w:t xml:space="preserve"> using the </w:t>
      </w:r>
      <w:r w:rsidRPr="00D348FE">
        <w:t xml:space="preserve">"Adaptive Prompt Engineering Assistant &amp; Tutor" </w:t>
      </w:r>
      <w:r>
        <w:t>prompt</w:t>
      </w:r>
      <w:r w:rsidRPr="00D348FE">
        <w:t xml:space="preserve"> (</w:t>
      </w:r>
      <w:r>
        <w:fldChar w:fldCharType="begin"/>
      </w:r>
      <w:r w:rsidR="00D739FF">
        <w:instrText xml:space="preserve"> ADDIN ZOTERO_ITEM CSL_CITATION {"citationID":"lT2xUSJd","properties":{"formattedCitation":"[8]","plainCitation":"[8]","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D348FE">
        <w:t>[8]</w:t>
      </w:r>
      <w:r>
        <w:fldChar w:fldCharType="end"/>
      </w:r>
      <w:r w:rsidR="00B83F31" w:rsidRPr="00B83F31">
        <w:t>,</w:t>
      </w:r>
      <w:r w:rsidR="00B83F31">
        <w:t xml:space="preserve"> Appendix B, </w:t>
      </w:r>
      <w:r w:rsidR="00B83F31" w:rsidRPr="00B83F31">
        <w:rPr>
          <w:i/>
        </w:rPr>
        <w:t>Prompt_Engineer_Peer_V2.md</w:t>
      </w:r>
      <w:r w:rsidRPr="00D348FE">
        <w:t>)</w:t>
      </w:r>
      <w:r w:rsidR="00B83F31">
        <w:t xml:space="preserve">. Intermediate </w:t>
      </w:r>
      <w:r w:rsidR="00B83F31">
        <w:lastRenderedPageBreak/>
        <w:t>prompt drafts were frequently tested against the test case to ensure that instructions for each subtask produced acceptable result before moving on to implementation of the next subtask.</w:t>
      </w:r>
    </w:p>
    <w:p w:rsidR="00B83F31" w:rsidRDefault="00B83F31" w:rsidP="00B83F31">
      <w:pPr>
        <w:pStyle w:val="BodyText"/>
        <w:numPr>
          <w:ilvl w:val="0"/>
          <w:numId w:val="2"/>
        </w:numPr>
        <w:tabs>
          <w:tab w:val="clear" w:pos="720"/>
        </w:tabs>
        <w:ind w:left="360"/>
      </w:pPr>
      <w:r>
        <w:rPr>
          <w:b/>
        </w:rPr>
        <w:t>Iterative refinement of workflow prompts:</w:t>
      </w:r>
    </w:p>
    <w:p w:rsidR="00F10698" w:rsidRPr="00D348FE" w:rsidRDefault="00F10698" w:rsidP="00F10698">
      <w:pPr>
        <w:pStyle w:val="BodyText"/>
        <w:ind w:left="360"/>
      </w:pPr>
      <w:r>
        <w:t>Initially developed full prompt drafts were used to perform the test case analysis and subsequent prompt refinement, when necessary.</w:t>
      </w:r>
    </w:p>
    <w:p w:rsidR="00601E17" w:rsidRPr="00EB0717" w:rsidRDefault="002064DE" w:rsidP="00D5045F">
      <w:pPr>
        <w:pStyle w:val="Heading1-"/>
      </w:pPr>
      <w:r>
        <w:t xml:space="preserve">Results and </w:t>
      </w:r>
      <w:r w:rsidR="003A447E" w:rsidRPr="00EB0717">
        <w:t>Discussion</w:t>
      </w:r>
    </w:p>
    <w:p w:rsidR="00BC5C6A" w:rsidRDefault="00E1135F" w:rsidP="00BC5C6A">
      <w:pPr>
        <w:pStyle w:val="BodyText"/>
      </w:pPr>
      <w:r w:rsidRPr="00E1135F">
        <w:t xml:space="preserve">The general analysis workflow was modeled after a process a human could have attempted </w:t>
      </w:r>
      <w:r>
        <w:t>i</w:t>
      </w:r>
      <w:r w:rsidRPr="00E1135F">
        <w:t>f presented with a</w:t>
      </w:r>
      <w:r w:rsidR="00BC5C6A">
        <w:t xml:space="preserve"> similar analytical task</w:t>
      </w:r>
      <w:r w:rsidRPr="00E1135F">
        <w:t>. Proposed steps were first tested interactively</w:t>
      </w:r>
      <w:r w:rsidR="00E55AFA">
        <w:t xml:space="preserve"> via Gemini Pro 2.5 Pro</w:t>
      </w:r>
      <w:r w:rsidRPr="00E1135F">
        <w:t xml:space="preserve">, as illustrated by this shared AI chat; then several </w:t>
      </w:r>
      <w:r w:rsidR="00BC5C6A">
        <w:t xml:space="preserve">specialized </w:t>
      </w:r>
      <w:r w:rsidRPr="00E1135F">
        <w:t>workflow prompts have been developed iteratively</w:t>
      </w:r>
      <w:r w:rsidR="00035BF0">
        <w:t xml:space="preserve"> (in this shared AI chat)</w:t>
      </w:r>
      <w:r w:rsidR="00BC5C6A">
        <w:t>, including "no new information" check (see Appendix and SI) and "</w:t>
      </w:r>
      <w:r w:rsidR="00670337">
        <w:t>ambiguous</w:t>
      </w:r>
      <w:r w:rsidR="00BC5C6A">
        <w:t xml:space="preserve"> pronouns" check (see Appendix and SI) for Conclusions. Similar prompts for Abstract are also provided as SI.</w:t>
      </w:r>
    </w:p>
    <w:p w:rsidR="00D038C7" w:rsidRPr="00EB0717" w:rsidRDefault="00D038C7" w:rsidP="00D038C7">
      <w:pPr>
        <w:pStyle w:val="Heading2-0"/>
      </w:pPr>
      <w:r>
        <w:t>No New Information Check</w:t>
      </w:r>
    </w:p>
    <w:p w:rsidR="00E1135F" w:rsidRDefault="00651C0D" w:rsidP="00E1135F">
      <w:pPr>
        <w:pStyle w:val="BodyText"/>
      </w:pPr>
      <w:r w:rsidRPr="00651C0D">
        <w:t>As the task structur</w:t>
      </w:r>
      <w:r>
        <w:t>e of the prompt indicates, the "</w:t>
      </w:r>
      <w:r w:rsidRPr="00651C0D">
        <w:t>no new information</w:t>
      </w:r>
      <w:r>
        <w:t>"</w:t>
      </w:r>
      <w:r w:rsidRPr="00651C0D">
        <w:t xml:space="preserve"> check was split into five stages/phases. The first stage - identification and extraction of the conclusions section. This part may be tricky </w:t>
      </w:r>
      <w:r w:rsidR="00A46C3C">
        <w:t>i</w:t>
      </w:r>
      <w:r w:rsidRPr="00651C0D">
        <w:t>f the conclusion section uses unconventional name or not included as a separate section at all. In such a case, the AI is instructed to clearly state the problem and terminate analysis. The second stage asks AI to produce the conclusions section so that the user could verify correctness of the first stage, following by splitting conclusions into individual sentences. Often, each summary sentence may contain more than one information unit (IU, such as, specific result, observation, or name of a key method/technique used). Initial attempts to craft instructions for reliable splitting into such units proved tricky, so a decision was made to perform the sentence-level analysis in a separate stage. The third stage seeks a balanced splitting of individual sentences into IUs while avoiding creation of meaningless chunks. This stage is not considered essential, so even though some variability between runs remained, the result was deemed acceptable for a proof-of-concept. The fourth non-essential stage asks AI to classify identified</w:t>
      </w:r>
      <w:r w:rsidR="00670337">
        <w:t xml:space="preserve"> IUs according to a custom </w:t>
      </w:r>
      <w:r w:rsidR="00670337" w:rsidRPr="00B10E18">
        <w:t>Classification System for Information Units</w:t>
      </w:r>
      <w:r w:rsidR="00670337">
        <w:t>. The final stage in this workflow instructs AI to find sources of identified IUs in the IMRaD body and clearly identify such sources or indicate that no appropriate source has been found.</w:t>
      </w:r>
    </w:p>
    <w:p w:rsidR="0010030D" w:rsidRDefault="00790A11" w:rsidP="00E1135F">
      <w:pPr>
        <w:pStyle w:val="BodyText"/>
      </w:pPr>
      <w:r>
        <w:t xml:space="preserve">The custom </w:t>
      </w:r>
      <w:r w:rsidR="0010030D" w:rsidRPr="00B10E18">
        <w:t>Classification System for Information Units</w:t>
      </w:r>
      <w:r w:rsidR="0010030D">
        <w:t xml:space="preserve"> was </w:t>
      </w:r>
      <w:r>
        <w:t>developed to further explore</w:t>
      </w:r>
      <w:r w:rsidR="0010030D">
        <w:t xml:space="preserve"> the idea mentioned in our previous work </w:t>
      </w:r>
      <w:r w:rsidR="0010030D">
        <w:fldChar w:fldCharType="begin"/>
      </w:r>
      <w:r w:rsidR="0010030D">
        <w:instrText xml:space="preserve"> ADDIN ZOTERO_ITEM CSL_CITATION {"citationID":"FGvRcidH","properties":{"formattedCitation":"[8]","plainCitation":"[8]","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rsidR="0010030D">
        <w:fldChar w:fldCharType="separate"/>
      </w:r>
      <w:r w:rsidR="0010030D" w:rsidRPr="0010030D">
        <w:t>[8]</w:t>
      </w:r>
      <w:r w:rsidR="0010030D">
        <w:fldChar w:fldCharType="end"/>
      </w:r>
      <w:r w:rsidR="001E17A1">
        <w:t xml:space="preserve"> focused on use of custom classification system as a means to facilitate LLM-based semantic analysis of material extracted from a manuscript text.</w:t>
      </w:r>
      <w:r w:rsidR="00FD6E52">
        <w:t xml:space="preserve"> Because Abstract and Conclusions are both summaries, though with somewhat different focus, </w:t>
      </w:r>
      <w:r w:rsidR="00FD6E52" w:rsidRPr="00B10E18">
        <w:t xml:space="preserve">Classification System </w:t>
      </w:r>
      <w:r w:rsidR="00FD6E52">
        <w:t>was designed to include both common categories as well as categories more typical to either Abstract or Conclusions. This way, the Classification system could be used as a modular unit that could be directly copied between different prompts tailored to both Abstract and Conclusions. Each item of this system contains a brief description of the category, typical IMRaD section, where such items should be introduced, and additional notes to LLM. In this work, this classification system was solely used to tell LLM which IMRaD section it should focus on when looking for IU source. This system could potentially also used in synthetic workflows designed to extract candidate chunks from the IMRaD body for inclusion into abstract and conclusions (that is, AI-assisted generation of abstract and conclusions). While initial attempts to perform such extraction was performed, this subject is beyond the scope of present work.</w:t>
      </w:r>
    </w:p>
    <w:p w:rsidR="00D038C7" w:rsidRPr="00EB0717" w:rsidRDefault="00D038C7" w:rsidP="00D038C7">
      <w:pPr>
        <w:pStyle w:val="Heading2-0"/>
      </w:pPr>
      <w:r>
        <w:t>Ambiguous Pronouns Analysis</w:t>
      </w:r>
    </w:p>
    <w:p w:rsidR="00670337" w:rsidRPr="00BB010B" w:rsidRDefault="008D62D1" w:rsidP="00BB010B">
      <w:r>
        <w:t>While LLMs appear to be fairly robust with respect to identifying and flagging (and fixing, if requested) ambiguous/vague pronouns, correctly flagging an instance that does not have an acceptable antecedent might be trickier. Early tests demonstrated that the LLM (Gemini Pro 2.5 Pro) in the present tricky case - "</w:t>
      </w:r>
      <w:r w:rsidRPr="000F59C2">
        <w:rPr>
          <w:b/>
        </w:rPr>
        <w:t xml:space="preserve">This </w:t>
      </w:r>
      <w:r>
        <w:t xml:space="preserve">illustrates the </w:t>
      </w:r>
      <w:r w:rsidRPr="000F59C2">
        <w:rPr>
          <w:b/>
        </w:rPr>
        <w:t xml:space="preserve">power of </w:t>
      </w:r>
      <w:r w:rsidRPr="000F59C2">
        <w:rPr>
          <w:b/>
          <w:vertAlign w:val="superscript"/>
        </w:rPr>
        <w:t>17</w:t>
      </w:r>
      <w:r w:rsidRPr="000F59C2">
        <w:rPr>
          <w:b/>
        </w:rPr>
        <w:t>O NMR</w:t>
      </w:r>
      <w:r>
        <w:t xml:space="preserve"> in the </w:t>
      </w:r>
      <w:r w:rsidRPr="000F59C2">
        <w:rPr>
          <w:b/>
        </w:rPr>
        <w:t>detection of the reactions</w:t>
      </w:r>
      <w:r>
        <w:t xml:space="preserve"> of O-containing functional groups." (the sixth sentence of Conclusions, the second from the end) - would often label either the sentence that immediately preceded the target "this" (the sentence that mentioned NMR in an unrelated context) or the last sentence that followed the target "this".</w:t>
      </w:r>
      <w:r w:rsidR="00BB010B">
        <w:t xml:space="preserve"> To improve robustness of the prompt, I indicated the failure to the LLM in the prompt development conversation and asked it to improve the prompt (search the shared AI chat for LLM response containing "</w:t>
      </w:r>
      <w:r w:rsidR="00BB010B" w:rsidRPr="00BB010B">
        <w:t xml:space="preserve">Suggested </w:t>
      </w:r>
      <w:r w:rsidR="00BB010B">
        <w:t>Revised Section for Your Prompt"). The generated modified prompt repeatedly demonstrated its ability to correctly flag the test case in question.</w:t>
      </w:r>
    </w:p>
    <w:p w:rsidR="00717D03" w:rsidRPr="00EB0717" w:rsidRDefault="00717D03" w:rsidP="005801F7">
      <w:pPr>
        <w:pStyle w:val="Heading1-"/>
      </w:pPr>
      <w:r w:rsidRPr="00EB0717">
        <w:lastRenderedPageBreak/>
        <w:t>Conclusions</w:t>
      </w:r>
    </w:p>
    <w:p w:rsidR="00601E17" w:rsidRPr="00EB0717" w:rsidRDefault="00601E17" w:rsidP="00114DD4">
      <w:pPr>
        <w:pStyle w:val="BodyText"/>
      </w:pPr>
    </w:p>
    <w:p w:rsidR="000C4ED8" w:rsidRPr="00EB0717" w:rsidRDefault="000C4ED8" w:rsidP="00426BA5">
      <w:pPr>
        <w:pStyle w:val="Heading1"/>
      </w:pPr>
      <w:r w:rsidRPr="00EB0717">
        <w:t>Acknowledgments</w:t>
      </w:r>
    </w:p>
    <w:p w:rsidR="000C4ED8" w:rsidRPr="00EB0717" w:rsidRDefault="000C4ED8" w:rsidP="00114DD4">
      <w:pPr>
        <w:pStyle w:val="BodyText"/>
      </w:pPr>
    </w:p>
    <w:p w:rsidR="00CA5D85" w:rsidRPr="00EB0717" w:rsidRDefault="00CA5D85" w:rsidP="00114DD4">
      <w:pPr>
        <w:pStyle w:val="BodyText"/>
      </w:pPr>
    </w:p>
    <w:p w:rsidR="005801F7" w:rsidRPr="00EB0717" w:rsidRDefault="005801F7" w:rsidP="004C7145">
      <w:pPr>
        <w:pStyle w:val="Heading1"/>
        <w:pageBreakBefore/>
      </w:pPr>
      <w:bookmarkStart w:id="3" w:name="SI"/>
      <w:r w:rsidRPr="0064539D">
        <w:rPr>
          <w:vanish/>
        </w:rPr>
        <w:lastRenderedPageBreak/>
        <w:t>{{</w:t>
      </w:r>
      <w:r w:rsidRPr="00EB0717">
        <w:t>Supporting Information</w:t>
      </w:r>
      <w:r w:rsidRPr="0064539D">
        <w:rPr>
          <w:vanish/>
        </w:rPr>
        <w:t>}}{{BMK: #SI}}</w:t>
      </w:r>
      <w:bookmarkEnd w:id="3"/>
    </w:p>
    <w:p w:rsidR="00BC2047" w:rsidRPr="00EB0717" w:rsidRDefault="00F94C60" w:rsidP="00BC2047">
      <w:pPr>
        <w:pStyle w:val="Heading2-A0"/>
      </w:pPr>
      <w:bookmarkStart w:id="4" w:name="Prompt_Files"/>
      <w:r w:rsidRPr="0064539D">
        <w:rPr>
          <w:vanish/>
        </w:rPr>
        <w:t>{{</w:t>
      </w:r>
      <w:r w:rsidR="00BC2047" w:rsidRPr="00EB0717">
        <w:t xml:space="preserve">Prompt </w:t>
      </w:r>
      <w:r w:rsidR="00A94AEE" w:rsidRPr="00EB0717">
        <w:t>Files</w:t>
      </w:r>
      <w:r w:rsidR="004D222A" w:rsidRPr="00EB0717">
        <w:t xml:space="preserve"> for Use with LLMs</w:t>
      </w:r>
      <w:r w:rsidRPr="0064539D">
        <w:rPr>
          <w:vanish/>
        </w:rPr>
        <w:t>}}{{BMK: #Prompt_Files}}</w:t>
      </w:r>
      <w:bookmarkEnd w:id="4"/>
    </w:p>
    <w:p w:rsidR="00B21D4C" w:rsidRDefault="00B21D4C" w:rsidP="00117C7A">
      <w:pPr>
        <w:pStyle w:val="BodyText"/>
        <w:rPr>
          <w:b/>
        </w:rPr>
      </w:pPr>
      <w:r w:rsidRPr="00EB0717">
        <w:rPr>
          <w:b/>
        </w:rPr>
        <w:t>Note: the primary target model is Gemini Advanced 2.5 Pro.</w:t>
      </w:r>
    </w:p>
    <w:p w:rsidR="00CD181D" w:rsidRDefault="00CD181D" w:rsidP="00CD181D">
      <w:pPr>
        <w:pStyle w:val="BodyText"/>
        <w:spacing w:after="0"/>
      </w:pPr>
      <w:r>
        <w:t>Prompt files are included as PDF attachments and are also available from:</w:t>
      </w:r>
    </w:p>
    <w:p w:rsidR="00CD181D" w:rsidRPr="00CD181D" w:rsidRDefault="00CD181D" w:rsidP="00117C7A">
      <w:pPr>
        <w:pStyle w:val="BodyText"/>
      </w:pPr>
      <w:hyperlink r:id="rId9" w:history="1">
        <w:r w:rsidRPr="00417126">
          <w:rPr>
            <w:rStyle w:val="Hyperlink"/>
          </w:rPr>
          <w:t>https://osf.io/nq68y/files/osfstorage?view_only=fe29ffe96a8340329f3ebd660faedd43</w:t>
        </w:r>
      </w:hyperlink>
      <w:r>
        <w:t>.</w:t>
      </w:r>
    </w:p>
    <w:p w:rsidR="00BC2047" w:rsidRPr="00EB0717" w:rsidRDefault="00BC2047" w:rsidP="00BC2047">
      <w:pPr>
        <w:pStyle w:val="ListBullet"/>
      </w:pPr>
      <w:r w:rsidRPr="00EB0717">
        <w:rPr>
          <w:i/>
        </w:rPr>
        <w:t>.md</w:t>
      </w:r>
      <w:r w:rsidRPr="00EB0717">
        <w:t>:</w:t>
      </w:r>
      <w:r w:rsidRPr="00EB0717">
        <w:tab/>
      </w:r>
    </w:p>
    <w:p w:rsidR="00D87919" w:rsidRPr="00EB0717" w:rsidRDefault="004D222A" w:rsidP="00A94AEE">
      <w:pPr>
        <w:pStyle w:val="Heading2-A0"/>
      </w:pPr>
      <w:bookmarkStart w:id="5" w:name="Test_Paper"/>
      <w:r w:rsidRPr="0064539D">
        <w:rPr>
          <w:vanish/>
        </w:rPr>
        <w:t>{{</w:t>
      </w:r>
      <w:r w:rsidR="00D87919" w:rsidRPr="00EB0717">
        <w:t xml:space="preserve">Test </w:t>
      </w:r>
      <w:r w:rsidRPr="00EB0717">
        <w:t>Paper</w:t>
      </w:r>
      <w:r w:rsidRPr="0064539D">
        <w:rPr>
          <w:vanish/>
        </w:rPr>
        <w:t>}}{{BMK: #Test_Paper}}</w:t>
      </w:r>
      <w:bookmarkEnd w:id="5"/>
    </w:p>
    <w:p w:rsidR="004D222A" w:rsidRPr="00EB0717" w:rsidRDefault="004D222A" w:rsidP="0002520F">
      <w:pPr>
        <w:pStyle w:val="BodyText"/>
        <w:ind w:left="360"/>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936FEB">
        <w:instrText xml:space="preserve"> ADDIN ZOTERO_ITEM CSL_CITATION {"citationID":"DvsujFdi","properties":{"formattedCitation":"[33]","plainCitation":"[33]","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936FEB" w:rsidRPr="00936FEB">
        <w:t>[33]</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64539D">
          <w:rPr>
            <w:rStyle w:val="Hyperlink"/>
            <w:b/>
            <w:vanish/>
          </w:rPr>
          <w:t>{{</w:t>
        </w:r>
        <w:r w:rsidR="0002520F" w:rsidRPr="0064539D">
          <w:rPr>
            <w:rStyle w:val="Hyperlink"/>
          </w:rPr>
          <w:t>Fair Use Statement</w:t>
        </w:r>
        <w:r w:rsidR="0002520F" w:rsidRPr="0064539D">
          <w:rPr>
            <w:rStyle w:val="Hyperlink"/>
            <w:b/>
            <w:vanish/>
          </w:rPr>
          <w:t>}}{{LNK: #Fair_Use_Statement}}</w:t>
        </w:r>
      </w:hyperlink>
      <w:r w:rsidR="0002520F" w:rsidRPr="00EB0717">
        <w:t>)</w:t>
      </w:r>
      <w:r w:rsidRPr="00EB0717">
        <w:t>: https://osf.io/nq68y/files/osfstorage?view_only=fe29ffe96a8340329f3ebd660faedd43.</w:t>
      </w:r>
    </w:p>
    <w:p w:rsidR="00723973" w:rsidRPr="00EB0717" w:rsidRDefault="0049596B" w:rsidP="00723973">
      <w:pPr>
        <w:pStyle w:val="Heading2-A0"/>
      </w:pPr>
      <w:bookmarkStart w:id="6" w:name="AI_Chats"/>
      <w:r w:rsidRPr="0064539D">
        <w:rPr>
          <w:vanish/>
        </w:rPr>
        <w:t>{{</w:t>
      </w:r>
      <w:r w:rsidR="00723973" w:rsidRPr="00EB0717">
        <w:t xml:space="preserve">Shared </w:t>
      </w:r>
      <w:r w:rsidR="00036FEE" w:rsidRPr="00EB0717">
        <w:t>Demo AI Chats</w:t>
      </w:r>
      <w:r w:rsidRPr="0064539D">
        <w:rPr>
          <w:vanish/>
        </w:rPr>
        <w:t>}}{{BMK: #AI_Chats}}</w:t>
      </w:r>
      <w:bookmarkEnd w:id="6"/>
    </w:p>
    <w:p w:rsidR="00E57F8A" w:rsidRPr="00EB0717" w:rsidRDefault="00E57F8A" w:rsidP="00EC4BBA">
      <w:pPr>
        <w:pStyle w:val="ListBullet"/>
      </w:pPr>
      <w:r w:rsidRPr="00EB0717">
        <w:t>Meta-prompting</w:t>
      </w:r>
      <w:r w:rsidR="003B1662" w:rsidRPr="00EB0717">
        <w:t>-</w:t>
      </w:r>
      <w:r w:rsidRPr="00EB0717">
        <w:t xml:space="preserve">based extended iterative prompt refinement </w:t>
      </w:r>
      <w:r w:rsidRPr="00EB0717">
        <w:fldChar w:fldCharType="begin"/>
      </w:r>
      <w:r w:rsidR="00D348FE">
        <w:instrText xml:space="preserve"> ADDIN ZOTERO_ITEM CSL_CITATION {"citationID":"lIoXrsnW","properties":{"formattedCitation":"[35]","plainCitation":"[35]","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D348FE" w:rsidRPr="00D348FE">
        <w:t>[35]</w:t>
      </w:r>
      <w:r w:rsidRPr="00EB0717">
        <w:fldChar w:fldCharType="end"/>
      </w:r>
      <w:r w:rsidRPr="00EB0717">
        <w:t xml:space="preserve"> (see </w:t>
      </w:r>
      <w:r w:rsidRPr="0064539D">
        <w:rPr>
          <w:b/>
          <w:vanish/>
        </w:rPr>
        <w:t>{{</w:t>
      </w:r>
      <w:r w:rsidRPr="00C8274F">
        <w:t>2.1.3</w:t>
      </w:r>
      <w:r w:rsidRPr="0064539D">
        <w:rPr>
          <w:b/>
          <w:vanish/>
        </w:rPr>
        <w:t>}}{{LNK: #Meta_Meta_Prompting}}</w:t>
      </w:r>
      <w:r w:rsidRPr="00EB0717">
        <w:t>)</w:t>
      </w:r>
    </w:p>
    <w:p w:rsidR="00EC4BBA" w:rsidRPr="00EB0717" w:rsidRDefault="00EC4BBA" w:rsidP="00EC4BBA">
      <w:pPr>
        <w:pStyle w:val="ListBullet"/>
      </w:pPr>
      <w:r w:rsidRPr="00EB0717">
        <w:t xml:space="preserve">Template-based and ICL-facilitated VBA module development </w:t>
      </w:r>
      <w:r w:rsidRPr="00EB0717">
        <w:fldChar w:fldCharType="begin"/>
      </w:r>
      <w:r w:rsidR="00D348FE">
        <w:instrText xml:space="preserve"> ADDIN ZOTERO_ITEM CSL_CITATION {"citationID":"gbIttcHC","properties":{"formattedCitation":"[36, 37]","plainCitation":"[36, 37]","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7,"uris":["http://zotero.org/users/6260775/items/JZ7DNNVW"],"itemData":{"id":12517,"type":"webpage","abstract":"Created with Gemini Advanced","container-title":"Gemini Advanced 2.5 Pro","language":"en","note":"https://gemini.google.com/app/59e84d4879cebb1c","title":"Meta-Prompting (Top) with ICL and Refinement - BMK - Generated VBA Code Debugging","URL":"https://g.co/gemini/share/57062c5d202c","accessed":{"date-parts":[["2025",4,20]]},"issued":{"date-parts":[["2025",4,20]]},"citation-key":"_MetaPromptingTopICL_2025_"},"label":"page"}],"schema":"https://github.com/citation-style-language/schema/raw/master/csl-citation.json"} </w:instrText>
      </w:r>
      <w:r w:rsidRPr="00EB0717">
        <w:fldChar w:fldCharType="separate"/>
      </w:r>
      <w:r w:rsidR="00D348FE" w:rsidRPr="00D348FE">
        <w:t>[36, 37]</w:t>
      </w:r>
      <w:r w:rsidRPr="00EB0717">
        <w:fldChar w:fldCharType="end"/>
      </w:r>
      <w:r w:rsidRPr="00EB0717">
        <w:t xml:space="preserve"> (see </w:t>
      </w:r>
      <w:r w:rsidRPr="0064539D">
        <w:rPr>
          <w:b/>
          <w:vanish/>
        </w:rPr>
        <w:t>{{</w:t>
      </w:r>
      <w:r w:rsidRPr="00C8274F">
        <w:t>2.1.4</w:t>
      </w:r>
      <w:r w:rsidRPr="0064539D">
        <w:rPr>
          <w:b/>
          <w:vanish/>
        </w:rPr>
        <w:t>}}{{LNK: #M2_Workflow_Generation_ICL}}</w:t>
      </w:r>
      <w:r w:rsidRPr="00EB0717">
        <w:t>)</w:t>
      </w:r>
    </w:p>
    <w:p w:rsidR="00EC4BBA" w:rsidRPr="00EB0717" w:rsidRDefault="00EC4BBA" w:rsidP="00EC4BBA">
      <w:pPr>
        <w:pStyle w:val="ListBullet"/>
      </w:pPr>
      <w:r w:rsidRPr="00EB0717">
        <w:t xml:space="preserve">Guided workflow generation and VBA module development </w:t>
      </w:r>
      <w:r w:rsidRPr="00EB0717">
        <w:fldChar w:fldCharType="begin"/>
      </w:r>
      <w:r w:rsidR="00D348FE">
        <w:instrText xml:space="preserve"> ADDIN ZOTERO_ITEM CSL_CITATION {"citationID":"nXmwnYrX","properties":{"unsorted":true,"formattedCitation":"[36, 38]","plainCitation":"[36, 38]","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label":"page"}],"schema":"https://github.com/citation-style-language/schema/raw/master/csl-citation.json"} </w:instrText>
      </w:r>
      <w:r w:rsidRPr="00EB0717">
        <w:fldChar w:fldCharType="separate"/>
      </w:r>
      <w:r w:rsidR="00D348FE" w:rsidRPr="00D348FE">
        <w:t>[36, 38]</w:t>
      </w:r>
      <w:r w:rsidRPr="00EB0717">
        <w:fldChar w:fldCharType="end"/>
      </w:r>
      <w:r w:rsidRPr="00EB0717">
        <w:t xml:space="preserve"> (see </w:t>
      </w:r>
      <w:r w:rsidRPr="0064539D">
        <w:rPr>
          <w:b/>
          <w:vanish/>
        </w:rPr>
        <w:t>{{</w:t>
      </w:r>
      <w:r w:rsidRPr="00C8274F">
        <w:t>2.1.4</w:t>
      </w:r>
      <w:r w:rsidRPr="0064539D">
        <w:rPr>
          <w:b/>
          <w:vanish/>
        </w:rPr>
        <w:t>}}{{LNK: #M2_Workflow_Generation_ICL}}</w:t>
      </w:r>
      <w:r w:rsidRPr="00EB0717">
        <w:t>)</w:t>
      </w:r>
    </w:p>
    <w:p w:rsidR="005E29AB" w:rsidRPr="00EB0717" w:rsidRDefault="005E29AB" w:rsidP="00EC4BBA">
      <w:pPr>
        <w:pStyle w:val="ListBullet"/>
      </w:pPr>
      <w:r w:rsidRPr="00EB0717">
        <w:t xml:space="preserve">Meta-prompting for </w:t>
      </w:r>
      <w:r w:rsidRPr="00EB0717">
        <w:rPr>
          <w:i/>
        </w:rPr>
        <w:t>complex prompts</w:t>
      </w:r>
      <w:r w:rsidRPr="00EB0717">
        <w:t xml:space="preserve"> </w:t>
      </w:r>
      <w:r w:rsidRPr="00EB0717">
        <w:fldChar w:fldCharType="begin"/>
      </w:r>
      <w:r w:rsidR="00D348FE">
        <w:instrText xml:space="preserve"> ADDIN ZOTERO_ITEM CSL_CITATION {"citationID":"V1989GSe","properties":{"formattedCitation":"[39, 40]","plainCitation":"[39, 40]","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D348FE" w:rsidRPr="00D348FE">
        <w:t>[39, 40]</w:t>
      </w:r>
      <w:r w:rsidRPr="00EB0717">
        <w:fldChar w:fldCharType="end"/>
      </w:r>
      <w:r w:rsidRPr="00EB0717">
        <w:t xml:space="preserve"> (see </w:t>
      </w:r>
      <w:r w:rsidRPr="0064539D">
        <w:rPr>
          <w:b/>
          <w:vanish/>
        </w:rPr>
        <w:t>{{</w:t>
      </w:r>
      <w:r w:rsidRPr="00C8274F">
        <w:t>2.1.5</w:t>
      </w:r>
      <w:r w:rsidRPr="0064539D">
        <w:rPr>
          <w:b/>
          <w:vanish/>
        </w:rPr>
        <w:t>}}{{LNK: #M2_Complex_Prompts}}</w:t>
      </w:r>
      <w:r w:rsidRPr="00EB0717">
        <w:t>)</w:t>
      </w:r>
    </w:p>
    <w:p w:rsidR="007136E7" w:rsidRPr="00EB0717" w:rsidRDefault="007136E7" w:rsidP="00EC4BBA">
      <w:pPr>
        <w:pStyle w:val="ListBullet"/>
      </w:pPr>
      <w:r w:rsidRPr="00EB0717">
        <w:t xml:space="preserve">Development of </w:t>
      </w:r>
      <w:r w:rsidR="00BA005D" w:rsidRPr="00EB0717">
        <w:t xml:space="preserve">a </w:t>
      </w:r>
      <w:r w:rsidRPr="00EB0717">
        <w:t xml:space="preserve">deep research prompt </w:t>
      </w:r>
      <w:r w:rsidRPr="00EB0717">
        <w:fldChar w:fldCharType="begin"/>
      </w:r>
      <w:r w:rsidR="00D348FE">
        <w:instrText xml:space="preserve"> ADDIN ZOTERO_ITEM CSL_CITATION {"citationID":"lVlpgNwR","properties":{"formattedCitation":"[41]","plainCitation":"[41]","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Pr="00EB0717">
        <w:fldChar w:fldCharType="separate"/>
      </w:r>
      <w:r w:rsidR="00D348FE" w:rsidRPr="00D348FE">
        <w:t>[41]</w:t>
      </w:r>
      <w:r w:rsidRPr="00EB0717">
        <w:fldChar w:fldCharType="end"/>
      </w:r>
      <w:r w:rsidRPr="00EB0717">
        <w:t xml:space="preserve"> (see </w:t>
      </w:r>
      <w:r w:rsidR="00BA005D" w:rsidRPr="0064539D">
        <w:rPr>
          <w:b/>
          <w:vanish/>
        </w:rPr>
        <w:t>{{</w:t>
      </w:r>
      <w:r w:rsidR="00BA005D" w:rsidRPr="00C8274F">
        <w:t>2.1</w:t>
      </w:r>
      <w:r w:rsidR="00BA005D" w:rsidRPr="00C8274F">
        <w:t>.</w:t>
      </w:r>
      <w:r w:rsidR="00BA005D" w:rsidRPr="00C8274F">
        <w:t>6</w:t>
      </w:r>
      <w:r w:rsidR="00BA005D" w:rsidRPr="0064539D">
        <w:rPr>
          <w:b/>
          <w:vanish/>
        </w:rPr>
        <w:t>}}{{LNK: #Exploratory_Meta_Prompting}}</w:t>
      </w:r>
      <w:r w:rsidRPr="00EB0717">
        <w:t>)</w:t>
      </w:r>
    </w:p>
    <w:p w:rsidR="006C5E90" w:rsidRPr="00EB0717" w:rsidRDefault="006C5E90" w:rsidP="00723973">
      <w:pPr>
        <w:pStyle w:val="ListBullet"/>
      </w:pPr>
      <w:r w:rsidRPr="00EB0717">
        <w:t xml:space="preserve">Representative example of AI-driven workflow used for development of this manuscript </w:t>
      </w:r>
      <w:r w:rsidRPr="00EB0717">
        <w:fldChar w:fldCharType="begin"/>
      </w:r>
      <w:r w:rsidR="00D348FE">
        <w:instrText xml:space="preserve"> ADDIN ZOTERO_ITEM CSL_CITATION {"citationID":"Hpm9MgJg","properties":{"formattedCitation":"[42]","plainCitation":"[42]","noteIndex":0},"citationItems":[{"id":12606,"uris":["http://zotero.org/users/6260775/items/BTL77UBT"],"itemData":{"id":12606,"type":"webpage","container-title":"Gemini Advanced 2.5 Pro","language":"en","note":"https://gemini.google.com/app/0a2f0f284aa4982f","title":"Revising PWP Manuscript for arXiv","URL":"https://g.co/gemini/share/851449a48d0f","accessed":{"date-parts":[["2025",4,27]]},"citation-key":"_RevisingPWPManuscript__"}}],"schema":"https://github.com/citation-style-language/schema/raw/master/csl-citation.json"} </w:instrText>
      </w:r>
      <w:r w:rsidRPr="00EB0717">
        <w:fldChar w:fldCharType="separate"/>
      </w:r>
      <w:r w:rsidR="00D348FE" w:rsidRPr="00D348FE">
        <w:t>[42]</w:t>
      </w:r>
      <w:r w:rsidRPr="00EB0717">
        <w:fldChar w:fldCharType="end"/>
      </w:r>
      <w:r w:rsidRPr="00EB0717">
        <w:t>.</w:t>
      </w:r>
    </w:p>
    <w:p w:rsidR="00463D5A" w:rsidRPr="00EB0717" w:rsidRDefault="00463D5A" w:rsidP="00463D5A">
      <w:pPr>
        <w:pStyle w:val="BodyText"/>
      </w:pPr>
    </w:p>
    <w:p w:rsidR="009A7E82" w:rsidRPr="00EB0717" w:rsidRDefault="009A7E82" w:rsidP="004C7145">
      <w:pPr>
        <w:pStyle w:val="Heading1"/>
        <w:pageBreakBefore/>
      </w:pPr>
      <w:r w:rsidRPr="00EB0717">
        <w:lastRenderedPageBreak/>
        <w:t>References</w:t>
      </w:r>
    </w:p>
    <w:p w:rsidR="00520112" w:rsidRPr="00520112" w:rsidRDefault="009A7E82" w:rsidP="00520112">
      <w:pPr>
        <w:pStyle w:val="Bibliography"/>
      </w:pPr>
      <w:r w:rsidRPr="00EB0717">
        <w:fldChar w:fldCharType="begin"/>
      </w:r>
      <w:r w:rsidR="00D739FF">
        <w:instrText xml:space="preserve"> ADDIN ZOTERO_BIBL {"uncited":[],"omitted":[],"custom":[]} CSL_BIBLIOGRAPHY </w:instrText>
      </w:r>
      <w:r w:rsidRPr="00EB0717">
        <w:fldChar w:fldCharType="separate"/>
      </w:r>
      <w:r w:rsidR="00520112" w:rsidRPr="00520112">
        <w:t>[1]</w:t>
      </w:r>
      <w:r w:rsidR="00520112" w:rsidRPr="00520112">
        <w:tab/>
        <w:t xml:space="preserve">C. Mahlow, </w:t>
      </w:r>
      <w:r w:rsidR="00520112" w:rsidRPr="00520112">
        <w:rPr>
          <w:i/>
          <w:iCs/>
        </w:rPr>
        <w:t>Writing Tools: Looking Back to Look Ahead</w:t>
      </w:r>
      <w:r w:rsidR="00520112" w:rsidRPr="00520112">
        <w:t xml:space="preserve">, </w:t>
      </w:r>
      <w:r w:rsidR="00520112" w:rsidRPr="00520112">
        <w:rPr>
          <w:i/>
          <w:iCs/>
        </w:rPr>
        <w:t>arXiv</w:t>
      </w:r>
      <w:r w:rsidR="00520112" w:rsidRPr="00520112">
        <w:t>, arXiv:2303.17894, Mar. 2023. DOI: 10.48550/arXiv.2303.17894.</w:t>
      </w:r>
    </w:p>
    <w:p w:rsidR="00520112" w:rsidRPr="00520112" w:rsidRDefault="00520112" w:rsidP="00520112">
      <w:pPr>
        <w:pStyle w:val="Bibliography"/>
      </w:pPr>
      <w:r w:rsidRPr="00520112">
        <w:t>[2]</w:t>
      </w:r>
      <w:r w:rsidRPr="00520112">
        <w:tab/>
        <w:t xml:space="preserve">K. Kavukcuoglu, </w:t>
      </w:r>
      <w:r w:rsidRPr="00520112">
        <w:rPr>
          <w:i/>
          <w:iCs/>
        </w:rPr>
        <w:t>Gemini 2.5: Our most intelligent AI model</w:t>
      </w:r>
      <w:r w:rsidRPr="00520112">
        <w:t>, Google. (Mar. 25, 2025). https://blog.google/technology/google-deepmind/gemini-model-thinking-updates-march-2025/.</w:t>
      </w:r>
    </w:p>
    <w:p w:rsidR="00520112" w:rsidRPr="00520112" w:rsidRDefault="00520112" w:rsidP="00520112">
      <w:pPr>
        <w:pStyle w:val="Bibliography"/>
      </w:pPr>
      <w:r w:rsidRPr="00520112">
        <w:t>[3]</w:t>
      </w:r>
      <w:r w:rsidRPr="00520112">
        <w:tab/>
      </w:r>
      <w:r w:rsidRPr="00520112">
        <w:rPr>
          <w:i/>
          <w:iCs/>
        </w:rPr>
        <w:t>OpenAI o3 and o4-mini System Card</w:t>
      </w:r>
      <w:r w:rsidRPr="00520112">
        <w:t>, OpenAI. (Apr. 16, 2025). https://openai.com/index/o3-o4-mini-system-card/.</w:t>
      </w:r>
    </w:p>
    <w:p w:rsidR="00520112" w:rsidRPr="00520112" w:rsidRDefault="00520112" w:rsidP="00520112">
      <w:pPr>
        <w:pStyle w:val="Bibliography"/>
      </w:pPr>
      <w:r w:rsidRPr="00520112">
        <w:t>[4]</w:t>
      </w:r>
      <w:r w:rsidRPr="00520112">
        <w:tab/>
      </w:r>
      <w:r w:rsidRPr="00520112">
        <w:rPr>
          <w:i/>
          <w:iCs/>
        </w:rPr>
        <w:t>Claude Opus 4</w:t>
      </w:r>
      <w:r w:rsidRPr="00520112">
        <w:t>, Anthropic. (May 22, 2025). https://anthropic.com/claude/opus.</w:t>
      </w:r>
    </w:p>
    <w:p w:rsidR="00520112" w:rsidRPr="00520112" w:rsidRDefault="00520112" w:rsidP="00520112">
      <w:pPr>
        <w:pStyle w:val="Bibliography"/>
      </w:pPr>
      <w:r w:rsidRPr="00520112">
        <w:t>[5]</w:t>
      </w:r>
      <w:r w:rsidRPr="00520112">
        <w:tab/>
        <w:t xml:space="preserve">C.-Y. Lin, </w:t>
      </w:r>
      <w:r w:rsidRPr="00520112">
        <w:rPr>
          <w:i/>
          <w:iCs/>
        </w:rPr>
        <w:t>ROUGE: A Package for Automatic Evaluation of Summaries</w:t>
      </w:r>
      <w:r w:rsidRPr="00520112">
        <w:t xml:space="preserve">, in </w:t>
      </w:r>
      <w:r w:rsidRPr="00520112">
        <w:rPr>
          <w:i/>
          <w:iCs/>
        </w:rPr>
        <w:t>Text Summarization Branches Out</w:t>
      </w:r>
      <w:r w:rsidRPr="00520112">
        <w:t>, pp. 74–81. https://aclanthology.org/W04-1013/.</w:t>
      </w:r>
    </w:p>
    <w:p w:rsidR="00520112" w:rsidRPr="00520112" w:rsidRDefault="00520112" w:rsidP="00520112">
      <w:pPr>
        <w:pStyle w:val="Bibliography"/>
      </w:pPr>
      <w:r w:rsidRPr="00520112">
        <w:t>[6]</w:t>
      </w:r>
      <w:r w:rsidRPr="00520112">
        <w:tab/>
        <w:t xml:space="preserve">K. Ganesan, </w:t>
      </w:r>
      <w:r w:rsidRPr="00520112">
        <w:rPr>
          <w:i/>
          <w:iCs/>
        </w:rPr>
        <w:t>ROUGE 2.0: Updated and Improved Measures for Evaluation of Summarization Tasks</w:t>
      </w:r>
      <w:r w:rsidRPr="00520112">
        <w:t xml:space="preserve">, </w:t>
      </w:r>
      <w:r w:rsidRPr="00520112">
        <w:rPr>
          <w:i/>
          <w:iCs/>
        </w:rPr>
        <w:t>arXiv</w:t>
      </w:r>
      <w:r w:rsidRPr="00520112">
        <w:t>, arXiv:1803.01937, Mar. 2018. DOI: 10.48550/arXiv.1803.01937.</w:t>
      </w:r>
    </w:p>
    <w:p w:rsidR="00520112" w:rsidRPr="00520112" w:rsidRDefault="00520112" w:rsidP="00520112">
      <w:pPr>
        <w:pStyle w:val="Bibliography"/>
      </w:pPr>
      <w:r w:rsidRPr="00520112">
        <w:t>[7]</w:t>
      </w:r>
      <w:r w:rsidRPr="00520112">
        <w:tab/>
        <w:t xml:space="preserve">D.J. Liebling, M. Kane, M. Grunde-Mclaughlin, I.J. Lang, S. Venugopalan, M.P. Brenner, </w:t>
      </w:r>
      <w:r w:rsidRPr="00520112">
        <w:rPr>
          <w:i/>
          <w:iCs/>
        </w:rPr>
        <w:t>Towards AI-assisted Academic Writing</w:t>
      </w:r>
      <w:r w:rsidRPr="00520112">
        <w:t xml:space="preserve">, </w:t>
      </w:r>
      <w:r w:rsidRPr="00520112">
        <w:rPr>
          <w:i/>
          <w:iCs/>
        </w:rPr>
        <w:t>arXiv</w:t>
      </w:r>
      <w:r w:rsidRPr="00520112">
        <w:t>, arXiv:2503.13771, Mar. 2025. DOI: 10.48550/arXiv.2503.13771.</w:t>
      </w:r>
    </w:p>
    <w:p w:rsidR="00520112" w:rsidRPr="00520112" w:rsidRDefault="00520112" w:rsidP="00520112">
      <w:pPr>
        <w:pStyle w:val="Bibliography"/>
      </w:pPr>
      <w:r w:rsidRPr="00520112">
        <w:t>[8]</w:t>
      </w:r>
      <w:r w:rsidRPr="00520112">
        <w:tab/>
        <w:t xml:space="preserve">E. Markhasin, </w:t>
      </w:r>
      <w:r w:rsidRPr="00520112">
        <w:rPr>
          <w:i/>
          <w:iCs/>
        </w:rPr>
        <w:t>AI-Driven Scholarly Peer Review via Persistent Workflow Prompting, Meta-Prompting, and Meta-Reasoning</w:t>
      </w:r>
      <w:r w:rsidRPr="00520112">
        <w:t xml:space="preserve">, </w:t>
      </w:r>
      <w:r w:rsidRPr="00520112">
        <w:rPr>
          <w:i/>
          <w:iCs/>
        </w:rPr>
        <w:t>arXiv</w:t>
      </w:r>
      <w:r w:rsidRPr="00520112">
        <w:t>, arXiv:2505.03332, May 2025. DOI: 10.48550/arXiv.2505.03332.</w:t>
      </w:r>
    </w:p>
    <w:p w:rsidR="00520112" w:rsidRPr="00520112" w:rsidRDefault="00520112" w:rsidP="00520112">
      <w:pPr>
        <w:pStyle w:val="Bibliography"/>
      </w:pPr>
      <w:r w:rsidRPr="00520112">
        <w:t>[9]</w:t>
      </w:r>
      <w:r w:rsidRPr="00520112">
        <w:tab/>
        <w:t xml:space="preserve">E. Markhasin, </w:t>
      </w:r>
      <w:r w:rsidRPr="00520112">
        <w:rPr>
          <w:i/>
          <w:iCs/>
        </w:rPr>
        <w:t>LLM Context Conditioning and PWP Prompting for Multimodal Validation of Chemical Formulas</w:t>
      </w:r>
      <w:r w:rsidRPr="00520112">
        <w:t xml:space="preserve">, </w:t>
      </w:r>
      <w:r w:rsidRPr="00520112">
        <w:rPr>
          <w:i/>
          <w:iCs/>
        </w:rPr>
        <w:t>arXiv</w:t>
      </w:r>
      <w:r w:rsidRPr="00520112">
        <w:t>, arXiv:2505.12257, May 2025. DOI: 10.48550/arXiv.2505.12257.</w:t>
      </w:r>
    </w:p>
    <w:p w:rsidR="00520112" w:rsidRPr="00520112" w:rsidRDefault="00520112" w:rsidP="00520112">
      <w:pPr>
        <w:pStyle w:val="Bibliography"/>
      </w:pPr>
      <w:r w:rsidRPr="00520112">
        <w:t>[10]</w:t>
      </w:r>
      <w:r w:rsidRPr="00520112">
        <w:tab/>
        <w:t xml:space="preserve">A. Bertsch, M. Ivgi, E. Xiao, U. Alon, J. Berant, M.R. Gormley, G. Neubig, </w:t>
      </w:r>
      <w:r w:rsidRPr="00520112">
        <w:rPr>
          <w:i/>
          <w:iCs/>
        </w:rPr>
        <w:t>In-Context Learning with Long-Context Models: An In-Depth Exploration</w:t>
      </w:r>
      <w:r w:rsidRPr="00520112">
        <w:t xml:space="preserve">, </w:t>
      </w:r>
      <w:r w:rsidRPr="00520112">
        <w:rPr>
          <w:i/>
          <w:iCs/>
        </w:rPr>
        <w:t>arXiv</w:t>
      </w:r>
      <w:r w:rsidRPr="00520112">
        <w:t>, arXiv:2405.00200, Mar. 2025. DOI: 10.48550/arXiv.2405.00200.</w:t>
      </w:r>
    </w:p>
    <w:p w:rsidR="00520112" w:rsidRPr="00520112" w:rsidRDefault="00520112" w:rsidP="00520112">
      <w:pPr>
        <w:pStyle w:val="Bibliography"/>
      </w:pPr>
      <w:r w:rsidRPr="00520112">
        <w:t>[11]</w:t>
      </w:r>
      <w:r w:rsidRPr="00520112">
        <w:tab/>
        <w:t xml:space="preserve">Q. Dong, L. Li, D. Dai, C. Zheng, J. Ma, R. Li, H. Xia, J. Xu, Z. Wu, T. Liu, B. Chang, X. Sun, L. Li, Z. Sui, </w:t>
      </w:r>
      <w:r w:rsidRPr="00520112">
        <w:rPr>
          <w:i/>
          <w:iCs/>
        </w:rPr>
        <w:t>A Survey on In-context Learning</w:t>
      </w:r>
      <w:r w:rsidRPr="00520112">
        <w:t xml:space="preserve">, </w:t>
      </w:r>
      <w:r w:rsidRPr="00520112">
        <w:rPr>
          <w:i/>
          <w:iCs/>
        </w:rPr>
        <w:t>arXiv</w:t>
      </w:r>
      <w:r w:rsidRPr="00520112">
        <w:t>, arXiv:2301.00234, Oct. 2024. DOI: 10.48550/arXiv.2301.00234.</w:t>
      </w:r>
    </w:p>
    <w:p w:rsidR="00520112" w:rsidRPr="00520112" w:rsidRDefault="00520112" w:rsidP="00520112">
      <w:pPr>
        <w:pStyle w:val="Bibliography"/>
      </w:pPr>
      <w:r w:rsidRPr="00520112">
        <w:t>[12]</w:t>
      </w:r>
      <w:r w:rsidRPr="00520112">
        <w:tab/>
        <w:t xml:space="preserve">S.M. Xie, A. Raghunathan, P. Liang, T. Ma, </w:t>
      </w:r>
      <w:r w:rsidRPr="00520112">
        <w:rPr>
          <w:i/>
          <w:iCs/>
        </w:rPr>
        <w:t>An Explanation of In-context Learning as Implicit Bayesian Inference</w:t>
      </w:r>
      <w:r w:rsidRPr="00520112">
        <w:t xml:space="preserve">, </w:t>
      </w:r>
      <w:r w:rsidRPr="00520112">
        <w:rPr>
          <w:i/>
          <w:iCs/>
        </w:rPr>
        <w:t>arXiv</w:t>
      </w:r>
      <w:r w:rsidRPr="00520112">
        <w:t>, arXiv:2111.02080, Jul. 2022. DOI: 10.48550/arXiv.2111.02080.</w:t>
      </w:r>
    </w:p>
    <w:p w:rsidR="00520112" w:rsidRPr="00520112" w:rsidRDefault="00520112" w:rsidP="00520112">
      <w:pPr>
        <w:pStyle w:val="Bibliography"/>
      </w:pPr>
      <w:r w:rsidRPr="00520112">
        <w:t>[13]</w:t>
      </w:r>
      <w:r w:rsidRPr="00520112">
        <w:tab/>
        <w:t xml:space="preserve">T.B. Brown, B. Mann, N. Ryder, M. Subbiah, J. Kaplan, P. Dhariwal, A. Neelakantan, P. Shyam, G. Sastry, A. Askell, S. Agarwal, A. Herbert-Voss, G. Krueger, T. Henighan, R. Child, A. Ramesh, D.M. Ziegler, J. Wu, C. Winter, C. Hesse, M. Chen, E. Sigler, M. Litwin, S. Gray, B. Chess, J. Clark, C. Berner, S. McCandlish, A. Radford, I. Sutskever, D. Amodei, </w:t>
      </w:r>
      <w:r w:rsidRPr="00520112">
        <w:rPr>
          <w:i/>
          <w:iCs/>
        </w:rPr>
        <w:t>Language Models are Few-Shot Learners</w:t>
      </w:r>
      <w:r w:rsidRPr="00520112">
        <w:t xml:space="preserve">, </w:t>
      </w:r>
      <w:r w:rsidRPr="00520112">
        <w:rPr>
          <w:i/>
          <w:iCs/>
        </w:rPr>
        <w:t>arXiv</w:t>
      </w:r>
      <w:r w:rsidRPr="00520112">
        <w:t>, arXiv:2005.14165, Jul. 2020. DOI: 10.48550/arXiv.2005.14165.</w:t>
      </w:r>
    </w:p>
    <w:p w:rsidR="00520112" w:rsidRPr="00520112" w:rsidRDefault="00520112" w:rsidP="00520112">
      <w:pPr>
        <w:pStyle w:val="Bibliography"/>
      </w:pPr>
      <w:r w:rsidRPr="00520112">
        <w:t>[14]</w:t>
      </w:r>
      <w:r w:rsidRPr="00520112">
        <w:tab/>
        <w:t xml:space="preserve">G. Marvin, N. Hellen, D. Jjingo, J. Nakatumba-Nabende, </w:t>
      </w:r>
      <w:r w:rsidRPr="00520112">
        <w:rPr>
          <w:i/>
          <w:iCs/>
        </w:rPr>
        <w:t>Prompt Engineering in Large Language Models</w:t>
      </w:r>
      <w:r w:rsidRPr="00520112">
        <w:t xml:space="preserve">, in </w:t>
      </w:r>
      <w:r w:rsidRPr="00520112">
        <w:rPr>
          <w:i/>
          <w:iCs/>
        </w:rPr>
        <w:t>Data Intelligence and Cognitive Informatics</w:t>
      </w:r>
      <w:r w:rsidRPr="00520112">
        <w:t>, pp. 387–402. DOI: 10.1007/978-981-99-7962-2_30.</w:t>
      </w:r>
    </w:p>
    <w:p w:rsidR="00520112" w:rsidRPr="00520112" w:rsidRDefault="00520112" w:rsidP="00520112">
      <w:pPr>
        <w:pStyle w:val="Bibliography"/>
      </w:pPr>
      <w:r w:rsidRPr="00520112">
        <w:t>[15]</w:t>
      </w:r>
      <w:r w:rsidRPr="00520112">
        <w:tab/>
        <w:t xml:space="preserve">B. Chen, Z. Zhang, N. Langrené, S. Zhu, </w:t>
      </w:r>
      <w:r w:rsidRPr="00520112">
        <w:rPr>
          <w:i/>
          <w:iCs/>
        </w:rPr>
        <w:t>Unleashing the potential of prompt engineering in Large Language Models: a comprehensive review</w:t>
      </w:r>
      <w:r w:rsidRPr="00520112">
        <w:t xml:space="preserve">, </w:t>
      </w:r>
      <w:r w:rsidRPr="00520112">
        <w:rPr>
          <w:i/>
          <w:iCs/>
        </w:rPr>
        <w:t>arXiv</w:t>
      </w:r>
      <w:r w:rsidRPr="00520112">
        <w:t>, arXiv:2310.14735, Sep. 2024. DOI: 10.48550/arXiv.2310.14735.</w:t>
      </w:r>
    </w:p>
    <w:p w:rsidR="00520112" w:rsidRPr="00520112" w:rsidRDefault="00520112" w:rsidP="00520112">
      <w:pPr>
        <w:pStyle w:val="Bibliography"/>
      </w:pPr>
      <w:r w:rsidRPr="00520112">
        <w:t>[16]</w:t>
      </w:r>
      <w:r w:rsidRPr="00520112">
        <w:tab/>
        <w:t xml:space="preserve">P. Sahoo, A.K. Singh, S. Saha, V. Jain, S. Mondal, A. Chadha, </w:t>
      </w:r>
      <w:r w:rsidRPr="00520112">
        <w:rPr>
          <w:i/>
          <w:iCs/>
        </w:rPr>
        <w:t>A Systematic Survey of Prompt Engineering in Large Language Models: Techniques and Applications</w:t>
      </w:r>
      <w:r w:rsidRPr="00520112">
        <w:t xml:space="preserve">, </w:t>
      </w:r>
      <w:r w:rsidRPr="00520112">
        <w:rPr>
          <w:i/>
          <w:iCs/>
        </w:rPr>
        <w:t>arXiv</w:t>
      </w:r>
      <w:r w:rsidRPr="00520112">
        <w:t>, arXiv:2402.07927, Feb. 2024. DOI: 10.48550/arXiv.2402.07927.</w:t>
      </w:r>
    </w:p>
    <w:p w:rsidR="00520112" w:rsidRPr="00520112" w:rsidRDefault="00520112" w:rsidP="00520112">
      <w:pPr>
        <w:pStyle w:val="Bibliography"/>
      </w:pPr>
      <w:r w:rsidRPr="00520112">
        <w:t>[17]</w:t>
      </w:r>
      <w:r w:rsidRPr="00520112">
        <w:tab/>
        <w:t xml:space="preserve">S. Schulhoff, M. Ilie, N. Balepur, K. Kahadze, A. Liu, C. Si, Y. Li, A. Gupta, H. Han, S. Schulhoff, P.S. Dulepet, S. Vidyadhara, D. Ki, S. Agrawal, C. Pham, G. Kroiz, F. Li, H. Tao, A. Srivastava, H.D. Costa, S. Gupta, M.L. Rogers, I. Goncearenco, G. Sarli, I. Galynker, D. Peskoff, M. Carpuat, J. White, S. Anadkat, A. Hoyle, P. Resnik, </w:t>
      </w:r>
      <w:r w:rsidRPr="00520112">
        <w:rPr>
          <w:i/>
          <w:iCs/>
        </w:rPr>
        <w:t>The Prompt Report: A Systematic Survey of Prompt Engineering Techniques</w:t>
      </w:r>
      <w:r w:rsidRPr="00520112">
        <w:t xml:space="preserve">, </w:t>
      </w:r>
      <w:r w:rsidRPr="00520112">
        <w:rPr>
          <w:i/>
          <w:iCs/>
        </w:rPr>
        <w:t>arXiv</w:t>
      </w:r>
      <w:r w:rsidRPr="00520112">
        <w:t>, arXiv:2406.06608, Feb. 2025. DOI: 10.48550/arXiv.2406.06608.</w:t>
      </w:r>
    </w:p>
    <w:p w:rsidR="00520112" w:rsidRPr="00520112" w:rsidRDefault="00520112" w:rsidP="00520112">
      <w:pPr>
        <w:pStyle w:val="Bibliography"/>
      </w:pPr>
      <w:r w:rsidRPr="00520112">
        <w:t>[18]</w:t>
      </w:r>
      <w:r w:rsidRPr="00520112">
        <w:tab/>
        <w:t xml:space="preserve">A. Singh, A. Ehtesham, G.K. Gupta, N.K. Chatta, S. Kumar, T.T. Khoei, </w:t>
      </w:r>
      <w:r w:rsidRPr="00520112">
        <w:rPr>
          <w:i/>
          <w:iCs/>
        </w:rPr>
        <w:t>Exploring Prompt Engineering: A Systematic Review with SWOT Analysis</w:t>
      </w:r>
      <w:r w:rsidRPr="00520112">
        <w:t xml:space="preserve">, </w:t>
      </w:r>
      <w:r w:rsidRPr="00520112">
        <w:rPr>
          <w:i/>
          <w:iCs/>
        </w:rPr>
        <w:t>arXiv</w:t>
      </w:r>
      <w:r w:rsidRPr="00520112">
        <w:t>, arXiv:2410.12843, Oct. 2024. DOI: 10.48550/arXiv.2410.12843.</w:t>
      </w:r>
    </w:p>
    <w:p w:rsidR="00520112" w:rsidRPr="00520112" w:rsidRDefault="00520112" w:rsidP="00520112">
      <w:pPr>
        <w:pStyle w:val="Bibliography"/>
      </w:pPr>
      <w:r w:rsidRPr="00520112">
        <w:t>[19]</w:t>
      </w:r>
      <w:r w:rsidRPr="00520112">
        <w:tab/>
        <w:t xml:space="preserve">D. Kepel, K. Valogianni, </w:t>
      </w:r>
      <w:r w:rsidRPr="00520112">
        <w:rPr>
          <w:i/>
          <w:iCs/>
        </w:rPr>
        <w:t>Autonomous Prompt Engineering in Large Language Models</w:t>
      </w:r>
      <w:r w:rsidRPr="00520112">
        <w:t xml:space="preserve">, </w:t>
      </w:r>
      <w:r w:rsidRPr="00520112">
        <w:rPr>
          <w:i/>
          <w:iCs/>
        </w:rPr>
        <w:t>arXiv</w:t>
      </w:r>
      <w:r w:rsidRPr="00520112">
        <w:t>, arXiv:2407.11000, Jun. 2024. DOI: 10.48550/arXiv.2407.11000.</w:t>
      </w:r>
    </w:p>
    <w:p w:rsidR="00520112" w:rsidRPr="00520112" w:rsidRDefault="00520112" w:rsidP="00520112">
      <w:pPr>
        <w:pStyle w:val="Bibliography"/>
      </w:pPr>
      <w:r w:rsidRPr="00520112">
        <w:t>[20]</w:t>
      </w:r>
      <w:r w:rsidRPr="00520112">
        <w:tab/>
        <w:t xml:space="preserve">Y. Zhou, A.I. Muresanu, Z. Han, K. Paster, S. Pitis, H. Chan, J. Ba, </w:t>
      </w:r>
      <w:r w:rsidRPr="00520112">
        <w:rPr>
          <w:i/>
          <w:iCs/>
        </w:rPr>
        <w:t>Large Language Models Are Human-Level Prompt Engineers</w:t>
      </w:r>
      <w:r w:rsidRPr="00520112">
        <w:t xml:space="preserve">, </w:t>
      </w:r>
      <w:r w:rsidRPr="00520112">
        <w:rPr>
          <w:i/>
          <w:iCs/>
        </w:rPr>
        <w:t>arXiv</w:t>
      </w:r>
      <w:r w:rsidRPr="00520112">
        <w:t>, arXiv:2211.01910, Mar. 2023. DOI: 10.48550/arXiv.2211.01910.</w:t>
      </w:r>
    </w:p>
    <w:p w:rsidR="00520112" w:rsidRPr="00520112" w:rsidRDefault="00520112" w:rsidP="00520112">
      <w:pPr>
        <w:pStyle w:val="Bibliography"/>
      </w:pPr>
      <w:r w:rsidRPr="00520112">
        <w:lastRenderedPageBreak/>
        <w:t>[21]</w:t>
      </w:r>
      <w:r w:rsidRPr="00520112">
        <w:tab/>
        <w:t xml:space="preserve">A. Kong, S. Zhao, H. Chen, Q. Li, Y. Qin, R. Sun, X. Zhou, J. Zhou, H. Sun, </w:t>
      </w:r>
      <w:r w:rsidRPr="00520112">
        <w:rPr>
          <w:i/>
          <w:iCs/>
        </w:rPr>
        <w:t>Self-Prompt Tuning: Enable Autonomous Role-Playing in LLMs</w:t>
      </w:r>
      <w:r w:rsidRPr="00520112">
        <w:t xml:space="preserve">, </w:t>
      </w:r>
      <w:r w:rsidRPr="00520112">
        <w:rPr>
          <w:i/>
          <w:iCs/>
        </w:rPr>
        <w:t>arXiv</w:t>
      </w:r>
      <w:r w:rsidRPr="00520112">
        <w:t>, arXiv:2407.08995, Jul. 2024. DOI: 10.48550/arXiv.2407.08995.</w:t>
      </w:r>
    </w:p>
    <w:p w:rsidR="00520112" w:rsidRPr="00520112" w:rsidRDefault="00520112" w:rsidP="00520112">
      <w:pPr>
        <w:pStyle w:val="Bibliography"/>
      </w:pPr>
      <w:r w:rsidRPr="00520112">
        <w:t>[22]</w:t>
      </w:r>
      <w:r w:rsidRPr="00520112">
        <w:tab/>
        <w:t xml:space="preserve">R. Battle, T. Gollapudi, </w:t>
      </w:r>
      <w:r w:rsidRPr="00520112">
        <w:rPr>
          <w:i/>
          <w:iCs/>
        </w:rPr>
        <w:t>The Unreasonable Effectiveness of Eccentric Automatic Prompts</w:t>
      </w:r>
      <w:r w:rsidRPr="00520112">
        <w:t xml:space="preserve">, </w:t>
      </w:r>
      <w:r w:rsidRPr="00520112">
        <w:rPr>
          <w:i/>
          <w:iCs/>
        </w:rPr>
        <w:t>arXiv</w:t>
      </w:r>
      <w:r w:rsidRPr="00520112">
        <w:t>, arXiv:2402.10949, Feb. 2024. DOI: 10.48550/arXiv.2402.10949.</w:t>
      </w:r>
    </w:p>
    <w:p w:rsidR="00520112" w:rsidRPr="00520112" w:rsidRDefault="00520112" w:rsidP="00520112">
      <w:pPr>
        <w:pStyle w:val="Bibliography"/>
      </w:pPr>
      <w:r w:rsidRPr="00520112">
        <w:t>[23]</w:t>
      </w:r>
      <w:r w:rsidRPr="00520112">
        <w:tab/>
        <w:t xml:space="preserve">Z. Zhang, A. Zhang, M. Li, A. Smola, </w:t>
      </w:r>
      <w:r w:rsidRPr="00520112">
        <w:rPr>
          <w:i/>
          <w:iCs/>
        </w:rPr>
        <w:t>Automatic Chain of Thought Prompting in Large Language Models</w:t>
      </w:r>
      <w:r w:rsidRPr="00520112">
        <w:t xml:space="preserve">, </w:t>
      </w:r>
      <w:r w:rsidRPr="00520112">
        <w:rPr>
          <w:i/>
          <w:iCs/>
        </w:rPr>
        <w:t>arXiv</w:t>
      </w:r>
      <w:r w:rsidRPr="00520112">
        <w:t>, arXiv:2210.03493, Oct. 2022. DOI: 10.48550/arXiv.2210.03493.</w:t>
      </w:r>
    </w:p>
    <w:p w:rsidR="00520112" w:rsidRPr="00520112" w:rsidRDefault="00520112" w:rsidP="00520112">
      <w:pPr>
        <w:pStyle w:val="Bibliography"/>
      </w:pPr>
      <w:r w:rsidRPr="00520112">
        <w:t>[24]</w:t>
      </w:r>
      <w:r w:rsidRPr="00520112">
        <w:tab/>
        <w:t xml:space="preserve">J. Wei, X. Wang, D. Schuurmans, M. Bosma, B. Ichter, F. Xia, E. Chi, Q. Le, D. Zhou, </w:t>
      </w:r>
      <w:r w:rsidRPr="00520112">
        <w:rPr>
          <w:i/>
          <w:iCs/>
        </w:rPr>
        <w:t>Chain-of-Thought Prompting Elicits Reasoning in Large Language Models</w:t>
      </w:r>
      <w:r w:rsidRPr="00520112">
        <w:t xml:space="preserve">, </w:t>
      </w:r>
      <w:r w:rsidRPr="00520112">
        <w:rPr>
          <w:i/>
          <w:iCs/>
        </w:rPr>
        <w:t>arXiv</w:t>
      </w:r>
      <w:r w:rsidRPr="00520112">
        <w:t>, arXiv:2201.11903, Jan. 2023. DOI: 10.48550/arXiv.2201.11903.</w:t>
      </w:r>
    </w:p>
    <w:p w:rsidR="00520112" w:rsidRPr="00520112" w:rsidRDefault="00520112" w:rsidP="00520112">
      <w:pPr>
        <w:pStyle w:val="Bibliography"/>
      </w:pPr>
      <w:r w:rsidRPr="00520112">
        <w:t>[25]</w:t>
      </w:r>
      <w:r w:rsidRPr="00520112">
        <w:tab/>
        <w:t xml:space="preserve">T. Kojima, S.S. Gu, M. Reid, Y. Matsuo, Y. Iwasawa, </w:t>
      </w:r>
      <w:r w:rsidRPr="00520112">
        <w:rPr>
          <w:i/>
          <w:iCs/>
        </w:rPr>
        <w:t>Large Language Models are Zero-Shot Reasoners</w:t>
      </w:r>
      <w:r w:rsidRPr="00520112">
        <w:t xml:space="preserve">, </w:t>
      </w:r>
      <w:r w:rsidRPr="00520112">
        <w:rPr>
          <w:i/>
          <w:iCs/>
        </w:rPr>
        <w:t>arXiv</w:t>
      </w:r>
      <w:r w:rsidRPr="00520112">
        <w:t>, arXiv:2205.11916, Jan. 2023. DOI: 10.48550/arXiv.2205.11916.</w:t>
      </w:r>
    </w:p>
    <w:p w:rsidR="00520112" w:rsidRPr="00520112" w:rsidRDefault="00520112" w:rsidP="00520112">
      <w:pPr>
        <w:pStyle w:val="Bibliography"/>
      </w:pPr>
      <w:r w:rsidRPr="00520112">
        <w:t>[26]</w:t>
      </w:r>
      <w:r w:rsidRPr="00520112">
        <w:tab/>
        <w:t xml:space="preserve">D. Zhou, N. Schärli, L. Hou, J. Wei, N. Scales, X. Wang, D. Schuurmans, C. Cui, O. Bousquet, Q. Le, E. Chi, </w:t>
      </w:r>
      <w:r w:rsidRPr="00520112">
        <w:rPr>
          <w:i/>
          <w:iCs/>
        </w:rPr>
        <w:t>Least-to-Most Prompting Enables Complex Reasoning in Large Language Models</w:t>
      </w:r>
      <w:r w:rsidRPr="00520112">
        <w:t xml:space="preserve">, </w:t>
      </w:r>
      <w:r w:rsidRPr="00520112">
        <w:rPr>
          <w:i/>
          <w:iCs/>
        </w:rPr>
        <w:t>arXiv</w:t>
      </w:r>
      <w:r w:rsidRPr="00520112">
        <w:t>, arXiv:2205.10625, Apr. 2023. DOI: 10.48550/arXiv.2205.10625.</w:t>
      </w:r>
    </w:p>
    <w:p w:rsidR="00520112" w:rsidRPr="00520112" w:rsidRDefault="00520112" w:rsidP="00520112">
      <w:pPr>
        <w:pStyle w:val="Bibliography"/>
      </w:pPr>
      <w:r w:rsidRPr="00520112">
        <w:t>[27]</w:t>
      </w:r>
      <w:r w:rsidRPr="00520112">
        <w:tab/>
        <w:t xml:space="preserve">S. Hernández-Gutiérrez, M. Alakuijala, A.V. Nikitin, P. Marttinen, </w:t>
      </w:r>
      <w:r w:rsidRPr="00520112">
        <w:rPr>
          <w:i/>
          <w:iCs/>
        </w:rPr>
        <w:t>Recursive Decomposition with Dependencies for Generic Divide-and-Conquer Reasoning</w:t>
      </w:r>
      <w:r w:rsidRPr="00520112">
        <w:t xml:space="preserve">, presented at </w:t>
      </w:r>
      <w:r w:rsidRPr="00520112">
        <w:rPr>
          <w:i/>
          <w:iCs/>
        </w:rPr>
        <w:t>The First Workshop on System-2 Reasoning at Scale, NeurIPS’24</w:t>
      </w:r>
      <w:r w:rsidRPr="00520112">
        <w:t>. https://openreview.net/forum?id=MZG5VzXBm9.</w:t>
      </w:r>
    </w:p>
    <w:p w:rsidR="00520112" w:rsidRPr="00520112" w:rsidRDefault="00520112" w:rsidP="00520112">
      <w:pPr>
        <w:pStyle w:val="Bibliography"/>
      </w:pPr>
      <w:r w:rsidRPr="00520112">
        <w:t>[28]</w:t>
      </w:r>
      <w:r w:rsidRPr="00520112">
        <w:tab/>
        <w:t xml:space="preserve">L. Wang, W. Xu, Y. Lan, Z. Hu, Y. Lan, R.K.-W. Lee, E.-P. Lim, </w:t>
      </w:r>
      <w:r w:rsidRPr="00520112">
        <w:rPr>
          <w:i/>
          <w:iCs/>
        </w:rPr>
        <w:t>Plan-and-Solve Prompting: Improving Zero-Shot Chain-of-Thought Reasoning by Large Language Models</w:t>
      </w:r>
      <w:r w:rsidRPr="00520112">
        <w:t xml:space="preserve">, </w:t>
      </w:r>
      <w:r w:rsidRPr="00520112">
        <w:rPr>
          <w:i/>
          <w:iCs/>
        </w:rPr>
        <w:t>arXiv</w:t>
      </w:r>
      <w:r w:rsidRPr="00520112">
        <w:t>, arXiv:2305.04091, May 2023. DOI: 10.48550/arXiv.2305.04091.</w:t>
      </w:r>
    </w:p>
    <w:p w:rsidR="00520112" w:rsidRPr="00520112" w:rsidRDefault="00520112" w:rsidP="00520112">
      <w:pPr>
        <w:pStyle w:val="Bibliography"/>
      </w:pPr>
      <w:r w:rsidRPr="00520112">
        <w:t>[29]</w:t>
      </w:r>
      <w:r w:rsidRPr="00520112">
        <w:tab/>
        <w:t xml:space="preserve">T. Khot, H. Trivedi, M. Finlayson, Y. Fu, K. Richardson, P. Clark, A. Sabharwal, </w:t>
      </w:r>
      <w:r w:rsidRPr="00520112">
        <w:rPr>
          <w:i/>
          <w:iCs/>
        </w:rPr>
        <w:t>Decomposed Prompting: A Modular Approach for Solving Complex Tasks</w:t>
      </w:r>
      <w:r w:rsidRPr="00520112">
        <w:t xml:space="preserve">, </w:t>
      </w:r>
      <w:r w:rsidRPr="00520112">
        <w:rPr>
          <w:i/>
          <w:iCs/>
        </w:rPr>
        <w:t>arXiv</w:t>
      </w:r>
      <w:r w:rsidRPr="00520112">
        <w:t>, arXiv:2210.02406, Apr. 2023. DOI: 10.48550/arXiv.2210.02406.</w:t>
      </w:r>
    </w:p>
    <w:p w:rsidR="00520112" w:rsidRPr="00520112" w:rsidRDefault="00520112" w:rsidP="00520112">
      <w:pPr>
        <w:pStyle w:val="Bibliography"/>
      </w:pPr>
      <w:r w:rsidRPr="00520112">
        <w:t>[30]</w:t>
      </w:r>
      <w:r w:rsidRPr="00520112">
        <w:tab/>
        <w:t xml:space="preserve">A. Kong, S. Zhao, H. Chen, Q. Li, Y. Qin, R. Sun, X. Zhou, E. Wang, X. Dong, </w:t>
      </w:r>
      <w:r w:rsidRPr="00520112">
        <w:rPr>
          <w:i/>
          <w:iCs/>
        </w:rPr>
        <w:t>Better Zero-Shot Reasoning with Role-Play Prompting</w:t>
      </w:r>
      <w:r w:rsidRPr="00520112">
        <w:t xml:space="preserve">, </w:t>
      </w:r>
      <w:r w:rsidRPr="00520112">
        <w:rPr>
          <w:i/>
          <w:iCs/>
        </w:rPr>
        <w:t>arXiv</w:t>
      </w:r>
      <w:r w:rsidRPr="00520112">
        <w:t>, arXiv:2308.07702, Mar. 2024. DOI: 10.48550/arXiv.2308.07702.</w:t>
      </w:r>
    </w:p>
    <w:p w:rsidR="00520112" w:rsidRPr="00520112" w:rsidRDefault="00520112" w:rsidP="00520112">
      <w:pPr>
        <w:pStyle w:val="Bibliography"/>
      </w:pPr>
      <w:r w:rsidRPr="00520112">
        <w:t>[31]</w:t>
      </w:r>
      <w:r w:rsidRPr="00520112">
        <w:tab/>
        <w:t xml:space="preserve">L. Salewski, S. Alaniz, I. Rio-Torto, E. Schulz, Z. Akata, </w:t>
      </w:r>
      <w:r w:rsidRPr="00520112">
        <w:rPr>
          <w:i/>
          <w:iCs/>
        </w:rPr>
        <w:t>In-Context Impersonation Reveals Large Language Models’ Strengths and Biases</w:t>
      </w:r>
      <w:r w:rsidRPr="00520112">
        <w:t xml:space="preserve">, </w:t>
      </w:r>
      <w:r w:rsidRPr="00520112">
        <w:rPr>
          <w:i/>
          <w:iCs/>
        </w:rPr>
        <w:t>arXiv</w:t>
      </w:r>
      <w:r w:rsidRPr="00520112">
        <w:t>, arXiv:2305.14930, Nov. 2023. DOI: 10.48550/arXiv.2305.14930.</w:t>
      </w:r>
    </w:p>
    <w:p w:rsidR="00520112" w:rsidRPr="00520112" w:rsidRDefault="00520112" w:rsidP="00520112">
      <w:pPr>
        <w:pStyle w:val="Bibliography"/>
      </w:pPr>
      <w:r w:rsidRPr="00520112">
        <w:t>[32]</w:t>
      </w:r>
      <w:r w:rsidRPr="00520112">
        <w:tab/>
      </w:r>
      <w:r w:rsidRPr="00520112">
        <w:rPr>
          <w:i/>
          <w:iCs/>
        </w:rPr>
        <w:t>IMRAD</w:t>
      </w:r>
      <w:r w:rsidRPr="00520112">
        <w:t>, Wikipedia. https://en.wikipedia.org/wiki/IMRAD.</w:t>
      </w:r>
    </w:p>
    <w:p w:rsidR="00520112" w:rsidRPr="00520112" w:rsidRDefault="00520112" w:rsidP="00520112">
      <w:pPr>
        <w:pStyle w:val="Bibliography"/>
      </w:pPr>
      <w:r w:rsidRPr="00520112">
        <w:t>[33]</w:t>
      </w:r>
      <w:r w:rsidRPr="00520112">
        <w:tab/>
        <w:t xml:space="preserve">B. Prasad, A.R. Lewis, E. Plettner, </w:t>
      </w:r>
      <w:r w:rsidRPr="00520112">
        <w:rPr>
          <w:i/>
          <w:iCs/>
        </w:rPr>
        <w:t>Enrichment of H217O from Tap Water, Characterization of the Enriched Water, and Properties of Several 17O-Labeled Compounds</w:t>
      </w:r>
      <w:r w:rsidRPr="00520112">
        <w:t>, Anal. Chem. 83(1), 231–239 (Jan. 1, 2011). DOI: 10.1021/ac1022887.</w:t>
      </w:r>
    </w:p>
    <w:p w:rsidR="00520112" w:rsidRPr="00520112" w:rsidRDefault="00520112" w:rsidP="00520112">
      <w:pPr>
        <w:pStyle w:val="Bibliography"/>
      </w:pPr>
      <w:r w:rsidRPr="00520112">
        <w:t>[34]</w:t>
      </w:r>
      <w:r w:rsidRPr="00520112">
        <w:tab/>
        <w:t xml:space="preserve">M. Alley, </w:t>
      </w:r>
      <w:r w:rsidRPr="00520112">
        <w:rPr>
          <w:i/>
          <w:iCs/>
        </w:rPr>
        <w:t>The Craft of Scientific Writing</w:t>
      </w:r>
      <w:r w:rsidRPr="00520112">
        <w:t>, 4th ed., Springer, New York, NY, 2018. DOI: 10.1007/978-1-4419-8288-9.</w:t>
      </w:r>
    </w:p>
    <w:p w:rsidR="00520112" w:rsidRPr="00520112" w:rsidRDefault="00520112" w:rsidP="00520112">
      <w:pPr>
        <w:pStyle w:val="Bibliography"/>
      </w:pPr>
      <w:r w:rsidRPr="00520112">
        <w:t>[35]</w:t>
      </w:r>
      <w:r w:rsidRPr="00520112">
        <w:tab/>
      </w:r>
      <w:r w:rsidRPr="00520112">
        <w:rPr>
          <w:i/>
          <w:iCs/>
        </w:rPr>
        <w:t>Meta-Meta-Prompting - Improving ChatGPT Prompt</w:t>
      </w:r>
      <w:r w:rsidRPr="00520112">
        <w:t>, ChatGPT Plus O1. https://chatgpt.com/share/6807b100-df34-8004-b687-395d1d7b394d.</w:t>
      </w:r>
    </w:p>
    <w:p w:rsidR="00520112" w:rsidRPr="00520112" w:rsidRDefault="00520112" w:rsidP="00520112">
      <w:pPr>
        <w:pStyle w:val="Bibliography"/>
      </w:pPr>
      <w:r w:rsidRPr="00520112">
        <w:t>[36]</w:t>
      </w:r>
      <w:r w:rsidRPr="00520112">
        <w:tab/>
      </w:r>
      <w:r w:rsidRPr="00520112">
        <w:rPr>
          <w:i/>
          <w:iCs/>
        </w:rPr>
        <w:t>GenAIandVBA</w:t>
      </w:r>
      <w:r w:rsidRPr="00520112">
        <w:t>, . https://github.com/pchemguy/GenAIandVBA.</w:t>
      </w:r>
    </w:p>
    <w:p w:rsidR="00520112" w:rsidRPr="00520112" w:rsidRDefault="00520112" w:rsidP="00520112">
      <w:pPr>
        <w:pStyle w:val="Bibliography"/>
      </w:pPr>
      <w:r w:rsidRPr="00520112">
        <w:t>[37]</w:t>
      </w:r>
      <w:r w:rsidRPr="00520112">
        <w:tab/>
      </w:r>
      <w:r w:rsidRPr="00520112">
        <w:rPr>
          <w:i/>
          <w:iCs/>
        </w:rPr>
        <w:t>Meta-Prompting (Top) with ICL and Refinement - BMK - Generated VBA Code Debugging</w:t>
      </w:r>
      <w:r w:rsidRPr="00520112">
        <w:t>, Gemini Advanced 2.5 Pro. (Apr. 20, 2025). https://g.co/gemini/share/57062c5d202c.</w:t>
      </w:r>
    </w:p>
    <w:p w:rsidR="00520112" w:rsidRPr="00520112" w:rsidRDefault="00520112" w:rsidP="00520112">
      <w:pPr>
        <w:pStyle w:val="Bibliography"/>
      </w:pPr>
      <w:r w:rsidRPr="00520112">
        <w:t>[38]</w:t>
      </w:r>
      <w:r w:rsidRPr="00520112">
        <w:tab/>
      </w:r>
      <w:r w:rsidRPr="00520112">
        <w:rPr>
          <w:i/>
          <w:iCs/>
        </w:rPr>
        <w:t>VBA-Based Navigation Markup Workflow in MS Word</w:t>
      </w:r>
      <w:r w:rsidRPr="00520112">
        <w:t>, Gemini Advanced 2.5 Pro. (Apr. 20, 2025). https://g.co/gemini/share/50e01f6b36be.</w:t>
      </w:r>
    </w:p>
    <w:p w:rsidR="00520112" w:rsidRPr="00520112" w:rsidRDefault="00520112" w:rsidP="00520112">
      <w:pPr>
        <w:pStyle w:val="Bibliography"/>
      </w:pPr>
      <w:r w:rsidRPr="00520112">
        <w:t>[39]</w:t>
      </w:r>
      <w:r w:rsidRPr="00520112">
        <w:tab/>
      </w:r>
      <w:r w:rsidRPr="00520112">
        <w:rPr>
          <w:i/>
          <w:iCs/>
        </w:rPr>
        <w:t>‎Improving Manuscript Analysis Instructions</w:t>
      </w:r>
      <w:r w:rsidRPr="00520112">
        <w:t>, Gemini Advanced 2.5 Pro. (Apr. 6, 2025). https://g.co/gemini/share/180701f02cf4.</w:t>
      </w:r>
    </w:p>
    <w:p w:rsidR="00520112" w:rsidRPr="00520112" w:rsidRDefault="00520112" w:rsidP="00520112">
      <w:pPr>
        <w:pStyle w:val="Bibliography"/>
      </w:pPr>
      <w:r w:rsidRPr="00520112">
        <w:t>[40]</w:t>
      </w:r>
      <w:r w:rsidRPr="00520112">
        <w:tab/>
      </w:r>
      <w:r w:rsidRPr="00520112">
        <w:rPr>
          <w:i/>
          <w:iCs/>
        </w:rPr>
        <w:t>Prompt Refinement for Chemistry Analysis</w:t>
      </w:r>
      <w:r w:rsidRPr="00520112">
        <w:t>, Gemini Advanced 2.5 Pro. (Apr. 3, 2025). https://g.co/gemini/share/060d4c405f1c.</w:t>
      </w:r>
    </w:p>
    <w:p w:rsidR="00520112" w:rsidRPr="00520112" w:rsidRDefault="00520112" w:rsidP="00520112">
      <w:pPr>
        <w:pStyle w:val="Bibliography"/>
      </w:pPr>
      <w:r w:rsidRPr="00520112">
        <w:t>[41]</w:t>
      </w:r>
      <w:r w:rsidRPr="00520112">
        <w:tab/>
      </w:r>
      <w:r w:rsidRPr="00520112">
        <w:rPr>
          <w:i/>
          <w:iCs/>
        </w:rPr>
        <w:t>‎Deep Research Meta-Prompting - Microplastics and Fertilization Research</w:t>
      </w:r>
      <w:r w:rsidRPr="00520112">
        <w:t>, Gemini Advanced 2.5 Pro. (Apr. 29, 2025). https://g.co/gemini/share/23a5d2a93610.</w:t>
      </w:r>
    </w:p>
    <w:p w:rsidR="00520112" w:rsidRPr="00520112" w:rsidRDefault="00520112" w:rsidP="00520112">
      <w:pPr>
        <w:pStyle w:val="Bibliography"/>
      </w:pPr>
      <w:r w:rsidRPr="00520112">
        <w:t>[42]</w:t>
      </w:r>
      <w:r w:rsidRPr="00520112">
        <w:tab/>
      </w:r>
      <w:r w:rsidRPr="00520112">
        <w:rPr>
          <w:i/>
          <w:iCs/>
        </w:rPr>
        <w:t>Revising PWP Manuscript for arXiv</w:t>
      </w:r>
      <w:r w:rsidRPr="00520112">
        <w:t>, Gemini Advanced 2.5 Pro. https://g.co/gemini/share/851449a48d0f.</w:t>
      </w:r>
    </w:p>
    <w:p w:rsidR="0034694B" w:rsidRDefault="009A7E82" w:rsidP="009A7E82">
      <w:pPr>
        <w:pStyle w:val="Bibliography"/>
        <w:outlineLvl w:val="7"/>
        <w:sectPr w:rsidR="0034694B" w:rsidSect="00257F57">
          <w:footerReference w:type="even" r:id="rId10"/>
          <w:footerReference w:type="default" r:id="rId11"/>
          <w:footerReference w:type="first" r:id="rId12"/>
          <w:pgSz w:w="12240" w:h="15840"/>
          <w:pgMar w:top="1008" w:right="1440" w:bottom="1008" w:left="1440" w:header="720" w:footer="720" w:gutter="0"/>
          <w:cols w:space="720"/>
          <w:titlePg/>
        </w:sectPr>
      </w:pPr>
      <w:r w:rsidRPr="00EB0717">
        <w:fldChar w:fldCharType="end"/>
      </w:r>
    </w:p>
    <w:p w:rsidR="009D52ED" w:rsidRDefault="009D52ED" w:rsidP="009D52ED">
      <w:pPr>
        <w:pStyle w:val="BodyText"/>
      </w:pPr>
    </w:p>
    <w:p w:rsidR="00E04117" w:rsidRPr="00EB0717" w:rsidRDefault="00E04117" w:rsidP="00E04117">
      <w:pPr>
        <w:pStyle w:val="Heading1-A"/>
      </w:pPr>
      <w:bookmarkStart w:id="7" w:name="Classification_System_IU"/>
      <w:r w:rsidRPr="0064539D">
        <w:rPr>
          <w:vanish/>
        </w:rPr>
        <w:lastRenderedPageBreak/>
        <w:t>{{</w:t>
      </w:r>
      <w:r w:rsidRPr="00E04117">
        <w:t>Classification System for Information Units (IU)</w:t>
      </w:r>
      <w:r w:rsidRPr="0064539D">
        <w:rPr>
          <w:vanish/>
        </w:rPr>
        <w:t>}}{{BMK: #Classification_System_IU}}</w:t>
      </w:r>
      <w:bookmarkEnd w:id="7"/>
    </w:p>
    <w:p w:rsidR="00722E29" w:rsidRPr="00722E29" w:rsidRDefault="00722E29" w:rsidP="00DA0C64">
      <w:pPr>
        <w:pStyle w:val="BodyText"/>
        <w:spacing w:after="240"/>
        <w:ind w:left="2520"/>
        <w:jc w:val="left"/>
        <w:rPr>
          <w:i/>
        </w:rPr>
      </w:pPr>
      <w:r>
        <w:rPr>
          <w:i/>
        </w:rPr>
        <w:t xml:space="preserve">Note: see PDF attachment file </w:t>
      </w:r>
      <w:r w:rsidRPr="00722E29">
        <w:rPr>
          <w:i/>
        </w:rPr>
        <w:t>Classification_System_Information_Units_IU.md</w:t>
      </w:r>
      <w:r>
        <w:rPr>
          <w:i/>
        </w:rPr>
        <w:t xml:space="preserve"> or </w:t>
      </w:r>
      <w:hyperlink w:anchor="SI" w:history="1">
        <w:r w:rsidRPr="0064539D">
          <w:rPr>
            <w:rStyle w:val="Hyperlink"/>
            <w:b/>
            <w:i/>
            <w:vanish/>
          </w:rPr>
          <w:t>{{</w:t>
        </w:r>
        <w:r w:rsidRPr="0064539D">
          <w:rPr>
            <w:rStyle w:val="Hyperlink"/>
            <w:i/>
          </w:rPr>
          <w:t>SI</w:t>
        </w:r>
        <w:r w:rsidRPr="0064539D">
          <w:rPr>
            <w:rStyle w:val="Hyperlink"/>
            <w:b/>
            <w:i/>
            <w:vanish/>
          </w:rPr>
          <w:t>}}{{</w:t>
        </w:r>
        <w:r w:rsidR="00C8274F" w:rsidRPr="0064539D">
          <w:rPr>
            <w:rStyle w:val="Hyperlink"/>
            <w:b/>
            <w:i/>
            <w:vanish/>
          </w:rPr>
          <w:t>LNK</w:t>
        </w:r>
        <w:r w:rsidRPr="0064539D">
          <w:rPr>
            <w:rStyle w:val="Hyperlink"/>
            <w:b/>
            <w:i/>
            <w:vanish/>
          </w:rPr>
          <w:t>: #SI}}</w:t>
        </w:r>
      </w:hyperlink>
      <w:r>
        <w:rPr>
          <w:i/>
        </w:rPr>
        <w:t xml:space="preserve"> for the source Markdown-formatted text.</w:t>
      </w:r>
    </w:p>
    <w:p w:rsidR="002616B1" w:rsidRDefault="002616B1" w:rsidP="002616B1">
      <w:pPr>
        <w:pStyle w:val="BodyText"/>
      </w:pPr>
      <w:r>
        <w:t>This section defines a system of 13 categories for classifying Information Units (IU). These categories describe distinct types of scholarly information that are typically found within, or are suitable for inclusion in, summary sections of an academic manuscript, such as an Abstract or a Conclusions section. All such information is understood to originate from, and be substantiated by, the main IMRaD (Introduction, Methods, Results, Discussion) content of the paper. Each category definition below includes:</w:t>
      </w:r>
    </w:p>
    <w:p w:rsidR="002616B1" w:rsidRDefault="002616B1" w:rsidP="002B32D6">
      <w:pPr>
        <w:pStyle w:val="ListBullet"/>
        <w:tabs>
          <w:tab w:val="clear" w:pos="360"/>
          <w:tab w:val="num" w:pos="180"/>
        </w:tabs>
        <w:ind w:left="180"/>
      </w:pPr>
      <w:r w:rsidRPr="002616B1">
        <w:rPr>
          <w:b/>
        </w:rPr>
        <w:t>Scope</w:t>
      </w:r>
      <w:r w:rsidRPr="00EB0717">
        <w:rPr>
          <w:b/>
        </w:rPr>
        <w:t>:</w:t>
      </w:r>
      <w:r w:rsidRPr="00EB0717">
        <w:t xml:space="preserve"> </w:t>
      </w:r>
      <w:r>
        <w:t>Primarily guides the classification of an Information Unit by defining the nature of the information it contains.</w:t>
      </w:r>
    </w:p>
    <w:p w:rsidR="00722E29" w:rsidRDefault="002616B1" w:rsidP="002B32D6">
      <w:pPr>
        <w:pStyle w:val="ListBullet"/>
        <w:tabs>
          <w:tab w:val="clear" w:pos="360"/>
          <w:tab w:val="num" w:pos="180"/>
        </w:tabs>
        <w:ind w:left="180"/>
      </w:pPr>
      <w:r w:rsidRPr="00722E29">
        <w:rPr>
          <w:b/>
        </w:rPr>
        <w:t>Primary IMRaD Location:</w:t>
      </w:r>
      <w:r>
        <w:t xml:space="preserve"> </w:t>
      </w:r>
      <w:r w:rsidR="00722E29">
        <w:t xml:space="preserve">Indicates </w:t>
      </w:r>
      <w:r>
        <w:t>where the detailed, original information is typically first presented in the main paper, guiding where to search for or verify such information.</w:t>
      </w:r>
    </w:p>
    <w:p w:rsidR="002616B1" w:rsidRDefault="002616B1" w:rsidP="002B32D6">
      <w:pPr>
        <w:pStyle w:val="ListBullet"/>
        <w:tabs>
          <w:tab w:val="clear" w:pos="360"/>
          <w:tab w:val="num" w:pos="180"/>
        </w:tabs>
        <w:ind w:left="180"/>
      </w:pPr>
      <w:r w:rsidRPr="00722E29">
        <w:rPr>
          <w:b/>
        </w:rPr>
        <w:t>Verification Notes:</w:t>
      </w:r>
      <w:r>
        <w:t xml:space="preserve"> </w:t>
      </w:r>
      <w:r w:rsidR="00722E29">
        <w:t>P</w:t>
      </w:r>
      <w:r>
        <w:t>rovide criteria for assessing the integrity, appropriate sourcing, and faithful representation of an Information Unit when it appears in, or is being considered for, a summary section (such as an Abstract or a Conclusion). They help ensure that such summary elements accurately reflect the detailed IMRaD content and adhere to good scholarly practice (e.g., not introducing new data in a summary of findings, ensuring limitations are contextually appropriate if mentioned in a summary).</w:t>
      </w:r>
    </w:p>
    <w:p w:rsidR="002B32D6" w:rsidRDefault="003022BE" w:rsidP="002B32D6">
      <w:pPr>
        <w:pStyle w:val="Heading2-"/>
        <w:spacing w:before="240"/>
      </w:pPr>
      <w:r w:rsidRPr="003022BE">
        <w:t>Background, Aim, and Problem Statement</w:t>
      </w:r>
      <w:r w:rsidR="002616B1" w:rsidRPr="00EB0717">
        <w:t>:</w:t>
      </w:r>
    </w:p>
    <w:p w:rsidR="002B32D6" w:rsidRDefault="002616B1" w:rsidP="003022BE">
      <w:pPr>
        <w:pStyle w:val="ListBullet"/>
      </w:pPr>
      <w:r w:rsidRPr="003022BE">
        <w:rPr>
          <w:b/>
        </w:rPr>
        <w:t>Scope:</w:t>
      </w:r>
      <w:r>
        <w:t xml:space="preserve"> Information Units that establish brief background/context for the study, AND/OR state the core research question(s), objective(s), hypothesis (hypotheses), or the problem/gap the study was designed to address. (In an Abstract, this often forms the opening statements; in Conclusions, it's typically a focused reminder of the core purpose or problem).</w:t>
      </w:r>
    </w:p>
    <w:p w:rsidR="002B32D6" w:rsidRDefault="002616B1" w:rsidP="002B32D6">
      <w:pPr>
        <w:pStyle w:val="ListBullet"/>
      </w:pPr>
      <w:r w:rsidRPr="002B32D6">
        <w:rPr>
          <w:b/>
        </w:rPr>
        <w:t>Primary IMRaD Location for First Introduction/Substantiation:</w:t>
      </w:r>
      <w:r>
        <w:t xml:space="preserve"> Introduction</w:t>
      </w:r>
    </w:p>
    <w:p w:rsidR="002B32D6" w:rsidRDefault="002616B1" w:rsidP="002B32D6">
      <w:pPr>
        <w:pStyle w:val="ListBullet"/>
      </w:pPr>
      <w:r w:rsidRPr="002B32D6">
        <w:rPr>
          <w:b/>
        </w:rPr>
        <w:t>Verification Notes:</w:t>
      </w:r>
      <w:r>
        <w:t xml:space="preserve"> Verify that this accurately reflects, and does not misrepresent or unduly expand upon, the background, aims, objectives, and problem statement detailed in the Introduction section of the main paper.</w:t>
      </w:r>
    </w:p>
    <w:p w:rsidR="002B32D6" w:rsidRDefault="002616B1" w:rsidP="002B32D6">
      <w:pPr>
        <w:pStyle w:val="Heading2-"/>
      </w:pPr>
      <w:r>
        <w:t>Statement of Core Methodology</w:t>
      </w:r>
    </w:p>
    <w:p w:rsidR="002B32D6" w:rsidRDefault="002616B1" w:rsidP="002B32D6">
      <w:pPr>
        <w:pStyle w:val="ListBullet"/>
      </w:pPr>
      <w:r w:rsidRPr="002B32D6">
        <w:rPr>
          <w:b/>
        </w:rPr>
        <w:t>Scope:</w:t>
      </w:r>
      <w:r>
        <w:t xml:space="preserve"> Information Units concisely describing the primary methods, key experimental design features, main apparatus, population/sample, or principal operational approach used in the study. (Essential for Abstracts; Conclusions would typically only mention methods if using Category 3).</w:t>
      </w:r>
    </w:p>
    <w:p w:rsidR="002B32D6" w:rsidRDefault="002616B1" w:rsidP="002B32D6">
      <w:pPr>
        <w:pStyle w:val="ListBullet"/>
      </w:pPr>
      <w:r w:rsidRPr="002B32D6">
        <w:rPr>
          <w:b/>
        </w:rPr>
        <w:t>Primary IMRaD Location for First Introduction/Substantiation:</w:t>
      </w:r>
      <w:r>
        <w:t xml:space="preserve"> Methods</w:t>
      </w:r>
    </w:p>
    <w:p w:rsidR="002B32D6" w:rsidRDefault="002616B1" w:rsidP="002B32D6">
      <w:pPr>
        <w:pStyle w:val="ListBullet"/>
      </w:pPr>
      <w:r w:rsidRPr="002B32D6">
        <w:rPr>
          <w:b/>
        </w:rPr>
        <w:t>Verification Notes:</w:t>
      </w:r>
      <w:r>
        <w:t xml:space="preserve"> Ensure this is a fair and accurate summary of the main methodologies detailed in the Methods section; it should not introduce methods not mentioned there nor go into excessive detail inappropriate for a summary.</w:t>
      </w:r>
    </w:p>
    <w:p w:rsidR="002B32D6" w:rsidRDefault="002616B1" w:rsidP="002B32D6">
      <w:pPr>
        <w:pStyle w:val="Heading2-"/>
      </w:pPr>
      <w:r>
        <w:t>Methodological Highlight (Pivotal Aspect)</w:t>
      </w:r>
    </w:p>
    <w:p w:rsidR="002B32D6" w:rsidRDefault="002616B1" w:rsidP="002B32D6">
      <w:pPr>
        <w:pStyle w:val="ListBullet"/>
      </w:pPr>
      <w:r w:rsidRPr="002B32D6">
        <w:rPr>
          <w:b/>
        </w:rPr>
        <w:t>Scope:</w:t>
      </w:r>
      <w:r>
        <w:t xml:space="preserve"> Information Units briefly highlighting a novel, critical, or particularly relevant aspect of the study's methodology that was crucial for the results or represents a significant contribution in itself, often emphasizing why it was pivotal or how it impacted the study. (More typical for Conclusions if a methodological point is a key takeaway).</w:t>
      </w:r>
    </w:p>
    <w:p w:rsidR="002B32D6" w:rsidRDefault="002616B1" w:rsidP="002B32D6">
      <w:pPr>
        <w:pStyle w:val="ListBullet"/>
      </w:pPr>
      <w:r w:rsidRPr="002B32D6">
        <w:rPr>
          <w:b/>
        </w:rPr>
        <w:t>Primary IMRaD Location for First Introduction/Substantiation:</w:t>
      </w:r>
      <w:r>
        <w:t xml:space="preserve"> Methods (for full description); Results (for performance/validation data, if applicable).</w:t>
      </w:r>
    </w:p>
    <w:p w:rsidR="002B32D6" w:rsidRDefault="002616B1" w:rsidP="002B32D6">
      <w:pPr>
        <w:pStyle w:val="ListBullet"/>
      </w:pPr>
      <w:r w:rsidRPr="002B32D6">
        <w:rPr>
          <w:b/>
        </w:rPr>
        <w:t>Verification Notes:</w:t>
      </w:r>
      <w:r>
        <w:t xml:space="preserve"> The full description of the highlighted method must exist in the Methods section. If its effectiveness or novelty is part of the highlight, supporting data/evidence should be present in the Results section.</w:t>
      </w:r>
    </w:p>
    <w:p w:rsidR="002B32D6" w:rsidRDefault="002616B1" w:rsidP="00C8274F">
      <w:pPr>
        <w:pStyle w:val="Heading2-"/>
        <w:pageBreakBefore/>
      </w:pPr>
      <w:r>
        <w:lastRenderedPageBreak/>
        <w:t>Key Finding / Main Result</w:t>
      </w:r>
    </w:p>
    <w:p w:rsidR="002B32D6" w:rsidRDefault="002616B1" w:rsidP="002B32D6">
      <w:pPr>
        <w:pStyle w:val="ListBullet"/>
      </w:pPr>
      <w:r w:rsidRPr="002B32D6">
        <w:rPr>
          <w:b/>
        </w:rPr>
        <w:t>Scope:</w:t>
      </w:r>
      <w:r>
        <w:t xml:space="preserve"> Information Units stating a primary outcome, discovery, or observation that directly addresses the study's main aim(s) or research question(s). (Abstracts will present these very concisely).</w:t>
      </w:r>
    </w:p>
    <w:p w:rsidR="002B32D6" w:rsidRDefault="002616B1" w:rsidP="002B32D6">
      <w:pPr>
        <w:pStyle w:val="ListBullet"/>
      </w:pPr>
      <w:r w:rsidRPr="002B32D6">
        <w:rPr>
          <w:b/>
        </w:rPr>
        <w:t>Primary IMRaD Location for First Introduction/Substantiation:</w:t>
      </w:r>
      <w:r>
        <w:t xml:space="preserve"> Results</w:t>
      </w:r>
    </w:p>
    <w:p w:rsidR="002B32D6" w:rsidRDefault="002616B1" w:rsidP="002B32D6">
      <w:pPr>
        <w:pStyle w:val="ListBullet"/>
      </w:pPr>
      <w:r w:rsidRPr="002B32D6">
        <w:rPr>
          <w:b/>
        </w:rPr>
        <w:t>Verification Notes:</w:t>
      </w:r>
      <w:r>
        <w:t xml:space="preserve"> Verify that these are direct statements or accurate summaries of data, figures, tables, or factual statements presented in the Results section. No new data or results should be introduced here that are not in the main paper's Results.</w:t>
      </w:r>
    </w:p>
    <w:p w:rsidR="002B32D6" w:rsidRDefault="002616B1" w:rsidP="002B32D6">
      <w:pPr>
        <w:pStyle w:val="Heading2-"/>
      </w:pPr>
      <w:r>
        <w:t>Subsidiary Finding / Secondary Result</w:t>
      </w:r>
    </w:p>
    <w:p w:rsidR="002B32D6" w:rsidRDefault="002616B1" w:rsidP="002B32D6">
      <w:pPr>
        <w:pStyle w:val="ListBullet"/>
      </w:pPr>
      <w:r w:rsidRPr="002B32D6">
        <w:rPr>
          <w:b/>
        </w:rPr>
        <w:t>Scope:</w:t>
      </w:r>
      <w:r>
        <w:t xml:space="preserve"> Information Units stating a noteworthy outcome or observation not central to the main research question(s) but providing additional insight or supporting main findings. (Rare in Abstracts, more common in Conclusions if space and significance allow).</w:t>
      </w:r>
    </w:p>
    <w:p w:rsidR="002B32D6" w:rsidRDefault="002616B1" w:rsidP="002B32D6">
      <w:pPr>
        <w:pStyle w:val="ListBullet"/>
      </w:pPr>
      <w:r w:rsidRPr="002B32D6">
        <w:rPr>
          <w:b/>
        </w:rPr>
        <w:t>Primary IMRaD Location for First Introduction/Substantiation:</w:t>
      </w:r>
      <w:r>
        <w:t xml:space="preserve"> Results</w:t>
      </w:r>
    </w:p>
    <w:p w:rsidR="002B32D6" w:rsidRDefault="002616B1" w:rsidP="002B32D6">
      <w:pPr>
        <w:pStyle w:val="ListBullet"/>
      </w:pPr>
      <w:r w:rsidRPr="002B32D6">
        <w:rPr>
          <w:b/>
        </w:rPr>
        <w:t>Verification Notes:</w:t>
      </w:r>
      <w:r>
        <w:t xml:space="preserve"> Verify these were previously presented with supporting evidence in the Results section and are not new data points not found in the main paper's Results.</w:t>
      </w:r>
    </w:p>
    <w:p w:rsidR="002B32D6" w:rsidRDefault="002616B1" w:rsidP="002B32D6">
      <w:pPr>
        <w:pStyle w:val="Heading2-"/>
      </w:pPr>
      <w:r>
        <w:t>Interpretation of Finding(s)</w:t>
      </w:r>
    </w:p>
    <w:p w:rsidR="002B32D6" w:rsidRDefault="002616B1" w:rsidP="002B32D6">
      <w:pPr>
        <w:pStyle w:val="ListBullet"/>
      </w:pPr>
      <w:r w:rsidRPr="002B32D6">
        <w:rPr>
          <w:b/>
        </w:rPr>
        <w:t>Scope:</w:t>
      </w:r>
      <w:r>
        <w:t xml:space="preserve"> Information Units explaining the meaning of the study's results, often connecting findings or exploring reasons for outcomes. (In an Abstract, interpretations are typically very concise and tied directly to key findings; Conclusions may offer slightly more elaborated summaries of interpretations).</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Ensure interpretations are consistent with, and (if in Conclusions) concisely summarize, more detailed interpretations in the Discussion, grounded in Results. Abstracts will offer very brief interpretations.</w:t>
      </w:r>
    </w:p>
    <w:p w:rsidR="002B32D6" w:rsidRDefault="002616B1" w:rsidP="002B32D6">
      <w:pPr>
        <w:pStyle w:val="Heading2-"/>
      </w:pPr>
      <w:r>
        <w:t>Answer to Research Question / Resolution of Hypothesis</w:t>
      </w:r>
    </w:p>
    <w:p w:rsidR="002B32D6" w:rsidRDefault="002616B1" w:rsidP="002B32D6">
      <w:pPr>
        <w:pStyle w:val="ListBullet"/>
      </w:pPr>
      <w:r w:rsidRPr="002B32D6">
        <w:rPr>
          <w:b/>
        </w:rPr>
        <w:t>Scope:</w:t>
      </w:r>
      <w:r>
        <w:t xml:space="preserve"> Information Units explicitly stating how the study's findings answer the initial research question(s) or confirm/refute/modify the initial hypothesis (hypotheses). (In an Abstract, this is often a direct and concise statement).</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Verify this answer/resolution concisely reflects detailed arguments and evidence from the Discussion, which links to Results. Ensure no new claims are made beyond this.</w:t>
      </w:r>
    </w:p>
    <w:p w:rsidR="002B32D6" w:rsidRDefault="002616B1" w:rsidP="002B32D6">
      <w:pPr>
        <w:pStyle w:val="Heading2-"/>
      </w:pPr>
      <w:r>
        <w:t>Comparison with Existing Literature / Contextualization</w:t>
      </w:r>
    </w:p>
    <w:p w:rsidR="002B32D6" w:rsidRDefault="002616B1" w:rsidP="002B32D6">
      <w:pPr>
        <w:pStyle w:val="ListBullet"/>
      </w:pPr>
      <w:r w:rsidRPr="002B32D6">
        <w:rPr>
          <w:b/>
        </w:rPr>
        <w:t>Scope:</w:t>
      </w:r>
      <w:r>
        <w:t xml:space="preserve"> Information Units relating the study's findings to existing knowledge, theories, or previous research, noting consistencies, contradictions, or extensions. (Generally rare and very brief in Abstracts; more common in Conclusions as a summary of key comparisons from the Discussion).</w:t>
      </w:r>
    </w:p>
    <w:p w:rsidR="002B32D6" w:rsidRDefault="002616B1" w:rsidP="002B32D6">
      <w:pPr>
        <w:pStyle w:val="ListBullet"/>
      </w:pPr>
      <w:r w:rsidRPr="002B32D6">
        <w:rPr>
          <w:b/>
        </w:rPr>
        <w:t>Primary IMRaD Location for First Introduction/Substantiation:</w:t>
      </w:r>
      <w:r>
        <w:t xml:space="preserve"> Discussion (primarily for detailed comparisons); Introduction (for foundational context).</w:t>
      </w:r>
    </w:p>
    <w:p w:rsidR="002B32D6" w:rsidRDefault="002616B1" w:rsidP="002B32D6">
      <w:pPr>
        <w:pStyle w:val="ListBullet"/>
      </w:pPr>
      <w:r w:rsidRPr="002B32D6">
        <w:rPr>
          <w:b/>
        </w:rPr>
        <w:t>Verification Notes:</w:t>
      </w:r>
      <w:r>
        <w:t xml:space="preserve"> Confirm statements summarize comparisons and contextualization already explored in the Discussion. Abstracts rarely contain this.</w:t>
      </w:r>
    </w:p>
    <w:p w:rsidR="002B32D6" w:rsidRDefault="002616B1" w:rsidP="002B32D6">
      <w:pPr>
        <w:pStyle w:val="Heading2-"/>
      </w:pPr>
      <w:r>
        <w:t>Statement of Broader Significance / Impact</w:t>
      </w:r>
    </w:p>
    <w:p w:rsidR="002B32D6" w:rsidRDefault="002616B1" w:rsidP="002B32D6">
      <w:pPr>
        <w:pStyle w:val="ListBullet"/>
      </w:pPr>
      <w:r w:rsidRPr="002B32D6">
        <w:rPr>
          <w:b/>
        </w:rPr>
        <w:t>Scope:</w:t>
      </w:r>
      <w:r>
        <w:t xml:space="preserve"> Information Units articulating the wider importance, contribution, or potential value of the study's findings to its specific field or to society more generally. (A key component for both Abstracts and Conclusions).</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Check that these statements are logical extensions of findings and interpretations, with the detailed arguments supporting this significance in the Discussion.</w:t>
      </w:r>
    </w:p>
    <w:p w:rsidR="002B32D6" w:rsidRDefault="002616B1" w:rsidP="002B32D6">
      <w:pPr>
        <w:pStyle w:val="Heading2-"/>
      </w:pPr>
      <w:r>
        <w:lastRenderedPageBreak/>
        <w:t>Practical Application / Recommendation</w:t>
      </w:r>
    </w:p>
    <w:p w:rsidR="002B32D6" w:rsidRDefault="002616B1" w:rsidP="002B32D6">
      <w:pPr>
        <w:pStyle w:val="ListBullet"/>
      </w:pPr>
      <w:r w:rsidRPr="002B32D6">
        <w:rPr>
          <w:b/>
        </w:rPr>
        <w:t>Scope:</w:t>
      </w:r>
      <w:r>
        <w:t xml:space="preserve"> Information Units suggesting how the study's findings could be translated into real-world applications, or making specific recommendations for practice, policy, design, or intervention. (May be very concise in Abstracts; more elaborated in Conclusions if based on Discussion).</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Ensure these stem from findings and interpretations explored and justified in the Discussion.</w:t>
      </w:r>
    </w:p>
    <w:p w:rsidR="002B32D6" w:rsidRDefault="002616B1" w:rsidP="002B32D6">
      <w:pPr>
        <w:pStyle w:val="Heading2-"/>
      </w:pPr>
      <w:r>
        <w:t>Acknowledgement of Study Limitation(s)</w:t>
      </w:r>
    </w:p>
    <w:p w:rsidR="002B32D6" w:rsidRDefault="002616B1" w:rsidP="002B32D6">
      <w:pPr>
        <w:pStyle w:val="ListBullet"/>
      </w:pPr>
      <w:r w:rsidRPr="002B32D6">
        <w:rPr>
          <w:b/>
        </w:rPr>
        <w:t>Scope:</w:t>
      </w:r>
      <w:r>
        <w:t xml:space="preserve"> Information Units identifying constraints, weaknesses, caveats, or boundaries related to the study's design, methodology, sample, or the generalizability of its findings. (Very rare in Abstracts; more common and important in Conclusions for balance).</w:t>
      </w:r>
    </w:p>
    <w:p w:rsidR="002B32D6" w:rsidRDefault="002616B1" w:rsidP="002B32D6">
      <w:pPr>
        <w:pStyle w:val="ListBullet"/>
      </w:pPr>
      <w:r w:rsidRPr="002B32D6">
        <w:rPr>
          <w:b/>
        </w:rPr>
        <w:t>Primary IMRaD Location for First Introduction/Substantiation:</w:t>
      </w:r>
      <w:r>
        <w:t xml:space="preserve"> Discussion (most common); Methods (for purely methodological limitations).</w:t>
      </w:r>
    </w:p>
    <w:p w:rsidR="002B32D6" w:rsidRDefault="002616B1" w:rsidP="002B32D6">
      <w:pPr>
        <w:pStyle w:val="ListBullet"/>
      </w:pPr>
      <w:r w:rsidRPr="002B32D6">
        <w:rPr>
          <w:b/>
        </w:rPr>
        <w:t>Verification Notes:</w:t>
      </w:r>
      <w:r>
        <w:t xml:space="preserve"> Verify these are consistent with limitations detailed in the Discussion or Methods. No new, unmentioned limitations should appear in Conclusions. Abstracts typically omit these.</w:t>
      </w:r>
    </w:p>
    <w:p w:rsidR="002B32D6" w:rsidRDefault="002616B1" w:rsidP="002B32D6">
      <w:pPr>
        <w:pStyle w:val="Heading2-"/>
      </w:pPr>
      <w:r>
        <w:t>Suggestion for Future Research / Outlook</w:t>
      </w:r>
    </w:p>
    <w:p w:rsidR="002B32D6" w:rsidRDefault="002616B1" w:rsidP="002B32D6">
      <w:pPr>
        <w:pStyle w:val="ListBullet"/>
      </w:pPr>
      <w:r w:rsidRPr="002B32D6">
        <w:rPr>
          <w:b/>
        </w:rPr>
        <w:t>Scope:</w:t>
      </w:r>
      <w:r>
        <w:t xml:space="preserve"> Information Units proposing specific directions for subsequent studies, new research questions arising from the current findings, or areas needing further investigation, including a broader outlook. (May be very brief or absent in Abstracts; more common and detailed in Conclusions).</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Check that these suggestions logically arise from the study and summarize detailed suggestions from the Discussion. Abstracts rarely detail this.</w:t>
      </w:r>
    </w:p>
    <w:p w:rsidR="002B32D6" w:rsidRDefault="002616B1" w:rsidP="002B32D6">
      <w:pPr>
        <w:pStyle w:val="Heading2-"/>
      </w:pPr>
      <w:r>
        <w:t>Overall Concluding Remark / Take-Home Message</w:t>
      </w:r>
    </w:p>
    <w:p w:rsidR="002B32D6" w:rsidRDefault="002616B1" w:rsidP="002B32D6">
      <w:pPr>
        <w:pStyle w:val="ListBullet"/>
      </w:pPr>
      <w:r w:rsidRPr="002B32D6">
        <w:rPr>
          <w:b/>
        </w:rPr>
        <w:t>Scope:</w:t>
      </w:r>
      <w:r>
        <w:t xml:space="preserve"> An Information Unit (IU) (often a full sentence when not further chunked, or a dominant clause) providing a final, high-level summary that encapsulates the main essence of the study's findings and their importance. (This is the culminating statement for both Abstracts and Conclusions).</w:t>
      </w:r>
    </w:p>
    <w:p w:rsidR="002B32D6" w:rsidRDefault="002616B1" w:rsidP="002B32D6">
      <w:pPr>
        <w:pStyle w:val="ListBullet"/>
      </w:pPr>
      <w:r w:rsidRPr="002B32D6">
        <w:rPr>
          <w:b/>
        </w:rPr>
        <w:t>Primary IMRaD Location for First Introduction/Substantiation:</w:t>
      </w:r>
      <w:r>
        <w:t xml:space="preserve"> Content derived from Results and Discussion; specific phrasing is unique to summary sections.</w:t>
      </w:r>
    </w:p>
    <w:p w:rsidR="002B32D6" w:rsidRDefault="002616B1" w:rsidP="002B32D6">
      <w:pPr>
        <w:pStyle w:val="ListBullet"/>
      </w:pPr>
      <w:r w:rsidRPr="002B32D6">
        <w:rPr>
          <w:b/>
        </w:rPr>
        <w:t>Verification Notes:</w:t>
      </w:r>
      <w:r>
        <w:t xml:space="preserve"> The message must be a fair and accurate representation of substantiated contributions detailed in Results/Discussion and should not introduce new substantive claims.</w:t>
      </w:r>
    </w:p>
    <w:p w:rsidR="003D6364" w:rsidRDefault="003D6364" w:rsidP="003D6364">
      <w:pPr>
        <w:spacing w:after="120"/>
      </w:pPr>
    </w:p>
    <w:p w:rsidR="00DA0C64" w:rsidRDefault="00EB77AB" w:rsidP="00DA0C64">
      <w:pPr>
        <w:pStyle w:val="Heading1-A"/>
      </w:pPr>
      <w:bookmarkStart w:id="8" w:name="ConclusionsClassificationReferences"/>
      <w:r w:rsidRPr="0064539D">
        <w:rPr>
          <w:vanish/>
        </w:rPr>
        <w:lastRenderedPageBreak/>
        <w:t>{{</w:t>
      </w:r>
      <w:r w:rsidR="00DA0C64" w:rsidRPr="00DA0C64">
        <w:t>Analysis of Conclusions - Classification and References</w:t>
      </w:r>
      <w:r w:rsidRPr="0064539D">
        <w:rPr>
          <w:vanish/>
        </w:rPr>
        <w:t>}}{{BMK: #ConclusionsClassificationReferences}}</w:t>
      </w:r>
      <w:bookmarkEnd w:id="8"/>
    </w:p>
    <w:p w:rsidR="00DA0C64" w:rsidRPr="00722E29" w:rsidRDefault="00DA0C64" w:rsidP="00DA0C64">
      <w:pPr>
        <w:pStyle w:val="BodyText"/>
        <w:spacing w:after="240"/>
        <w:ind w:left="2520"/>
        <w:jc w:val="left"/>
        <w:rPr>
          <w:i/>
        </w:rPr>
      </w:pPr>
      <w:r>
        <w:rPr>
          <w:i/>
        </w:rPr>
        <w:t xml:space="preserve">Note: see PDF attachment file </w:t>
      </w:r>
      <w:r w:rsidRPr="00DA0C64">
        <w:rPr>
          <w:i/>
        </w:rPr>
        <w:t>ConclusionsClassificationAndReferencesPrompt.md</w:t>
      </w:r>
      <w:r>
        <w:rPr>
          <w:i/>
        </w:rPr>
        <w:t xml:space="preserve"> or </w:t>
      </w:r>
      <w:hyperlink w:anchor="SI" w:history="1">
        <w:r w:rsidRPr="0064539D">
          <w:rPr>
            <w:rStyle w:val="Hyperlink"/>
            <w:b/>
            <w:i/>
            <w:vanish/>
          </w:rPr>
          <w:t>{{</w:t>
        </w:r>
        <w:r w:rsidRPr="0064539D">
          <w:rPr>
            <w:rStyle w:val="Hyperlink"/>
            <w:i/>
          </w:rPr>
          <w:t>SI</w:t>
        </w:r>
        <w:r w:rsidRPr="0064539D">
          <w:rPr>
            <w:rStyle w:val="Hyperlink"/>
            <w:b/>
            <w:i/>
            <w:vanish/>
          </w:rPr>
          <w:t>}}{{LNK: #SI}}</w:t>
        </w:r>
      </w:hyperlink>
      <w:r>
        <w:rPr>
          <w:i/>
        </w:rPr>
        <w:t xml:space="preserve"> for the source Markdown-formatted text.</w:t>
      </w:r>
    </w:p>
    <w:p w:rsidR="00B10E18" w:rsidRPr="00B10E18" w:rsidRDefault="00B10E18" w:rsidP="00B10E18">
      <w:pPr>
        <w:pStyle w:val="Heading2"/>
      </w:pPr>
      <w:r w:rsidRPr="00B10E18">
        <w:t>Role:</w:t>
      </w:r>
    </w:p>
    <w:p w:rsidR="00B10E18" w:rsidRPr="00B10E18" w:rsidRDefault="00B10E18" w:rsidP="00B10E18">
      <w:pPr>
        <w:pStyle w:val="NormalWeb"/>
        <w:spacing w:before="0" w:beforeAutospacing="0" w:after="0" w:afterAutospacing="0"/>
        <w:rPr>
          <w:rFonts w:ascii="Calibri" w:hAnsi="Calibri" w:cs="Calibri"/>
          <w:sz w:val="20"/>
          <w:szCs w:val="20"/>
          <w:lang w:val="en-US"/>
        </w:rPr>
      </w:pPr>
      <w:r w:rsidRPr="00B10E18">
        <w:rPr>
          <w:rFonts w:ascii="Calibri" w:hAnsi="Calibri" w:cs="Calibri"/>
          <w:color w:val="000000"/>
          <w:sz w:val="20"/>
          <w:szCs w:val="20"/>
          <w:lang w:val="en-US"/>
        </w:rPr>
        <w:t xml:space="preserve">You are a meticulous </w:t>
      </w:r>
      <w:r w:rsidRPr="00B10E18">
        <w:rPr>
          <w:rFonts w:ascii="Calibri" w:hAnsi="Calibri" w:cs="Calibri"/>
          <w:b/>
          <w:bCs/>
          <w:color w:val="000000"/>
          <w:sz w:val="20"/>
          <w:szCs w:val="20"/>
          <w:lang w:val="en-US"/>
        </w:rPr>
        <w:t>Quality Assurance Analyst</w:t>
      </w:r>
      <w:r w:rsidRPr="00B10E18">
        <w:rPr>
          <w:rFonts w:ascii="Calibri" w:hAnsi="Calibri" w:cs="Calibri"/>
          <w:color w:val="000000"/>
          <w:sz w:val="20"/>
          <w:szCs w:val="20"/>
          <w:lang w:val="en-US"/>
        </w:rPr>
        <w:t xml:space="preserve"> specializing in the structural and informational integrity of academic manuscripts. Your expertise lies in dissecting textual components by accurately identifying relevant sections from full manuscripts, segmenting sentences into meaningful "Information Units" (IU), and classifying these units according to a defined system. Your work prepares the content for detailed verification.</w:t>
      </w:r>
    </w:p>
    <w:p w:rsidR="00B10E18" w:rsidRPr="00B10E18" w:rsidRDefault="00B10E18" w:rsidP="00B10E18">
      <w:pPr>
        <w:pStyle w:val="Heading2"/>
      </w:pPr>
      <w:r w:rsidRPr="00B10E18">
        <w:t>Context:</w:t>
      </w:r>
    </w:p>
    <w:p w:rsidR="00B10E18" w:rsidRPr="00B10E18" w:rsidRDefault="00B10E18" w:rsidP="00B10E18">
      <w:pPr>
        <w:pStyle w:val="NormalWeb"/>
        <w:spacing w:before="0" w:beforeAutospacing="0" w:after="0" w:afterAutospacing="0"/>
        <w:rPr>
          <w:rFonts w:ascii="Calibri" w:hAnsi="Calibri" w:cs="Calibri"/>
          <w:sz w:val="20"/>
          <w:szCs w:val="20"/>
          <w:lang w:val="en-US"/>
        </w:rPr>
      </w:pPr>
      <w:r w:rsidRPr="00B10E18">
        <w:rPr>
          <w:rFonts w:ascii="Calibri" w:hAnsi="Calibri" w:cs="Calibri"/>
          <w:color w:val="000000"/>
          <w:sz w:val="20"/>
          <w:szCs w:val="20"/>
          <w:lang w:val="en-US"/>
        </w:rPr>
        <w:t xml:space="preserve">The input you will receive is a </w:t>
      </w:r>
      <w:r w:rsidRPr="00B10E18">
        <w:rPr>
          <w:rFonts w:ascii="Calibri" w:hAnsi="Calibri" w:cs="Calibri"/>
          <w:b/>
          <w:bCs/>
          <w:color w:val="000000"/>
          <w:sz w:val="20"/>
          <w:szCs w:val="20"/>
          <w:lang w:val="en-US"/>
        </w:rPr>
        <w:t>full manuscript document</w:t>
      </w:r>
      <w:r w:rsidRPr="00B10E18">
        <w:rPr>
          <w:rFonts w:ascii="Calibri" w:hAnsi="Calibri" w:cs="Calibri"/>
          <w:color w:val="000000"/>
          <w:sz w:val="20"/>
          <w:szCs w:val="20"/>
          <w:lang w:val="en-US"/>
        </w:rPr>
        <w:t xml:space="preserve">. Your initial task will be to locate a </w:t>
      </w:r>
      <w:r w:rsidRPr="00B10E18">
        <w:rPr>
          <w:rFonts w:ascii="Calibri" w:hAnsi="Calibri" w:cs="Calibri"/>
          <w:b/>
          <w:bCs/>
          <w:color w:val="000000"/>
          <w:sz w:val="20"/>
          <w:szCs w:val="20"/>
          <w:lang w:val="en-US"/>
        </w:rPr>
        <w:t>dedicated and unambiguously titled 'Conclusions' section</w:t>
      </w:r>
      <w:r w:rsidRPr="00B10E18">
        <w:rPr>
          <w:rFonts w:ascii="Calibri" w:hAnsi="Calibri" w:cs="Calibri"/>
          <w:color w:val="000000"/>
          <w:sz w:val="20"/>
          <w:szCs w:val="20"/>
          <w:lang w:val="en-US"/>
        </w:rPr>
        <w:t xml:space="preserve"> within it. For the purpose of this task, sections must be explicitly titled to indicate they </w:t>
      </w:r>
      <w:r w:rsidRPr="00B10E18">
        <w:rPr>
          <w:rFonts w:ascii="Calibri" w:hAnsi="Calibri" w:cs="Calibri"/>
          <w:i/>
          <w:iCs/>
          <w:color w:val="000000"/>
          <w:sz w:val="20"/>
          <w:szCs w:val="20"/>
          <w:lang w:val="en-US"/>
        </w:rPr>
        <w:t>solely</w:t>
      </w:r>
      <w:r w:rsidRPr="00B10E18">
        <w:rPr>
          <w:rFonts w:ascii="Calibri" w:hAnsi="Calibri" w:cs="Calibri"/>
          <w:color w:val="000000"/>
          <w:sz w:val="20"/>
          <w:szCs w:val="20"/>
          <w:lang w:val="en-US"/>
        </w:rPr>
        <w:t xml:space="preserve"> contain conclusions (e.g., 'Conclusions,' 'Concluding Remarks,' 'Summary of Conclusions'). </w:t>
      </w:r>
      <w:r w:rsidRPr="00B10E18">
        <w:rPr>
          <w:rFonts w:ascii="Calibri" w:hAnsi="Calibri" w:cs="Calibri"/>
          <w:b/>
          <w:bCs/>
          <w:color w:val="000000"/>
          <w:sz w:val="20"/>
          <w:szCs w:val="20"/>
          <w:lang w:val="en-US"/>
        </w:rPr>
        <w:t>Sections with titles indicating mixed content (e.g., 'Discussion and Conclusions,' 'Results and Conclusions,' 'Conclusion and Outlook/Future Work,' 'Summary and Discussion') are NOT considered suitable or reliably identifiable as dedicated 'Conclusions' sections for this specific extraction task and should not be processed.</w:t>
      </w:r>
    </w:p>
    <w:p w:rsidR="00B10E18" w:rsidRPr="00B10E18" w:rsidRDefault="00B10E18" w:rsidP="00B10E18"/>
    <w:p w:rsidR="00B10E18" w:rsidRPr="00B10E18" w:rsidRDefault="00B10E18" w:rsidP="00B10E18">
      <w:pPr>
        <w:pStyle w:val="NormalWeb"/>
        <w:spacing w:before="0" w:beforeAutospacing="0" w:after="0" w:afterAutospacing="0"/>
        <w:rPr>
          <w:rFonts w:ascii="Calibri" w:hAnsi="Calibri" w:cs="Calibri"/>
          <w:sz w:val="20"/>
          <w:szCs w:val="20"/>
          <w:lang w:val="en-US"/>
        </w:rPr>
      </w:pPr>
      <w:r w:rsidRPr="00B10E18">
        <w:rPr>
          <w:rFonts w:ascii="Calibri" w:hAnsi="Calibri" w:cs="Calibri"/>
          <w:color w:val="000000"/>
          <w:sz w:val="20"/>
          <w:szCs w:val="20"/>
          <w:lang w:val="en-US"/>
        </w:rPr>
        <w:t>Following identification, you will deeply analyze this 'Conclusions' section. The ultimate goal is to perform a rigorous quality check. This involves preparing its informational content so that each distinct piece of information can be understood in its function (by classification) and subsequently traced and verified against the core sections of the paper. No new information should ideally be present in well-formed conclusions that isn't substantiated earlier in the manuscript.</w:t>
      </w:r>
    </w:p>
    <w:p w:rsidR="00B10E18" w:rsidRPr="00B10E18" w:rsidRDefault="00B10E18" w:rsidP="00B10E18"/>
    <w:p w:rsidR="00B10E18" w:rsidRPr="00B10E18" w:rsidRDefault="00B10E18" w:rsidP="00B10E18">
      <w:pPr>
        <w:pStyle w:val="NormalWeb"/>
        <w:spacing w:before="0" w:beforeAutospacing="0" w:after="0" w:afterAutospacing="0"/>
        <w:rPr>
          <w:rFonts w:ascii="Calibri" w:hAnsi="Calibri" w:cs="Calibri"/>
          <w:sz w:val="20"/>
          <w:szCs w:val="20"/>
          <w:lang w:val="en-US"/>
        </w:rPr>
      </w:pPr>
      <w:r w:rsidRPr="00B10E18">
        <w:rPr>
          <w:rFonts w:ascii="Calibri" w:hAnsi="Calibri" w:cs="Calibri"/>
          <w:color w:val="000000"/>
          <w:sz w:val="20"/>
          <w:szCs w:val="20"/>
          <w:lang w:val="en-US"/>
        </w:rPr>
        <w:t>Your multi-phase output will be used by a human reviewer or another process to systematically verify each identified Information Unit and understand its role. Precision and adherence to all criteria are paramount.</w:t>
      </w:r>
    </w:p>
    <w:p w:rsidR="00B10E18" w:rsidRPr="00B10E18" w:rsidRDefault="00B10E18" w:rsidP="00B10E18">
      <w:pPr>
        <w:pStyle w:val="Heading2"/>
      </w:pPr>
      <w:r w:rsidRPr="00B10E18">
        <w:t>Classification System for Information Units (IU)</w:t>
      </w:r>
    </w:p>
    <w:p w:rsidR="00D52A98" w:rsidRDefault="00D52A98" w:rsidP="00D52A98">
      <w:pPr>
        <w:pStyle w:val="BodyText"/>
      </w:pPr>
      <w:r>
        <w:t>This section defines a system of 13 categories for classifying Information Units (IU). These categories describe distinct types of scholarly information that are typically found within, or are suitable for inclusion in, summary sections of an academic manuscript, such as an Abstract or a Conclusions section. All such information is understood to originate from, and be substantiated by, the main IMRaD (Introduction, Methods, Results, Discussion) content of the paper. Each category definition below includes:</w:t>
      </w:r>
    </w:p>
    <w:p w:rsidR="00D52A98" w:rsidRDefault="00D52A98" w:rsidP="00D52A98">
      <w:pPr>
        <w:pStyle w:val="ListBullet"/>
        <w:tabs>
          <w:tab w:val="clear" w:pos="360"/>
          <w:tab w:val="num" w:pos="180"/>
        </w:tabs>
        <w:ind w:left="180"/>
      </w:pPr>
      <w:r w:rsidRPr="002616B1">
        <w:rPr>
          <w:b/>
        </w:rPr>
        <w:t>Scope</w:t>
      </w:r>
      <w:r w:rsidRPr="00EB0717">
        <w:rPr>
          <w:b/>
        </w:rPr>
        <w:t>:</w:t>
      </w:r>
      <w:r w:rsidRPr="00EB0717">
        <w:t xml:space="preserve"> </w:t>
      </w:r>
      <w:r>
        <w:t>Primarily guides the classification of an Information Unit by defining the nature of the information it contains.</w:t>
      </w:r>
    </w:p>
    <w:p w:rsidR="00D52A98" w:rsidRDefault="00D52A98" w:rsidP="00D52A98">
      <w:pPr>
        <w:pStyle w:val="ListBullet"/>
        <w:tabs>
          <w:tab w:val="clear" w:pos="360"/>
          <w:tab w:val="num" w:pos="180"/>
        </w:tabs>
        <w:ind w:left="180"/>
      </w:pPr>
      <w:r w:rsidRPr="00722E29">
        <w:rPr>
          <w:b/>
        </w:rPr>
        <w:t>Primary IMRaD Location:</w:t>
      </w:r>
      <w:r>
        <w:t xml:space="preserve"> Indicates where the detailed, original information is typically first presented in the main paper, guiding where to search for or verify such information.</w:t>
      </w:r>
    </w:p>
    <w:p w:rsidR="00D52A98" w:rsidRDefault="00D52A98" w:rsidP="00D52A98">
      <w:pPr>
        <w:pStyle w:val="ListBullet"/>
        <w:tabs>
          <w:tab w:val="clear" w:pos="360"/>
          <w:tab w:val="num" w:pos="180"/>
        </w:tabs>
        <w:ind w:left="180"/>
      </w:pPr>
      <w:r w:rsidRPr="00722E29">
        <w:rPr>
          <w:b/>
        </w:rPr>
        <w:t>Verification Notes:</w:t>
      </w:r>
      <w:r>
        <w:t xml:space="preserve"> Provide criteria for assessing the integrity, appropriate sourcing, and faithful representation of an Information Unit when it appears in, or is being considered for, a summary section (such as an Abstract or a Conclusion). They help ensure that such summary elements accurately reflect the detailed IMRaD content and adhere to good scholarly practice (e.g., not introducing new data in a summary of findings, ensuring limitations are contextually appropriate if mentioned in a summary).</w:t>
      </w:r>
    </w:p>
    <w:p w:rsidR="00D52A98" w:rsidRDefault="00D52A98" w:rsidP="00D52A98">
      <w:pPr>
        <w:pStyle w:val="Heading2-"/>
        <w:numPr>
          <w:ilvl w:val="0"/>
          <w:numId w:val="67"/>
        </w:numPr>
      </w:pPr>
      <w:r w:rsidRPr="003022BE">
        <w:t>Background, Aim, and Problem Statement</w:t>
      </w:r>
      <w:r w:rsidRPr="00EB0717">
        <w:t>:</w:t>
      </w:r>
    </w:p>
    <w:p w:rsidR="00D52A98" w:rsidRDefault="00D52A98" w:rsidP="00D52A98">
      <w:pPr>
        <w:pStyle w:val="ListBullet"/>
      </w:pPr>
      <w:r w:rsidRPr="003022BE">
        <w:rPr>
          <w:b/>
        </w:rPr>
        <w:t>Scope:</w:t>
      </w:r>
      <w:r>
        <w:t xml:space="preserve"> Information Units that establish brief background/context for the study, AND/OR state the core research question(s), objective(s), hypothesis (hypotheses), or the problem/gap the study was designed to address. (In an Abstract, this often forms the opening statements; in Conclusions, it's typically a focused reminder of the core purpose or problem).</w:t>
      </w:r>
    </w:p>
    <w:p w:rsidR="00D52A98" w:rsidRDefault="00D52A98" w:rsidP="00D52A98">
      <w:pPr>
        <w:pStyle w:val="ListBullet"/>
      </w:pPr>
      <w:r w:rsidRPr="002B32D6">
        <w:rPr>
          <w:b/>
        </w:rPr>
        <w:t>Primary IMRaD Location for First Introduction/Substantiation:</w:t>
      </w:r>
      <w:r>
        <w:t xml:space="preserve"> Introduction</w:t>
      </w:r>
    </w:p>
    <w:p w:rsidR="00D52A98" w:rsidRDefault="00D52A98" w:rsidP="00D52A98">
      <w:pPr>
        <w:pStyle w:val="ListBullet"/>
      </w:pPr>
      <w:r w:rsidRPr="002B32D6">
        <w:rPr>
          <w:b/>
        </w:rPr>
        <w:lastRenderedPageBreak/>
        <w:t>Verification Notes:</w:t>
      </w:r>
      <w:r>
        <w:t xml:space="preserve"> Verify that this accurately reflects, and does not misrepresent or unduly expand upon, the background, aims, objectives, and problem statement detailed in the Introduction section of the main paper.</w:t>
      </w:r>
    </w:p>
    <w:p w:rsidR="00D52A98" w:rsidRDefault="00D52A98" w:rsidP="00D52A98">
      <w:pPr>
        <w:pStyle w:val="Heading2-"/>
      </w:pPr>
      <w:r>
        <w:t>Statement of Core Methodology</w:t>
      </w:r>
    </w:p>
    <w:p w:rsidR="00D52A98" w:rsidRDefault="00D52A98" w:rsidP="00D52A98">
      <w:pPr>
        <w:pStyle w:val="ListBullet"/>
      </w:pPr>
      <w:r w:rsidRPr="002B32D6">
        <w:rPr>
          <w:b/>
        </w:rPr>
        <w:t>Scope:</w:t>
      </w:r>
      <w:r>
        <w:t xml:space="preserve"> Information Units concisely describing the primary methods, key experimental design features, main apparatus, population/sample, or principal operational approach used in the study. (Essential for Abstracts; Conclusions would typically only mention methods if using Category 3).</w:t>
      </w:r>
    </w:p>
    <w:p w:rsidR="00D52A98" w:rsidRDefault="00D52A98" w:rsidP="00D52A98">
      <w:pPr>
        <w:pStyle w:val="ListBullet"/>
      </w:pPr>
      <w:r w:rsidRPr="002B32D6">
        <w:rPr>
          <w:b/>
        </w:rPr>
        <w:t>Primary IMRaD Location for First Introduction/Substantiation:</w:t>
      </w:r>
      <w:r>
        <w:t xml:space="preserve"> Methods</w:t>
      </w:r>
    </w:p>
    <w:p w:rsidR="00D52A98" w:rsidRDefault="00D52A98" w:rsidP="00D52A98">
      <w:pPr>
        <w:pStyle w:val="ListBullet"/>
      </w:pPr>
      <w:r w:rsidRPr="002B32D6">
        <w:rPr>
          <w:b/>
        </w:rPr>
        <w:t>Verification Notes:</w:t>
      </w:r>
      <w:r>
        <w:t xml:space="preserve"> Ensure this is a fair and accurate summary of the main methodologies detailed in the Methods section; it should not introduce methods not mentioned there nor go into excessive detail inappropriate for a summary.</w:t>
      </w:r>
    </w:p>
    <w:p w:rsidR="00D52A98" w:rsidRDefault="00D52A98" w:rsidP="00D52A98">
      <w:pPr>
        <w:pStyle w:val="Heading2-"/>
      </w:pPr>
      <w:r>
        <w:t>Methodological Highlight (Pivotal Aspect)</w:t>
      </w:r>
    </w:p>
    <w:p w:rsidR="00D52A98" w:rsidRDefault="00D52A98" w:rsidP="00D52A98">
      <w:pPr>
        <w:pStyle w:val="ListBullet"/>
      </w:pPr>
      <w:r w:rsidRPr="002B32D6">
        <w:rPr>
          <w:b/>
        </w:rPr>
        <w:t>Scope:</w:t>
      </w:r>
      <w:r>
        <w:t xml:space="preserve"> Information Units briefly highlighting a novel, critical, or particularly relevant aspect of the study's methodology that was crucial for the results or represents a significant contributio</w:t>
      </w:r>
      <w:r w:rsidR="00790A11">
        <w:t xml:space="preserve">n in itself, often emphasizing </w:t>
      </w:r>
      <w:r>
        <w:t>why it was pivotal or how it impacted the study. (More typical for Conclusions if a methodological point is a key takeaway).</w:t>
      </w:r>
    </w:p>
    <w:p w:rsidR="00D52A98" w:rsidRDefault="00D52A98" w:rsidP="00D52A98">
      <w:pPr>
        <w:pStyle w:val="ListBullet"/>
      </w:pPr>
      <w:r w:rsidRPr="002B32D6">
        <w:rPr>
          <w:b/>
        </w:rPr>
        <w:t>Primary IMRaD Location for First Introduction/Substantiation:</w:t>
      </w:r>
      <w:r>
        <w:t xml:space="preserve"> Methods (for full description); Results (for performance/validation data, if applicable).</w:t>
      </w:r>
    </w:p>
    <w:p w:rsidR="00D52A98" w:rsidRDefault="00D52A98" w:rsidP="00D52A98">
      <w:pPr>
        <w:pStyle w:val="ListBullet"/>
      </w:pPr>
      <w:r w:rsidRPr="002B32D6">
        <w:rPr>
          <w:b/>
        </w:rPr>
        <w:t>Verification Notes:</w:t>
      </w:r>
      <w:r>
        <w:t xml:space="preserve"> The full description of the highlighted method must exist in the Methods section. If its effectiveness or novelty is part of the highlight, supporting data/evidence should be present in the Results section.</w:t>
      </w:r>
    </w:p>
    <w:p w:rsidR="00D52A98" w:rsidRDefault="00D52A98" w:rsidP="00D52A98">
      <w:pPr>
        <w:pStyle w:val="Heading2-"/>
      </w:pPr>
      <w:r>
        <w:t>Key Finding / Main Result</w:t>
      </w:r>
    </w:p>
    <w:p w:rsidR="00D52A98" w:rsidRDefault="00D52A98" w:rsidP="00D52A98">
      <w:pPr>
        <w:pStyle w:val="ListBullet"/>
      </w:pPr>
      <w:r w:rsidRPr="002B32D6">
        <w:rPr>
          <w:b/>
        </w:rPr>
        <w:t>Scope:</w:t>
      </w:r>
      <w:r>
        <w:t xml:space="preserve"> Information Units stating a primary outcome, discovery, or observation that directly addresses the study's main aim(s) or research question(s). (Abstracts will present these very concisely).</w:t>
      </w:r>
    </w:p>
    <w:p w:rsidR="00D52A98" w:rsidRDefault="00D52A98" w:rsidP="00D52A98">
      <w:pPr>
        <w:pStyle w:val="ListBullet"/>
      </w:pPr>
      <w:r w:rsidRPr="002B32D6">
        <w:rPr>
          <w:b/>
        </w:rPr>
        <w:t>Primary IMRaD Location for First Introduction/Substantiation:</w:t>
      </w:r>
      <w:r>
        <w:t xml:space="preserve"> Results</w:t>
      </w:r>
    </w:p>
    <w:p w:rsidR="00D52A98" w:rsidRDefault="00D52A98" w:rsidP="00D52A98">
      <w:pPr>
        <w:pStyle w:val="ListBullet"/>
      </w:pPr>
      <w:r w:rsidRPr="002B32D6">
        <w:rPr>
          <w:b/>
        </w:rPr>
        <w:t>Verification Notes:</w:t>
      </w:r>
      <w:r>
        <w:t xml:space="preserve"> Verify that these are direct statements or accurate summaries of data, figures, tables, or factual statements presented in the Results section. No new data or results should be introduced here that are not in the main paper's Results.</w:t>
      </w:r>
    </w:p>
    <w:p w:rsidR="00D52A98" w:rsidRDefault="00D52A98" w:rsidP="00D52A98">
      <w:pPr>
        <w:pStyle w:val="Heading2-"/>
      </w:pPr>
      <w:r>
        <w:t>Subsidiary Finding / Secondary Result</w:t>
      </w:r>
    </w:p>
    <w:p w:rsidR="00D52A98" w:rsidRDefault="00D52A98" w:rsidP="00D52A98">
      <w:pPr>
        <w:pStyle w:val="ListBullet"/>
      </w:pPr>
      <w:r w:rsidRPr="002B32D6">
        <w:rPr>
          <w:b/>
        </w:rPr>
        <w:t>Scope:</w:t>
      </w:r>
      <w:r>
        <w:t xml:space="preserve"> Information Units stating a noteworthy outcome or observation not central to the main research question(s) but providing additional insight or supporting main findings. (Rare in Abstracts, more common in Conclusions if space and significance allow).</w:t>
      </w:r>
    </w:p>
    <w:p w:rsidR="00D52A98" w:rsidRDefault="00D52A98" w:rsidP="00D52A98">
      <w:pPr>
        <w:pStyle w:val="ListBullet"/>
      </w:pPr>
      <w:r w:rsidRPr="002B32D6">
        <w:rPr>
          <w:b/>
        </w:rPr>
        <w:t>Primary IMRaD Location for First Introduction/Substantiation:</w:t>
      </w:r>
      <w:r>
        <w:t xml:space="preserve"> Results</w:t>
      </w:r>
    </w:p>
    <w:p w:rsidR="00D52A98" w:rsidRDefault="00D52A98" w:rsidP="00D52A98">
      <w:pPr>
        <w:pStyle w:val="ListBullet"/>
      </w:pPr>
      <w:r w:rsidRPr="002B32D6">
        <w:rPr>
          <w:b/>
        </w:rPr>
        <w:t>Verification Notes:</w:t>
      </w:r>
      <w:r>
        <w:t xml:space="preserve"> Verify these were previously presented with supporting evidence in the Results section and are not new data points not found in the main paper's Results.</w:t>
      </w:r>
    </w:p>
    <w:p w:rsidR="00D52A98" w:rsidRDefault="00D52A98" w:rsidP="00D52A98">
      <w:pPr>
        <w:pStyle w:val="Heading2-"/>
      </w:pPr>
      <w:r>
        <w:t>Interpretation of Finding(s)</w:t>
      </w:r>
    </w:p>
    <w:p w:rsidR="00D52A98" w:rsidRDefault="00D52A98" w:rsidP="00D52A98">
      <w:pPr>
        <w:pStyle w:val="ListBullet"/>
      </w:pPr>
      <w:r w:rsidRPr="002B32D6">
        <w:rPr>
          <w:b/>
        </w:rPr>
        <w:t>Scope:</w:t>
      </w:r>
      <w:r>
        <w:t xml:space="preserve"> Information Units explaining the meaning of the study's results, often connecting findings or exploring reasons for outcomes. (In an Abstract, interpretations are typically very concise and tied directly to key findings; Conclusions may offer slightly more elaborated summaries of interpretations).</w:t>
      </w:r>
    </w:p>
    <w:p w:rsidR="00D52A98" w:rsidRDefault="00D52A98" w:rsidP="00D52A98">
      <w:pPr>
        <w:pStyle w:val="ListBullet"/>
      </w:pPr>
      <w:r w:rsidRPr="002B32D6">
        <w:rPr>
          <w:b/>
        </w:rPr>
        <w:t>Primary IMRaD Location for First Introduction/Substantiation:</w:t>
      </w:r>
      <w:r>
        <w:t xml:space="preserve"> Discussion</w:t>
      </w:r>
    </w:p>
    <w:p w:rsidR="00D52A98" w:rsidRDefault="00D52A98" w:rsidP="00D52A98">
      <w:pPr>
        <w:pStyle w:val="ListBullet"/>
      </w:pPr>
      <w:r w:rsidRPr="002B32D6">
        <w:rPr>
          <w:b/>
        </w:rPr>
        <w:t>Verification Notes:</w:t>
      </w:r>
      <w:r>
        <w:t xml:space="preserve"> Ensure interpretations are consistent with, and (if in Conclusions) concisely summarize, more detailed interpretations in the Discussion, grounded in Results. Abstracts will offer very brief interpretations.</w:t>
      </w:r>
    </w:p>
    <w:p w:rsidR="00D52A98" w:rsidRDefault="00D52A98" w:rsidP="00D52A98">
      <w:pPr>
        <w:pStyle w:val="Heading2-"/>
      </w:pPr>
      <w:r>
        <w:t>Answer to Research Question / Resolution of Hypothesis</w:t>
      </w:r>
    </w:p>
    <w:p w:rsidR="00D52A98" w:rsidRDefault="00D52A98" w:rsidP="00D52A98">
      <w:pPr>
        <w:pStyle w:val="ListBullet"/>
      </w:pPr>
      <w:r w:rsidRPr="002B32D6">
        <w:rPr>
          <w:b/>
        </w:rPr>
        <w:t>Scope:</w:t>
      </w:r>
      <w:r>
        <w:t xml:space="preserve"> Information Units explicitly stating how the study's findings answer the initial research question(s) or confirm/refute/modify the initial hypothesis (hypotheses). (In an Abstract, this is often a direct and concise statement).</w:t>
      </w:r>
    </w:p>
    <w:p w:rsidR="00D52A98" w:rsidRDefault="00D52A98" w:rsidP="00D52A98">
      <w:pPr>
        <w:pStyle w:val="ListBullet"/>
      </w:pPr>
      <w:r w:rsidRPr="002B32D6">
        <w:rPr>
          <w:b/>
        </w:rPr>
        <w:t>Primary IMRaD Location for First Introduction/Substantiation:</w:t>
      </w:r>
      <w:r>
        <w:t xml:space="preserve"> Discussion</w:t>
      </w:r>
    </w:p>
    <w:p w:rsidR="00D52A98" w:rsidRDefault="00D52A98" w:rsidP="00D52A98">
      <w:pPr>
        <w:pStyle w:val="ListBullet"/>
      </w:pPr>
      <w:r w:rsidRPr="002B32D6">
        <w:rPr>
          <w:b/>
        </w:rPr>
        <w:lastRenderedPageBreak/>
        <w:t>Verification Notes:</w:t>
      </w:r>
      <w:r>
        <w:t xml:space="preserve"> Verify this answer/resolution concisely reflects detailed arguments and evidence from the Discussion, which links to Results. Ensure no new claims are made beyond this.</w:t>
      </w:r>
    </w:p>
    <w:p w:rsidR="00D52A98" w:rsidRDefault="00D52A98" w:rsidP="00D52A98">
      <w:pPr>
        <w:pStyle w:val="Heading2-"/>
      </w:pPr>
      <w:r>
        <w:t>Comparison with Existing Literature / Contextualization</w:t>
      </w:r>
    </w:p>
    <w:p w:rsidR="00D52A98" w:rsidRDefault="00D52A98" w:rsidP="00D52A98">
      <w:pPr>
        <w:pStyle w:val="ListBullet"/>
      </w:pPr>
      <w:r w:rsidRPr="002B32D6">
        <w:rPr>
          <w:b/>
        </w:rPr>
        <w:t>Scope:</w:t>
      </w:r>
      <w:r>
        <w:t xml:space="preserve"> Information Units relating the study's findings to existing knowledge, theories, or previous research, noting consistencies, contradictions, or extensions. (Generally rare and very brief in Abstracts; more common in Conclusions as a summary of key comparisons from the Discussion).</w:t>
      </w:r>
    </w:p>
    <w:p w:rsidR="00D52A98" w:rsidRDefault="00D52A98" w:rsidP="00D52A98">
      <w:pPr>
        <w:pStyle w:val="ListBullet"/>
      </w:pPr>
      <w:r w:rsidRPr="002B32D6">
        <w:rPr>
          <w:b/>
        </w:rPr>
        <w:t>Primary IMRaD Location for First Introduction/Substantiation:</w:t>
      </w:r>
      <w:r>
        <w:t xml:space="preserve"> Discussion (primarily for detailed comparisons); Introduction (for foundational context).</w:t>
      </w:r>
    </w:p>
    <w:p w:rsidR="00D52A98" w:rsidRDefault="00D52A98" w:rsidP="00D52A98">
      <w:pPr>
        <w:pStyle w:val="ListBullet"/>
      </w:pPr>
      <w:r w:rsidRPr="002B32D6">
        <w:rPr>
          <w:b/>
        </w:rPr>
        <w:t>Verification Notes:</w:t>
      </w:r>
      <w:r>
        <w:t xml:space="preserve"> Confirm statements summarize comparisons and contextualization already explored in the Discussion. Abstracts rarely contain this.</w:t>
      </w:r>
    </w:p>
    <w:p w:rsidR="00D52A98" w:rsidRDefault="00D52A98" w:rsidP="00D52A98">
      <w:pPr>
        <w:pStyle w:val="Heading2-"/>
      </w:pPr>
      <w:r>
        <w:t>Statement of Broader Significance / Impact</w:t>
      </w:r>
    </w:p>
    <w:p w:rsidR="00D52A98" w:rsidRDefault="00D52A98" w:rsidP="00D52A98">
      <w:pPr>
        <w:pStyle w:val="ListBullet"/>
      </w:pPr>
      <w:r w:rsidRPr="002B32D6">
        <w:rPr>
          <w:b/>
        </w:rPr>
        <w:t>Scope:</w:t>
      </w:r>
      <w:r>
        <w:t xml:space="preserve"> Information Units articulating the wider importance, contribution, or potential value of the study's findings to its specific field or to society more generally. (A key component for both Abstracts and Conclusions).</w:t>
      </w:r>
    </w:p>
    <w:p w:rsidR="00D52A98" w:rsidRDefault="00D52A98" w:rsidP="00D52A98">
      <w:pPr>
        <w:pStyle w:val="ListBullet"/>
      </w:pPr>
      <w:r w:rsidRPr="002B32D6">
        <w:rPr>
          <w:b/>
        </w:rPr>
        <w:t>Primary IMRaD Location for First Introduction/Substantiation:</w:t>
      </w:r>
      <w:r>
        <w:t xml:space="preserve"> Discussion</w:t>
      </w:r>
    </w:p>
    <w:p w:rsidR="00D52A98" w:rsidRDefault="00D52A98" w:rsidP="00D52A98">
      <w:pPr>
        <w:pStyle w:val="ListBullet"/>
      </w:pPr>
      <w:r w:rsidRPr="002B32D6">
        <w:rPr>
          <w:b/>
        </w:rPr>
        <w:t>Verification Notes:</w:t>
      </w:r>
      <w:r>
        <w:t xml:space="preserve"> Check that these statements are logical extensions of findings and interpretations, with the detailed arguments supporting this significance in the Discussion.</w:t>
      </w:r>
    </w:p>
    <w:p w:rsidR="00D52A98" w:rsidRDefault="00D52A98" w:rsidP="00D52A98">
      <w:pPr>
        <w:pStyle w:val="Heading2-"/>
      </w:pPr>
      <w:r>
        <w:t>Practical Application / Recommendation</w:t>
      </w:r>
    </w:p>
    <w:p w:rsidR="00D52A98" w:rsidRDefault="00D52A98" w:rsidP="00D52A98">
      <w:pPr>
        <w:pStyle w:val="ListBullet"/>
      </w:pPr>
      <w:r w:rsidRPr="002B32D6">
        <w:rPr>
          <w:b/>
        </w:rPr>
        <w:t>Scope:</w:t>
      </w:r>
      <w:r>
        <w:t xml:space="preserve"> Information Units suggesting how the study's findings could be translated into real-world applications, or making specific recommendations for practice, policy, design, or intervention. (May be very concise in Abstracts; more elaborated in Conclusions if based on Discussion).</w:t>
      </w:r>
    </w:p>
    <w:p w:rsidR="00D52A98" w:rsidRDefault="00D52A98" w:rsidP="00D52A98">
      <w:pPr>
        <w:pStyle w:val="ListBullet"/>
      </w:pPr>
      <w:r w:rsidRPr="002B32D6">
        <w:rPr>
          <w:b/>
        </w:rPr>
        <w:t>Primary IMRaD Location for First Introduction/Substantiation:</w:t>
      </w:r>
      <w:r>
        <w:t xml:space="preserve"> Discussion</w:t>
      </w:r>
    </w:p>
    <w:p w:rsidR="00D52A98" w:rsidRDefault="00D52A98" w:rsidP="00D52A98">
      <w:pPr>
        <w:pStyle w:val="ListBullet"/>
      </w:pPr>
      <w:r w:rsidRPr="002B32D6">
        <w:rPr>
          <w:b/>
        </w:rPr>
        <w:t>Verification Notes:</w:t>
      </w:r>
      <w:r>
        <w:t xml:space="preserve"> Ensure these stem from findings and interpretations explored and justified in the Discussion.</w:t>
      </w:r>
    </w:p>
    <w:p w:rsidR="00D52A98" w:rsidRDefault="00D52A98" w:rsidP="00D52A98">
      <w:pPr>
        <w:pStyle w:val="Heading2-"/>
      </w:pPr>
      <w:r>
        <w:t>Acknowledgement of Study Limitation(s)</w:t>
      </w:r>
    </w:p>
    <w:p w:rsidR="00D52A98" w:rsidRDefault="00D52A98" w:rsidP="00D52A98">
      <w:pPr>
        <w:pStyle w:val="ListBullet"/>
      </w:pPr>
      <w:r w:rsidRPr="002B32D6">
        <w:rPr>
          <w:b/>
        </w:rPr>
        <w:t>Scope:</w:t>
      </w:r>
      <w:r>
        <w:t xml:space="preserve"> Information Units identifying constraints, weaknesses, caveats, or boundaries related to the study's design, methodology, sample, or the generalizability of its findings. (Very rare in Abstracts; more common and important in Conclusions for balance).</w:t>
      </w:r>
    </w:p>
    <w:p w:rsidR="00D52A98" w:rsidRDefault="00D52A98" w:rsidP="00D52A98">
      <w:pPr>
        <w:pStyle w:val="ListBullet"/>
      </w:pPr>
      <w:r w:rsidRPr="002B32D6">
        <w:rPr>
          <w:b/>
        </w:rPr>
        <w:t>Primary IMRaD Location for First Introduction/Substantiation:</w:t>
      </w:r>
      <w:r>
        <w:t xml:space="preserve"> Discussion (most common); Methods (for purely methodological limitations).</w:t>
      </w:r>
    </w:p>
    <w:p w:rsidR="00D52A98" w:rsidRDefault="00D52A98" w:rsidP="00D52A98">
      <w:pPr>
        <w:pStyle w:val="ListBullet"/>
      </w:pPr>
      <w:r w:rsidRPr="002B32D6">
        <w:rPr>
          <w:b/>
        </w:rPr>
        <w:t>Verification Notes:</w:t>
      </w:r>
      <w:r>
        <w:t xml:space="preserve"> Verify these are consistent with limitations detailed in the Discussion or Methods. No new, unmentioned limitations should appear in Conclusions. Abstracts typically omit these.</w:t>
      </w:r>
    </w:p>
    <w:p w:rsidR="00D52A98" w:rsidRDefault="00D52A98" w:rsidP="00D52A98">
      <w:pPr>
        <w:pStyle w:val="Heading2-"/>
      </w:pPr>
      <w:r>
        <w:t>Suggestion for Future Research / Outlook</w:t>
      </w:r>
    </w:p>
    <w:p w:rsidR="00D52A98" w:rsidRDefault="00D52A98" w:rsidP="00D52A98">
      <w:pPr>
        <w:pStyle w:val="ListBullet"/>
      </w:pPr>
      <w:r w:rsidRPr="002B32D6">
        <w:rPr>
          <w:b/>
        </w:rPr>
        <w:t>Scope:</w:t>
      </w:r>
      <w:r>
        <w:t xml:space="preserve"> Information Units proposing specific directions for subsequent studies, new research questions arising from the current findings, or areas needing further investigation, including a broader outlook. (May be very brief or absent in Abstracts; more common and detailed in Conclusions).</w:t>
      </w:r>
    </w:p>
    <w:p w:rsidR="00D52A98" w:rsidRDefault="00D52A98" w:rsidP="00D52A98">
      <w:pPr>
        <w:pStyle w:val="ListBullet"/>
      </w:pPr>
      <w:r w:rsidRPr="002B32D6">
        <w:rPr>
          <w:b/>
        </w:rPr>
        <w:t>Primary IMRaD Location for First Introduction/Substantiation:</w:t>
      </w:r>
      <w:r>
        <w:t xml:space="preserve"> Discussion</w:t>
      </w:r>
    </w:p>
    <w:p w:rsidR="00D52A98" w:rsidRDefault="00D52A98" w:rsidP="00D52A98">
      <w:pPr>
        <w:pStyle w:val="ListBullet"/>
      </w:pPr>
      <w:r w:rsidRPr="002B32D6">
        <w:rPr>
          <w:b/>
        </w:rPr>
        <w:t>Verification Notes:</w:t>
      </w:r>
      <w:r>
        <w:t xml:space="preserve"> Check that these suggestions logically arise from the study and summarize detailed suggestions from the Discussion. Abstracts rarely detail this.</w:t>
      </w:r>
    </w:p>
    <w:p w:rsidR="00D52A98" w:rsidRDefault="00D52A98" w:rsidP="00D52A98">
      <w:pPr>
        <w:pStyle w:val="Heading2-"/>
      </w:pPr>
      <w:r>
        <w:t>Overall Concluding Remark / Take-Home Message</w:t>
      </w:r>
    </w:p>
    <w:p w:rsidR="00D52A98" w:rsidRDefault="00D52A98" w:rsidP="00D52A98">
      <w:pPr>
        <w:pStyle w:val="ListBullet"/>
      </w:pPr>
      <w:r w:rsidRPr="002B32D6">
        <w:rPr>
          <w:b/>
        </w:rPr>
        <w:t>Scope:</w:t>
      </w:r>
      <w:r>
        <w:t xml:space="preserve"> An Information Unit (IU) (often a full sentence when not further chunked, or a dominant clause) providing a final, high-level summary that encapsulates the main essence of the study's findings and their importance. (This is the culminating statement for both Abstracts and Conclusions).</w:t>
      </w:r>
    </w:p>
    <w:p w:rsidR="00D52A98" w:rsidRDefault="00D52A98" w:rsidP="00D52A98">
      <w:pPr>
        <w:pStyle w:val="ListBullet"/>
      </w:pPr>
      <w:r w:rsidRPr="002B32D6">
        <w:rPr>
          <w:b/>
        </w:rPr>
        <w:t>Primary IMRaD Location for First Introduction/Substantiation:</w:t>
      </w:r>
      <w:r>
        <w:t xml:space="preserve"> Content derived from Results and Discussion; specific phrasing is unique to summary sections.</w:t>
      </w:r>
    </w:p>
    <w:p w:rsidR="00D52A98" w:rsidRDefault="00D52A98" w:rsidP="00D52A98">
      <w:pPr>
        <w:pStyle w:val="ListBullet"/>
      </w:pPr>
      <w:r w:rsidRPr="002B32D6">
        <w:rPr>
          <w:b/>
        </w:rPr>
        <w:t>Verification Notes:</w:t>
      </w:r>
      <w:r>
        <w:t xml:space="preserve"> The message must be a fair and accurate representation of substantiated contributions detailed in Results/Discussion and should not introduce new substantive claims.</w:t>
      </w:r>
    </w:p>
    <w:p w:rsidR="00B10E18" w:rsidRPr="00D52A98" w:rsidRDefault="00B10E18" w:rsidP="00D52A98">
      <w:pPr>
        <w:pStyle w:val="Heading2"/>
      </w:pPr>
      <w:r w:rsidRPr="00D52A98">
        <w:lastRenderedPageBreak/>
        <w:t>Task:</w:t>
      </w:r>
    </w:p>
    <w:p w:rsidR="00B10E18" w:rsidRPr="00B10E18" w:rsidRDefault="00B10E18" w:rsidP="00B10E18">
      <w:pPr>
        <w:pStyle w:val="NormalWeb"/>
        <w:spacing w:before="0" w:beforeAutospacing="0" w:after="0" w:afterAutospacing="0"/>
        <w:rPr>
          <w:rFonts w:ascii="Calibri" w:hAnsi="Calibri" w:cs="Calibri"/>
          <w:sz w:val="20"/>
          <w:szCs w:val="20"/>
          <w:lang w:val="en-US"/>
        </w:rPr>
      </w:pPr>
      <w:r w:rsidRPr="00B10E18">
        <w:rPr>
          <w:rFonts w:ascii="Calibri" w:hAnsi="Calibri" w:cs="Calibri"/>
          <w:color w:val="000000"/>
          <w:sz w:val="20"/>
          <w:szCs w:val="20"/>
          <w:lang w:val="en-US"/>
        </w:rPr>
        <w:t xml:space="preserve">Your overall task is to deeply analyze a 'Conclusions' section from a full manuscript to prepare its informational content for a rigorous quality check and subsequent verification. This involves several phases: locating and validating the 'Conclusions' section, extracting its sentences, segmenting these sentences into precise </w:t>
      </w:r>
      <w:r w:rsidRPr="00B10E18">
        <w:rPr>
          <w:rFonts w:ascii="Calibri" w:hAnsi="Calibri" w:cs="Calibri"/>
          <w:b/>
          <w:bCs/>
          <w:color w:val="000000"/>
          <w:sz w:val="20"/>
          <w:szCs w:val="20"/>
          <w:lang w:val="en-US"/>
        </w:rPr>
        <w:t>'Information Units' (IU)</w:t>
      </w:r>
      <w:r w:rsidRPr="00B10E18">
        <w:rPr>
          <w:rFonts w:ascii="Calibri" w:hAnsi="Calibri" w:cs="Calibri"/>
          <w:color w:val="000000"/>
          <w:sz w:val="20"/>
          <w:szCs w:val="20"/>
          <w:lang w:val="en-US"/>
        </w:rPr>
        <w:t xml:space="preserve">, classifying each </w:t>
      </w:r>
      <w:r w:rsidRPr="00B10E18">
        <w:rPr>
          <w:rFonts w:ascii="Calibri" w:hAnsi="Calibri" w:cs="Calibri"/>
          <w:b/>
          <w:bCs/>
          <w:color w:val="000000"/>
          <w:sz w:val="20"/>
          <w:szCs w:val="20"/>
          <w:lang w:val="en-US"/>
        </w:rPr>
        <w:t>IU</w:t>
      </w:r>
      <w:r w:rsidRPr="00B10E18">
        <w:rPr>
          <w:rFonts w:ascii="Calibri" w:hAnsi="Calibri" w:cs="Calibri"/>
          <w:color w:val="000000"/>
          <w:sz w:val="20"/>
          <w:szCs w:val="20"/>
          <w:lang w:val="en-US"/>
        </w:rPr>
        <w:t xml:space="preserve"> according to its content and function using the centrally defined </w:t>
      </w:r>
      <w:r w:rsidRPr="00B10E18">
        <w:rPr>
          <w:rFonts w:ascii="Calibri" w:hAnsi="Calibri" w:cs="Calibri"/>
          <w:b/>
          <w:bCs/>
          <w:color w:val="000000"/>
          <w:sz w:val="20"/>
          <w:szCs w:val="20"/>
          <w:lang w:val="en-US"/>
        </w:rPr>
        <w:t>Classification System for Information Units (IU)</w:t>
      </w:r>
      <w:r w:rsidRPr="00B10E18">
        <w:rPr>
          <w:rFonts w:ascii="Calibri" w:hAnsi="Calibri" w:cs="Calibri"/>
          <w:color w:val="000000"/>
          <w:sz w:val="20"/>
          <w:szCs w:val="20"/>
          <w:lang w:val="en-US"/>
        </w:rPr>
        <w:t>, and finally, attempting to reference each IU back to its origin in the main IMRaD sections of the manuscript. Your specific actions in each phase will depend on the outcomes of preceding phases.</w:t>
      </w:r>
    </w:p>
    <w:p w:rsidR="00B10E18" w:rsidRPr="00B10E18" w:rsidRDefault="00B10E18" w:rsidP="00D52A98">
      <w:pPr>
        <w:pStyle w:val="Heading3"/>
      </w:pPr>
      <w:r w:rsidRPr="00B10E18">
        <w:t>Phase 1: Locating and Validating the 'Conclusions' Section</w:t>
      </w:r>
    </w:p>
    <w:p w:rsidR="00B10E18" w:rsidRPr="00B10E18" w:rsidRDefault="00B10E18" w:rsidP="00B10E18">
      <w:pPr>
        <w:pStyle w:val="NormalWeb"/>
        <w:spacing w:before="0" w:beforeAutospacing="0" w:after="0" w:afterAutospacing="0"/>
        <w:rPr>
          <w:rFonts w:ascii="Calibri" w:hAnsi="Calibri" w:cs="Calibri"/>
          <w:sz w:val="20"/>
          <w:szCs w:val="20"/>
          <w:lang w:val="en-US"/>
        </w:rPr>
      </w:pPr>
      <w:r w:rsidRPr="00B10E18">
        <w:rPr>
          <w:rFonts w:ascii="Calibri" w:hAnsi="Calibri" w:cs="Calibri"/>
          <w:b/>
          <w:bCs/>
          <w:color w:val="000000"/>
          <w:sz w:val="20"/>
          <w:szCs w:val="20"/>
          <w:lang w:val="en-US"/>
        </w:rPr>
        <w:t>(This phase ensures a valid 'Conclusions' section is identified from the provided full manuscript.)</w:t>
      </w:r>
    </w:p>
    <w:p w:rsidR="00B10E18" w:rsidRPr="00B10E18" w:rsidRDefault="00B10E18" w:rsidP="00B10E18"/>
    <w:p w:rsidR="00B10E18" w:rsidRPr="00B10E18" w:rsidRDefault="00B10E18" w:rsidP="00E1135F">
      <w:pPr>
        <w:pStyle w:val="NormalWeb"/>
        <w:numPr>
          <w:ilvl w:val="0"/>
          <w:numId w:val="29"/>
        </w:numPr>
        <w:tabs>
          <w:tab w:val="clear" w:pos="720"/>
          <w:tab w:val="num" w:pos="360"/>
        </w:tabs>
        <w:spacing w:before="0" w:beforeAutospacing="0" w:after="0" w:afterAutospacing="0"/>
        <w:ind w:left="360"/>
        <w:textAlignment w:val="baseline"/>
        <w:rPr>
          <w:rFonts w:ascii="Calibri" w:hAnsi="Calibri" w:cs="Calibri"/>
          <w:color w:val="000000"/>
          <w:sz w:val="20"/>
          <w:szCs w:val="20"/>
        </w:rPr>
      </w:pPr>
      <w:r w:rsidRPr="00B10E18">
        <w:rPr>
          <w:rFonts w:ascii="Calibri" w:hAnsi="Calibri" w:cs="Calibri"/>
          <w:b/>
          <w:bCs/>
          <w:color w:val="000000"/>
          <w:sz w:val="20"/>
          <w:szCs w:val="20"/>
        </w:rPr>
        <w:t>Manuscript Examination for 'Conclusions' Section:</w:t>
      </w:r>
    </w:p>
    <w:p w:rsidR="00B10E18" w:rsidRPr="00B10E18" w:rsidRDefault="00B10E18" w:rsidP="00E1135F">
      <w:pPr>
        <w:pStyle w:val="NormalWeb"/>
        <w:numPr>
          <w:ilvl w:val="0"/>
          <w:numId w:val="30"/>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Carefully examine the provided full manuscript text to identify a dedicated 'Conclusions' section.</w:t>
      </w:r>
    </w:p>
    <w:p w:rsidR="00B10E18" w:rsidRPr="00B10E18" w:rsidRDefault="00B10E18" w:rsidP="00E1135F">
      <w:pPr>
        <w:pStyle w:val="NormalWeb"/>
        <w:numPr>
          <w:ilvl w:val="0"/>
          <w:numId w:val="30"/>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Strict Title Criteria:</w:t>
      </w:r>
      <w:r w:rsidRPr="00B10E18">
        <w:rPr>
          <w:rFonts w:ascii="Calibri" w:hAnsi="Calibri" w:cs="Calibri"/>
          <w:color w:val="000000"/>
          <w:sz w:val="20"/>
          <w:szCs w:val="20"/>
          <w:lang w:val="en-US"/>
        </w:rPr>
        <w:t xml:space="preserve"> To be considered a 'Conclusions' section for this task, the section must have an explicit and unambiguous title that solely indicates a summary of findings.</w:t>
      </w:r>
    </w:p>
    <w:p w:rsidR="00B10E18" w:rsidRPr="00B10E18" w:rsidRDefault="00B10E18" w:rsidP="00E1135F">
      <w:pPr>
        <w:pStyle w:val="NormalWeb"/>
        <w:numPr>
          <w:ilvl w:val="1"/>
          <w:numId w:val="31"/>
        </w:numPr>
        <w:tabs>
          <w:tab w:val="clear" w:pos="1440"/>
          <w:tab w:val="num" w:pos="360"/>
        </w:tabs>
        <w:spacing w:before="0" w:beforeAutospacing="0" w:after="0" w:afterAutospacing="0"/>
        <w:ind w:left="108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Acceptable titles include (but are not limited to):</w:t>
      </w:r>
      <w:r w:rsidRPr="00B10E18">
        <w:rPr>
          <w:rFonts w:ascii="Calibri" w:hAnsi="Calibri" w:cs="Calibri"/>
          <w:color w:val="000000"/>
          <w:sz w:val="20"/>
          <w:szCs w:val="20"/>
          <w:lang w:val="en-US"/>
        </w:rPr>
        <w:t xml:space="preserve"> "Conclusions," "Conclusion," "Concluding Remarks," "Summary of Conclusions."</w:t>
      </w:r>
    </w:p>
    <w:p w:rsidR="00B10E18" w:rsidRPr="00B10E18" w:rsidRDefault="00B10E18" w:rsidP="00E1135F">
      <w:pPr>
        <w:pStyle w:val="NormalWeb"/>
        <w:numPr>
          <w:ilvl w:val="1"/>
          <w:numId w:val="31"/>
        </w:numPr>
        <w:tabs>
          <w:tab w:val="clear" w:pos="1440"/>
          <w:tab w:val="num" w:pos="360"/>
        </w:tabs>
        <w:spacing w:before="0" w:beforeAutospacing="0" w:after="0" w:afterAutospacing="0"/>
        <w:ind w:left="108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Unacceptable titles (leading to "not identified" outcome):</w:t>
      </w:r>
      <w:r w:rsidRPr="00B10E18">
        <w:rPr>
          <w:rFonts w:ascii="Calibri" w:hAnsi="Calibri" w:cs="Calibri"/>
          <w:color w:val="000000"/>
          <w:sz w:val="20"/>
          <w:szCs w:val="20"/>
          <w:lang w:val="en-US"/>
        </w:rPr>
        <w:t xml:space="preserve"> Sections with combined titles suggesting mixed content are NOT to be processed. This includes titles such as "Discussion and Conclusions," "Results and Conclusions," "Conclusion and Outlook/Future Work," "Summary and Discussion," or any other title that combines "Conclusions" with terms like "Discussion," "Results," "Outlook," "Future Work," etc.</w:t>
      </w:r>
    </w:p>
    <w:p w:rsidR="00B10E18" w:rsidRPr="00B10E18" w:rsidRDefault="00B10E18" w:rsidP="00E1135F">
      <w:pPr>
        <w:pStyle w:val="NormalWeb"/>
        <w:numPr>
          <w:ilvl w:val="0"/>
          <w:numId w:val="31"/>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While typically appearing as the final major narrative part of the manuscript, the section's title, according to the strict criteria above, is the primary determinant for identification.</w:t>
      </w:r>
    </w:p>
    <w:p w:rsidR="00B10E18" w:rsidRPr="001833C2" w:rsidRDefault="00B10E18" w:rsidP="00E1135F">
      <w:pPr>
        <w:pStyle w:val="NormalWeb"/>
        <w:numPr>
          <w:ilvl w:val="0"/>
          <w:numId w:val="29"/>
        </w:numPr>
        <w:tabs>
          <w:tab w:val="clear" w:pos="720"/>
          <w:tab w:val="num" w:pos="360"/>
        </w:tabs>
        <w:spacing w:before="0" w:beforeAutospacing="0" w:after="0" w:afterAutospacing="0"/>
        <w:ind w:left="360"/>
        <w:textAlignment w:val="baseline"/>
        <w:rPr>
          <w:rFonts w:ascii="Calibri" w:hAnsi="Calibri" w:cs="Calibri"/>
          <w:b/>
          <w:bCs/>
          <w:color w:val="000000"/>
          <w:sz w:val="20"/>
          <w:szCs w:val="20"/>
        </w:rPr>
      </w:pPr>
      <w:r w:rsidRPr="00B10E18">
        <w:rPr>
          <w:rFonts w:ascii="Calibri" w:hAnsi="Calibri" w:cs="Calibri"/>
          <w:b/>
          <w:bCs/>
          <w:color w:val="000000"/>
          <w:sz w:val="20"/>
          <w:szCs w:val="20"/>
        </w:rPr>
        <w:t>Outcome of Examination:</w:t>
      </w:r>
    </w:p>
    <w:p w:rsidR="00B10E18" w:rsidRPr="00B10E18" w:rsidRDefault="00B10E18" w:rsidP="00E1135F">
      <w:pPr>
        <w:pStyle w:val="NormalWeb"/>
        <w:numPr>
          <w:ilvl w:val="0"/>
          <w:numId w:val="32"/>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If a 'Conclusions' section is reliably identified (strictly adhering to the title criteria in Step 1):</w:t>
      </w:r>
    </w:p>
    <w:p w:rsidR="00B10E18" w:rsidRPr="00B10E18" w:rsidRDefault="00B10E18" w:rsidP="00E1135F">
      <w:pPr>
        <w:pStyle w:val="NormalWeb"/>
        <w:numPr>
          <w:ilvl w:val="1"/>
          <w:numId w:val="33"/>
        </w:numPr>
        <w:tabs>
          <w:tab w:val="clear" w:pos="1440"/>
          <w:tab w:val="num" w:pos="360"/>
        </w:tabs>
        <w:spacing w:before="0" w:beforeAutospacing="0" w:after="0" w:afterAutospacing="0"/>
        <w:ind w:left="108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Clearly state the heading under which you identified it (e.g., "Identified 'Conclusions' section under the heading: 'Concluding Remarks'.").</w:t>
      </w:r>
    </w:p>
    <w:p w:rsidR="00B10E18" w:rsidRPr="00B10E18" w:rsidRDefault="00B10E18" w:rsidP="00E1135F">
      <w:pPr>
        <w:pStyle w:val="NormalWeb"/>
        <w:numPr>
          <w:ilvl w:val="1"/>
          <w:numId w:val="33"/>
        </w:numPr>
        <w:tabs>
          <w:tab w:val="clear" w:pos="1440"/>
          <w:tab w:val="num" w:pos="360"/>
        </w:tabs>
        <w:spacing w:before="0" w:beforeAutospacing="0" w:after="0" w:afterAutospacing="0"/>
        <w:ind w:left="1080"/>
        <w:textAlignment w:val="baseline"/>
        <w:rPr>
          <w:rFonts w:ascii="Calibri" w:hAnsi="Calibri" w:cs="Calibri"/>
          <w:color w:val="000000"/>
          <w:sz w:val="20"/>
          <w:szCs w:val="20"/>
        </w:rPr>
      </w:pPr>
      <w:r w:rsidRPr="00B10E18">
        <w:rPr>
          <w:rFonts w:ascii="Calibri" w:hAnsi="Calibri" w:cs="Calibri"/>
          <w:color w:val="000000"/>
          <w:sz w:val="20"/>
          <w:szCs w:val="20"/>
        </w:rPr>
        <w:t xml:space="preserve">Proceed to </w:t>
      </w:r>
      <w:r w:rsidRPr="00B10E18">
        <w:rPr>
          <w:rFonts w:ascii="Calibri" w:hAnsi="Calibri" w:cs="Calibri"/>
          <w:b/>
          <w:bCs/>
          <w:color w:val="000000"/>
          <w:sz w:val="20"/>
          <w:szCs w:val="20"/>
        </w:rPr>
        <w:t>Phase 2</w:t>
      </w:r>
      <w:r w:rsidRPr="00B10E18">
        <w:rPr>
          <w:rFonts w:ascii="Calibri" w:hAnsi="Calibri" w:cs="Calibri"/>
          <w:color w:val="000000"/>
          <w:sz w:val="20"/>
          <w:szCs w:val="20"/>
        </w:rPr>
        <w:t>.</w:t>
      </w:r>
    </w:p>
    <w:p w:rsidR="00B10E18" w:rsidRPr="00B10E18" w:rsidRDefault="00B10E18" w:rsidP="00E1135F">
      <w:pPr>
        <w:pStyle w:val="NormalWeb"/>
        <w:numPr>
          <w:ilvl w:val="0"/>
          <w:numId w:val="33"/>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If no dedicated 'Conclusions' section can be reliably identified</w:t>
      </w:r>
      <w:r w:rsidRPr="00B10E18">
        <w:rPr>
          <w:rFonts w:ascii="Calibri" w:hAnsi="Calibri" w:cs="Calibri"/>
          <w:color w:val="000000"/>
          <w:sz w:val="20"/>
          <w:szCs w:val="20"/>
          <w:lang w:val="en-US"/>
        </w:rPr>
        <w:t xml:space="preserve"> (i.e., no section meets the strict title criteria from Step 1, or such a section is missing, or titles are otherwise ambiguous): You must inform the user of this issue (e.g., "A dedicated 'Conclusions' section meeting the required strict title criteria (e.g., 'Conclusions', 'Concluding Remarks') could not be reliably identified. Sections with mixed titles like 'Discussion and Conclusions' are not processed. Terminating analysis.") and </w:t>
      </w:r>
      <w:r w:rsidRPr="00B10E18">
        <w:rPr>
          <w:rFonts w:ascii="Calibri" w:hAnsi="Calibri" w:cs="Calibri"/>
          <w:b/>
          <w:bCs/>
          <w:color w:val="000000"/>
          <w:sz w:val="20"/>
          <w:szCs w:val="20"/>
          <w:lang w:val="en-US"/>
        </w:rPr>
        <w:t>terminate the analysis at this point.</w:t>
      </w:r>
      <w:r w:rsidRPr="00B10E18">
        <w:rPr>
          <w:rFonts w:ascii="Calibri" w:hAnsi="Calibri" w:cs="Calibri"/>
          <w:color w:val="000000"/>
          <w:sz w:val="20"/>
          <w:szCs w:val="20"/>
          <w:lang w:val="en-US"/>
        </w:rPr>
        <w:t xml:space="preserve"> Do not attempt to guess or extract conclusions from other sections if a dedicated section is not apparent according to the strict criteria.</w:t>
      </w:r>
    </w:p>
    <w:p w:rsidR="00B10E18" w:rsidRPr="00B10E18" w:rsidRDefault="00B10E18" w:rsidP="00D52A98">
      <w:pPr>
        <w:pStyle w:val="Heading3"/>
      </w:pPr>
      <w:r w:rsidRPr="00B10E18">
        <w:t>Phase 2: Conclusions Section Output &amp; Sentence Extraction</w:t>
      </w:r>
    </w:p>
    <w:p w:rsidR="00B10E18" w:rsidRPr="00B10E18" w:rsidRDefault="00B10E18" w:rsidP="00B10E18">
      <w:pPr>
        <w:pStyle w:val="NormalWeb"/>
        <w:spacing w:before="0" w:beforeAutospacing="0" w:after="0" w:afterAutospacing="0"/>
        <w:rPr>
          <w:rFonts w:ascii="Calibri" w:hAnsi="Calibri" w:cs="Calibri"/>
          <w:sz w:val="20"/>
          <w:szCs w:val="20"/>
          <w:lang w:val="en-US"/>
        </w:rPr>
      </w:pPr>
      <w:r w:rsidRPr="00B10E18">
        <w:rPr>
          <w:rFonts w:ascii="Calibri" w:hAnsi="Calibri" w:cs="Calibri"/>
          <w:b/>
          <w:bCs/>
          <w:color w:val="000000"/>
          <w:sz w:val="20"/>
          <w:szCs w:val="20"/>
          <w:lang w:val="en-US"/>
        </w:rPr>
        <w:t>(This phase processes the identified 'Conclusions' section to extract its individual sentences.)</w:t>
      </w:r>
    </w:p>
    <w:p w:rsidR="00B10E18" w:rsidRPr="00B10E18" w:rsidRDefault="00B10E18" w:rsidP="00B10E18"/>
    <w:p w:rsidR="00B10E18" w:rsidRPr="00B10E18" w:rsidRDefault="00B10E18" w:rsidP="00E1135F">
      <w:pPr>
        <w:pStyle w:val="NormalWeb"/>
        <w:numPr>
          <w:ilvl w:val="0"/>
          <w:numId w:val="34"/>
        </w:numPr>
        <w:tabs>
          <w:tab w:val="clear" w:pos="720"/>
          <w:tab w:val="num" w:pos="360"/>
        </w:tabs>
        <w:spacing w:before="0" w:beforeAutospacing="0" w:after="0" w:afterAutospacing="0"/>
        <w:ind w:left="360"/>
        <w:textAlignment w:val="baseline"/>
        <w:rPr>
          <w:rFonts w:ascii="Calibri" w:hAnsi="Calibri" w:cs="Calibri"/>
          <w:color w:val="000000"/>
          <w:sz w:val="20"/>
          <w:szCs w:val="20"/>
        </w:rPr>
      </w:pPr>
      <w:r w:rsidRPr="00B10E18">
        <w:rPr>
          <w:rFonts w:ascii="Calibri" w:hAnsi="Calibri" w:cs="Calibri"/>
          <w:b/>
          <w:bCs/>
          <w:color w:val="000000"/>
          <w:sz w:val="20"/>
          <w:szCs w:val="20"/>
        </w:rPr>
        <w:t>Quote Identified Conclusions Section:</w:t>
      </w:r>
    </w:p>
    <w:p w:rsidR="00B10E18" w:rsidRPr="00B10E18" w:rsidRDefault="00B10E18" w:rsidP="00E1135F">
      <w:pPr>
        <w:pStyle w:val="NormalWeb"/>
        <w:numPr>
          <w:ilvl w:val="0"/>
          <w:numId w:val="35"/>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 xml:space="preserve">Your first output for this phase will be the </w:t>
      </w:r>
      <w:r w:rsidRPr="00B10E18">
        <w:rPr>
          <w:rFonts w:ascii="Calibri" w:hAnsi="Calibri" w:cs="Calibri"/>
          <w:b/>
          <w:bCs/>
          <w:color w:val="000000"/>
          <w:sz w:val="20"/>
          <w:szCs w:val="20"/>
          <w:lang w:val="en-US"/>
        </w:rPr>
        <w:t>exact and complete quotation of the entire identified 'Conclusions' section.</w:t>
      </w:r>
    </w:p>
    <w:p w:rsidR="00B10E18" w:rsidRPr="00B10E18" w:rsidRDefault="00B10E18" w:rsidP="00E1135F">
      <w:pPr>
        <w:pStyle w:val="NormalWeb"/>
        <w:numPr>
          <w:ilvl w:val="0"/>
          <w:numId w:val="35"/>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Present this under a clear heading (e.g., "Full Text of Identified 'Conclusions' Section:").</w:t>
      </w:r>
    </w:p>
    <w:p w:rsidR="00B10E18" w:rsidRPr="00B10E18" w:rsidRDefault="00B10E18" w:rsidP="001833C2">
      <w:pPr>
        <w:pStyle w:val="NormalWeb"/>
        <w:numPr>
          <w:ilvl w:val="0"/>
          <w:numId w:val="36"/>
        </w:numPr>
        <w:spacing w:before="0" w:beforeAutospacing="0" w:after="0" w:afterAutospacing="0"/>
        <w:ind w:left="360" w:hanging="360"/>
        <w:textAlignment w:val="baseline"/>
        <w:rPr>
          <w:rFonts w:ascii="Calibri" w:hAnsi="Calibri" w:cs="Calibri"/>
          <w:color w:val="000000"/>
          <w:sz w:val="20"/>
          <w:szCs w:val="20"/>
        </w:rPr>
      </w:pPr>
      <w:r w:rsidRPr="00B10E18">
        <w:rPr>
          <w:rFonts w:ascii="Calibri" w:hAnsi="Calibri" w:cs="Calibri"/>
          <w:b/>
          <w:bCs/>
          <w:color w:val="000000"/>
          <w:sz w:val="20"/>
          <w:szCs w:val="20"/>
        </w:rPr>
        <w:t>Itemized Sentence Listing:</w:t>
      </w:r>
    </w:p>
    <w:p w:rsidR="00B10E18" w:rsidRPr="00B10E18" w:rsidRDefault="00B10E18" w:rsidP="00E1135F">
      <w:pPr>
        <w:pStyle w:val="NormalWeb"/>
        <w:numPr>
          <w:ilvl w:val="0"/>
          <w:numId w:val="37"/>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Source Text:</w:t>
      </w:r>
      <w:r w:rsidRPr="00B10E18">
        <w:rPr>
          <w:rFonts w:ascii="Calibri" w:hAnsi="Calibri" w:cs="Calibri"/>
          <w:color w:val="000000"/>
          <w:sz w:val="20"/>
          <w:szCs w:val="20"/>
          <w:lang w:val="en-US"/>
        </w:rPr>
        <w:t xml:space="preserve"> Use the 'Conclusions' text quoted in the previous step.</w:t>
      </w:r>
    </w:p>
    <w:p w:rsidR="00B10E18" w:rsidRPr="00B10E18" w:rsidRDefault="00B10E18" w:rsidP="00E1135F">
      <w:pPr>
        <w:pStyle w:val="NormalWeb"/>
        <w:numPr>
          <w:ilvl w:val="0"/>
          <w:numId w:val="37"/>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Action:</w:t>
      </w:r>
      <w:r w:rsidRPr="00B10E18">
        <w:rPr>
          <w:rFonts w:ascii="Calibri" w:hAnsi="Calibri" w:cs="Calibri"/>
          <w:color w:val="000000"/>
          <w:sz w:val="20"/>
          <w:szCs w:val="20"/>
          <w:lang w:val="en-US"/>
        </w:rPr>
        <w:t xml:space="preserve"> Convert this 'Conclusions' text into a numbered list of its </w:t>
      </w:r>
      <w:r w:rsidRPr="00B10E18">
        <w:rPr>
          <w:rFonts w:ascii="Calibri" w:hAnsi="Calibri" w:cs="Calibri"/>
          <w:b/>
          <w:bCs/>
          <w:color w:val="000000"/>
          <w:sz w:val="20"/>
          <w:szCs w:val="20"/>
          <w:lang w:val="en-US"/>
        </w:rPr>
        <w:t>individual sentences.</w:t>
      </w:r>
      <w:r w:rsidRPr="00B10E18">
        <w:rPr>
          <w:rFonts w:ascii="Calibri" w:hAnsi="Calibri" w:cs="Calibri"/>
          <w:color w:val="000000"/>
          <w:sz w:val="20"/>
          <w:szCs w:val="20"/>
          <w:lang w:val="en-US"/>
        </w:rPr>
        <w:t xml:space="preserve"> This list of sentences will be the primary input for Phase 3.</w:t>
      </w:r>
    </w:p>
    <w:p w:rsidR="00B10E18" w:rsidRPr="00B10E18" w:rsidRDefault="00B10E18" w:rsidP="00E1135F">
      <w:pPr>
        <w:pStyle w:val="NormalWeb"/>
        <w:numPr>
          <w:ilvl w:val="0"/>
          <w:numId w:val="37"/>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Output Heading:</w:t>
      </w:r>
      <w:r w:rsidRPr="00B10E18">
        <w:rPr>
          <w:rFonts w:ascii="Calibri" w:hAnsi="Calibri" w:cs="Calibri"/>
          <w:color w:val="000000"/>
          <w:sz w:val="20"/>
          <w:szCs w:val="20"/>
          <w:lang w:val="en-US"/>
        </w:rPr>
        <w:t xml:space="preserve"> Use a clear heading for this list (e.g., "Extracted Sentences from Conclusions:").</w:t>
      </w:r>
    </w:p>
    <w:p w:rsidR="00B10E18" w:rsidRPr="00B10E18" w:rsidRDefault="00B10E18" w:rsidP="00E1135F">
      <w:pPr>
        <w:pStyle w:val="NormalWeb"/>
        <w:numPr>
          <w:ilvl w:val="0"/>
          <w:numId w:val="37"/>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Criteria:</w:t>
      </w:r>
      <w:r w:rsidRPr="00B10E18">
        <w:rPr>
          <w:rFonts w:ascii="Calibri" w:hAnsi="Calibri" w:cs="Calibri"/>
          <w:color w:val="000000"/>
          <w:sz w:val="20"/>
          <w:szCs w:val="20"/>
          <w:lang w:val="en-US"/>
        </w:rPr>
        <w:t xml:space="preserve"> Adhere strictly to the following criteria for </w:t>
      </w:r>
      <w:r w:rsidRPr="00B10E18">
        <w:rPr>
          <w:rFonts w:ascii="Calibri" w:hAnsi="Calibri" w:cs="Calibri"/>
          <w:i/>
          <w:iCs/>
          <w:color w:val="000000"/>
          <w:sz w:val="20"/>
          <w:szCs w:val="20"/>
          <w:lang w:val="en-US"/>
        </w:rPr>
        <w:t>each point</w:t>
      </w:r>
      <w:r w:rsidRPr="00B10E18">
        <w:rPr>
          <w:rFonts w:ascii="Calibri" w:hAnsi="Calibri" w:cs="Calibri"/>
          <w:color w:val="000000"/>
          <w:sz w:val="20"/>
          <w:szCs w:val="20"/>
          <w:lang w:val="en-US"/>
        </w:rPr>
        <w:t xml:space="preserve"> (which will be a sentence) in the list:</w:t>
      </w:r>
    </w:p>
    <w:p w:rsidR="00B10E18" w:rsidRPr="00B10E18" w:rsidRDefault="00B10E18" w:rsidP="00E1135F">
      <w:pPr>
        <w:pStyle w:val="NormalWeb"/>
        <w:numPr>
          <w:ilvl w:val="1"/>
          <w:numId w:val="37"/>
        </w:numPr>
        <w:tabs>
          <w:tab w:val="clear" w:pos="1440"/>
          <w:tab w:val="num" w:pos="360"/>
        </w:tabs>
        <w:spacing w:before="0" w:beforeAutospacing="0" w:after="0" w:afterAutospacing="0"/>
        <w:ind w:left="108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Sentence Unit:</w:t>
      </w:r>
      <w:r w:rsidRPr="00B10E18">
        <w:rPr>
          <w:rFonts w:ascii="Calibri" w:hAnsi="Calibri" w:cs="Calibri"/>
          <w:color w:val="000000"/>
          <w:sz w:val="20"/>
          <w:szCs w:val="20"/>
          <w:lang w:val="en-US"/>
        </w:rPr>
        <w:t xml:space="preserve"> Each point in the numbered list must be a single, complete sentence taken from the source 'Conclusions' text.</w:t>
      </w:r>
    </w:p>
    <w:p w:rsidR="00B10E18" w:rsidRPr="00B10E18" w:rsidRDefault="00B10E18" w:rsidP="00E1135F">
      <w:pPr>
        <w:pStyle w:val="NormalWeb"/>
        <w:numPr>
          <w:ilvl w:val="1"/>
          <w:numId w:val="37"/>
        </w:numPr>
        <w:tabs>
          <w:tab w:val="clear" w:pos="1440"/>
          <w:tab w:val="num" w:pos="360"/>
        </w:tabs>
        <w:spacing w:before="0" w:beforeAutospacing="0" w:after="0" w:afterAutospacing="0"/>
        <w:ind w:left="108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lastRenderedPageBreak/>
        <w:t>Exact Quotation:</w:t>
      </w:r>
      <w:r w:rsidRPr="00B10E18">
        <w:rPr>
          <w:rFonts w:ascii="Calibri" w:hAnsi="Calibri" w:cs="Calibri"/>
          <w:color w:val="000000"/>
          <w:sz w:val="20"/>
          <w:szCs w:val="20"/>
          <w:lang w:val="en-US"/>
        </w:rPr>
        <w:t xml:space="preserve"> Each sentence must be quoted </w:t>
      </w:r>
      <w:r w:rsidRPr="00B10E18">
        <w:rPr>
          <w:rFonts w:ascii="Calibri" w:hAnsi="Calibri" w:cs="Calibri"/>
          <w:b/>
          <w:bCs/>
          <w:color w:val="000000"/>
          <w:sz w:val="20"/>
          <w:szCs w:val="20"/>
          <w:lang w:val="en-US"/>
        </w:rPr>
        <w:t>EXACTLY</w:t>
      </w:r>
      <w:r w:rsidRPr="00B10E18">
        <w:rPr>
          <w:rFonts w:ascii="Calibri" w:hAnsi="Calibri" w:cs="Calibri"/>
          <w:color w:val="000000"/>
          <w:sz w:val="20"/>
          <w:szCs w:val="20"/>
          <w:lang w:val="en-US"/>
        </w:rPr>
        <w:t xml:space="preserve"> as it appears in the source 'Conclusions' text. Do not rephrase, summarize, or alter the original wording in any way.</w:t>
      </w:r>
    </w:p>
    <w:p w:rsidR="00B10E18" w:rsidRPr="00B10E18" w:rsidRDefault="00B10E18" w:rsidP="00E1135F">
      <w:pPr>
        <w:pStyle w:val="NormalWeb"/>
        <w:numPr>
          <w:ilvl w:val="1"/>
          <w:numId w:val="37"/>
        </w:numPr>
        <w:tabs>
          <w:tab w:val="clear" w:pos="1440"/>
          <w:tab w:val="num" w:pos="360"/>
        </w:tabs>
        <w:spacing w:before="0" w:beforeAutospacing="0" w:after="0" w:afterAutospacing="0"/>
        <w:ind w:left="108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Order Preservation:</w:t>
      </w:r>
      <w:r w:rsidRPr="00B10E18">
        <w:rPr>
          <w:rFonts w:ascii="Calibri" w:hAnsi="Calibri" w:cs="Calibri"/>
          <w:color w:val="000000"/>
          <w:sz w:val="20"/>
          <w:szCs w:val="20"/>
          <w:lang w:val="en-US"/>
        </w:rPr>
        <w:t xml:space="preserve"> The sentences must be listed strictly in the order they appear in the original 'Conclusions' section.</w:t>
      </w:r>
    </w:p>
    <w:p w:rsidR="00B10E18" w:rsidRPr="00B10E18" w:rsidRDefault="00B10E18" w:rsidP="00E1135F">
      <w:pPr>
        <w:pStyle w:val="NormalWeb"/>
        <w:numPr>
          <w:ilvl w:val="1"/>
          <w:numId w:val="37"/>
        </w:numPr>
        <w:tabs>
          <w:tab w:val="clear" w:pos="1440"/>
          <w:tab w:val="num" w:pos="360"/>
        </w:tabs>
        <w:spacing w:before="0" w:beforeAutospacing="0" w:after="0" w:afterAutospacing="0"/>
        <w:ind w:left="108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No New Text Introduction:</w:t>
      </w:r>
      <w:r w:rsidRPr="00B10E18">
        <w:rPr>
          <w:rFonts w:ascii="Calibri" w:hAnsi="Calibri" w:cs="Calibri"/>
          <w:color w:val="000000"/>
          <w:sz w:val="20"/>
          <w:szCs w:val="20"/>
          <w:lang w:val="en-US"/>
        </w:rPr>
        <w:t xml:space="preserve"> You must not add any explanatory text, introductory phrases, or rephrase any part of the source material within the numbered list. Your output should </w:t>
      </w:r>
      <w:r w:rsidRPr="00B10E18">
        <w:rPr>
          <w:rFonts w:ascii="Calibri" w:hAnsi="Calibri" w:cs="Calibri"/>
          <w:i/>
          <w:iCs/>
          <w:color w:val="000000"/>
          <w:sz w:val="20"/>
          <w:szCs w:val="20"/>
          <w:lang w:val="en-US"/>
        </w:rPr>
        <w:t>only</w:t>
      </w:r>
      <w:r w:rsidRPr="00B10E18">
        <w:rPr>
          <w:rFonts w:ascii="Calibri" w:hAnsi="Calibri" w:cs="Calibri"/>
          <w:color w:val="000000"/>
          <w:sz w:val="20"/>
          <w:szCs w:val="20"/>
          <w:lang w:val="en-US"/>
        </w:rPr>
        <w:t xml:space="preserve"> consist of the numbered list of sentences derived directly from the 'Conclusions' text.</w:t>
      </w:r>
    </w:p>
    <w:p w:rsidR="00B10E18" w:rsidRPr="00B10E18" w:rsidRDefault="00B10E18" w:rsidP="00D52A98">
      <w:pPr>
        <w:pStyle w:val="Heading3"/>
      </w:pPr>
      <w:r w:rsidRPr="00B10E18">
        <w:t>Phase 3: Identifying Classifiable &amp; Verifiable Information Units</w:t>
      </w:r>
    </w:p>
    <w:p w:rsidR="00B10E18" w:rsidRPr="00B10E18" w:rsidRDefault="00B10E18" w:rsidP="00B10E18">
      <w:pPr>
        <w:pStyle w:val="NormalWeb"/>
        <w:spacing w:before="0" w:beforeAutospacing="0" w:after="0" w:afterAutospacing="0"/>
        <w:rPr>
          <w:rFonts w:ascii="Calibri" w:hAnsi="Calibri" w:cs="Calibri"/>
          <w:sz w:val="20"/>
          <w:szCs w:val="20"/>
          <w:lang w:val="en-US"/>
        </w:rPr>
      </w:pPr>
      <w:r w:rsidRPr="00B10E18">
        <w:rPr>
          <w:rFonts w:ascii="Calibri" w:hAnsi="Calibri" w:cs="Calibri"/>
          <w:b/>
          <w:bCs/>
          <w:color w:val="000000"/>
          <w:sz w:val="20"/>
          <w:szCs w:val="20"/>
          <w:lang w:val="en-US"/>
        </w:rPr>
        <w:t>(This phase takes each sentence from Phase 2 and segments it into smaller, coherent "Information Units" (IU) suitable for classification and verification.)</w:t>
      </w:r>
    </w:p>
    <w:p w:rsidR="00B10E18" w:rsidRPr="00B10E18" w:rsidRDefault="00B10E18" w:rsidP="00B10E18"/>
    <w:p w:rsidR="00B10E18" w:rsidRPr="00B10E18" w:rsidRDefault="00B10E18" w:rsidP="00B10E18">
      <w:pPr>
        <w:pStyle w:val="NormalWeb"/>
        <w:spacing w:before="0" w:beforeAutospacing="0" w:after="0" w:afterAutospacing="0"/>
        <w:rPr>
          <w:rFonts w:ascii="Calibri" w:hAnsi="Calibri" w:cs="Calibri"/>
          <w:sz w:val="20"/>
          <w:szCs w:val="20"/>
          <w:lang w:val="en-US"/>
        </w:rPr>
      </w:pPr>
      <w:r w:rsidRPr="00B10E18">
        <w:rPr>
          <w:rFonts w:ascii="Calibri" w:hAnsi="Calibri" w:cs="Calibri"/>
          <w:b/>
          <w:bCs/>
          <w:color w:val="000000"/>
          <w:sz w:val="20"/>
          <w:szCs w:val="20"/>
          <w:lang w:val="en-US"/>
        </w:rPr>
        <w:t>Goal:</w:t>
      </w:r>
      <w:r w:rsidRPr="00B10E18">
        <w:rPr>
          <w:rFonts w:ascii="Calibri" w:hAnsi="Calibri" w:cs="Calibri"/>
          <w:color w:val="000000"/>
          <w:sz w:val="20"/>
          <w:szCs w:val="20"/>
          <w:lang w:val="en-US"/>
        </w:rPr>
        <w:t xml:space="preserve"> For each sentence from Phase 2, your primary objective is to segment it into the smallest possible, individually coherent, and exactly quoted </w:t>
      </w:r>
      <w:r w:rsidRPr="00B10E18">
        <w:rPr>
          <w:rFonts w:ascii="Calibri" w:hAnsi="Calibri" w:cs="Calibri"/>
          <w:b/>
          <w:bCs/>
          <w:color w:val="000000"/>
          <w:sz w:val="20"/>
          <w:szCs w:val="20"/>
          <w:lang w:val="en-US"/>
        </w:rPr>
        <w:t>"Information Units" (IU)</w:t>
      </w:r>
      <w:r w:rsidRPr="00B10E18">
        <w:rPr>
          <w:rFonts w:ascii="Calibri" w:hAnsi="Calibri" w:cs="Calibri"/>
          <w:color w:val="000000"/>
          <w:sz w:val="20"/>
          <w:szCs w:val="20"/>
          <w:lang w:val="en-US"/>
        </w:rPr>
        <w:t xml:space="preserve">. Each </w:t>
      </w:r>
      <w:r w:rsidRPr="00B10E18">
        <w:rPr>
          <w:rFonts w:ascii="Calibri" w:hAnsi="Calibri" w:cs="Calibri"/>
          <w:b/>
          <w:bCs/>
          <w:color w:val="000000"/>
          <w:sz w:val="20"/>
          <w:szCs w:val="20"/>
          <w:lang w:val="en-US"/>
        </w:rPr>
        <w:t>IU</w:t>
      </w:r>
      <w:r w:rsidRPr="00B10E18">
        <w:rPr>
          <w:rFonts w:ascii="Calibri" w:hAnsi="Calibri" w:cs="Calibri"/>
          <w:color w:val="000000"/>
          <w:sz w:val="20"/>
          <w:szCs w:val="20"/>
          <w:lang w:val="en-US"/>
        </w:rPr>
        <w:t xml:space="preserve"> must be: a. Independently suitable for classification using one or more of the 12 predefined categories (defined in the </w:t>
      </w:r>
      <w:r w:rsidRPr="00B10E18">
        <w:rPr>
          <w:rFonts w:ascii="Calibri" w:hAnsi="Calibri" w:cs="Calibri"/>
          <w:b/>
          <w:bCs/>
          <w:color w:val="000000"/>
          <w:sz w:val="20"/>
          <w:szCs w:val="20"/>
          <w:lang w:val="en-US"/>
        </w:rPr>
        <w:t>Classification System for Information Units (IU)</w:t>
      </w:r>
      <w:r w:rsidRPr="00B10E18">
        <w:rPr>
          <w:rFonts w:ascii="Calibri" w:hAnsi="Calibri" w:cs="Calibri"/>
          <w:color w:val="000000"/>
          <w:sz w:val="20"/>
          <w:szCs w:val="20"/>
          <w:lang w:val="en-US"/>
        </w:rPr>
        <w:t xml:space="preserve"> section). b. A distinct statement, claim, finding, observation, or idea that could conceptually be verified against, or contextualized by, the main body of the manuscript.</w:t>
      </w:r>
    </w:p>
    <w:p w:rsidR="00B10E18" w:rsidRPr="00B10E18" w:rsidRDefault="00B10E18" w:rsidP="00B10E18"/>
    <w:p w:rsidR="00B10E18" w:rsidRDefault="00B10E18" w:rsidP="00B10E18">
      <w:pPr>
        <w:pStyle w:val="NormalWeb"/>
        <w:spacing w:before="0" w:beforeAutospacing="0" w:after="0" w:afterAutospacing="0"/>
        <w:rPr>
          <w:rFonts w:ascii="Calibri" w:hAnsi="Calibri" w:cs="Calibri"/>
          <w:b/>
          <w:bCs/>
          <w:color w:val="000000"/>
          <w:sz w:val="20"/>
          <w:szCs w:val="20"/>
          <w:lang w:val="en-US"/>
        </w:rPr>
      </w:pPr>
      <w:r w:rsidRPr="00B10E18">
        <w:rPr>
          <w:rFonts w:ascii="Calibri" w:hAnsi="Calibri" w:cs="Calibri"/>
          <w:b/>
          <w:bCs/>
          <w:color w:val="000000"/>
          <w:sz w:val="20"/>
          <w:szCs w:val="20"/>
          <w:lang w:val="en-US"/>
        </w:rPr>
        <w:t>Procedure for each sentence from Phase 2:</w:t>
      </w:r>
    </w:p>
    <w:p w:rsidR="001833C2" w:rsidRPr="00B10E18" w:rsidRDefault="001833C2" w:rsidP="00B10E18">
      <w:pPr>
        <w:pStyle w:val="NormalWeb"/>
        <w:spacing w:before="0" w:beforeAutospacing="0" w:after="0" w:afterAutospacing="0"/>
        <w:rPr>
          <w:rFonts w:ascii="Calibri" w:hAnsi="Calibri" w:cs="Calibri"/>
          <w:sz w:val="20"/>
          <w:szCs w:val="20"/>
          <w:lang w:val="en-US"/>
        </w:rPr>
      </w:pPr>
    </w:p>
    <w:p w:rsidR="00B10E18" w:rsidRPr="00B10E18" w:rsidRDefault="00B10E18" w:rsidP="00E1135F">
      <w:pPr>
        <w:pStyle w:val="NormalWeb"/>
        <w:numPr>
          <w:ilvl w:val="0"/>
          <w:numId w:val="38"/>
        </w:numPr>
        <w:tabs>
          <w:tab w:val="clear" w:pos="720"/>
          <w:tab w:val="num" w:pos="360"/>
        </w:tabs>
        <w:spacing w:before="0" w:beforeAutospacing="0" w:after="0" w:afterAutospacing="0"/>
        <w:ind w:left="36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Present the Original Sentence:</w:t>
      </w:r>
      <w:r w:rsidRPr="00B10E18">
        <w:rPr>
          <w:rFonts w:ascii="Calibri" w:hAnsi="Calibri" w:cs="Calibri"/>
          <w:color w:val="000000"/>
          <w:sz w:val="20"/>
          <w:szCs w:val="20"/>
          <w:lang w:val="en-US"/>
        </w:rPr>
        <w:t xml:space="preserve"> Clearly state the full original sentence being processed (e.g., under a sub-heading like "Processing Sentence [N]:").</w:t>
      </w:r>
    </w:p>
    <w:p w:rsidR="00B10E18" w:rsidRPr="00B10E18" w:rsidRDefault="00B10E18" w:rsidP="00E1135F">
      <w:pPr>
        <w:pStyle w:val="NormalWeb"/>
        <w:numPr>
          <w:ilvl w:val="0"/>
          <w:numId w:val="38"/>
        </w:numPr>
        <w:tabs>
          <w:tab w:val="clear" w:pos="720"/>
          <w:tab w:val="num" w:pos="360"/>
        </w:tabs>
        <w:spacing w:before="0" w:beforeAutospacing="0" w:after="0" w:afterAutospacing="0"/>
        <w:ind w:left="360"/>
        <w:textAlignment w:val="baseline"/>
        <w:rPr>
          <w:rFonts w:ascii="Calibri" w:hAnsi="Calibri" w:cs="Calibri"/>
          <w:color w:val="000000"/>
          <w:sz w:val="20"/>
          <w:szCs w:val="20"/>
        </w:rPr>
      </w:pPr>
      <w:r w:rsidRPr="00B10E18">
        <w:rPr>
          <w:rFonts w:ascii="Calibri" w:hAnsi="Calibri" w:cs="Calibri"/>
          <w:b/>
          <w:bCs/>
          <w:color w:val="000000"/>
          <w:sz w:val="20"/>
          <w:szCs w:val="20"/>
        </w:rPr>
        <w:t>Identify Information Units (IU):</w:t>
      </w:r>
    </w:p>
    <w:p w:rsidR="00B10E18" w:rsidRPr="00B10E18" w:rsidRDefault="00B10E18" w:rsidP="00E1135F">
      <w:pPr>
        <w:pStyle w:val="NormalWeb"/>
        <w:numPr>
          <w:ilvl w:val="1"/>
          <w:numId w:val="39"/>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Analyze the sentence to isolate distinct semantic components that represent individual points for classification and potential verification. Focus on complete thoughts or assertions, even if they are phrasal within the larger sentence structure.</w:t>
      </w:r>
    </w:p>
    <w:p w:rsidR="00B10E18" w:rsidRPr="00B10E18" w:rsidRDefault="00B10E18" w:rsidP="00E1135F">
      <w:pPr>
        <w:pStyle w:val="NormalWeb"/>
        <w:numPr>
          <w:ilvl w:val="1"/>
          <w:numId w:val="39"/>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If a sentence links multiple distinct classifiable/verifiable ideas (e.g., via conjunctions, or as separate clauses/phrases detailing different aspects like a finding followed by its implication), these should be separate IU(s).</w:t>
      </w:r>
    </w:p>
    <w:p w:rsidR="00B10E18" w:rsidRPr="00B10E18" w:rsidRDefault="00B10E18" w:rsidP="00E1135F">
      <w:pPr>
        <w:pStyle w:val="NormalWeb"/>
        <w:numPr>
          <w:ilvl w:val="1"/>
          <w:numId w:val="39"/>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If a sentence, in its entirety, forms a single such classifiable and verifiable unit, present it as one IU.</w:t>
      </w:r>
    </w:p>
    <w:p w:rsidR="00B10E18" w:rsidRPr="00B10E18" w:rsidRDefault="00B10E18" w:rsidP="00E1135F">
      <w:pPr>
        <w:pStyle w:val="NormalWeb"/>
        <w:numPr>
          <w:ilvl w:val="0"/>
          <w:numId w:val="39"/>
        </w:numPr>
        <w:tabs>
          <w:tab w:val="clear" w:pos="720"/>
          <w:tab w:val="num" w:pos="360"/>
        </w:tabs>
        <w:spacing w:before="0" w:beforeAutospacing="0" w:after="0" w:afterAutospacing="0"/>
        <w:ind w:left="36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Critical Constraints for Information Unit (IU) Formation (Apply these to ensure quality):</w:t>
      </w:r>
    </w:p>
    <w:p w:rsidR="00B10E18" w:rsidRPr="00B10E18" w:rsidRDefault="00B10E18" w:rsidP="00E1135F">
      <w:pPr>
        <w:pStyle w:val="NormalWeb"/>
        <w:numPr>
          <w:ilvl w:val="1"/>
          <w:numId w:val="39"/>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C1: Exact Quotations Only:</w:t>
      </w:r>
      <w:r w:rsidRPr="00B10E18">
        <w:rPr>
          <w:rFonts w:ascii="Calibri" w:hAnsi="Calibri" w:cs="Calibri"/>
          <w:color w:val="000000"/>
          <w:sz w:val="20"/>
          <w:szCs w:val="20"/>
          <w:lang w:val="en-US"/>
        </w:rPr>
        <w:t xml:space="preserve"> All IU(s) must be exact quotations from the parent sentence. Do not add, alter, or omit words, and do not provide commentary as a unit.</w:t>
      </w:r>
    </w:p>
    <w:p w:rsidR="00B10E18" w:rsidRPr="00B10E18" w:rsidRDefault="00B10E18" w:rsidP="00E1135F">
      <w:pPr>
        <w:pStyle w:val="NormalWeb"/>
        <w:numPr>
          <w:ilvl w:val="1"/>
          <w:numId w:val="39"/>
        </w:numPr>
        <w:tabs>
          <w:tab w:val="clear" w:pos="1440"/>
          <w:tab w:val="num" w:pos="720"/>
        </w:tabs>
        <w:spacing w:before="0" w:beforeAutospacing="0" w:after="0" w:afterAutospacing="0"/>
        <w:ind w:left="720"/>
        <w:textAlignment w:val="baseline"/>
        <w:rPr>
          <w:rFonts w:ascii="Calibri" w:hAnsi="Calibri" w:cs="Calibri"/>
          <w:color w:val="000000"/>
          <w:sz w:val="20"/>
          <w:szCs w:val="20"/>
        </w:rPr>
      </w:pPr>
      <w:r w:rsidRPr="00B10E18">
        <w:rPr>
          <w:rFonts w:ascii="Calibri" w:hAnsi="Calibri" w:cs="Calibri"/>
          <w:b/>
          <w:bCs/>
          <w:color w:val="000000"/>
          <w:sz w:val="20"/>
          <w:szCs w:val="20"/>
          <w:lang w:val="en-US"/>
        </w:rPr>
        <w:t>C2: Avoid Orphaned Common Predicates:</w:t>
      </w:r>
      <w:r w:rsidRPr="00B10E18">
        <w:rPr>
          <w:rFonts w:ascii="Calibri" w:hAnsi="Calibri" w:cs="Calibri"/>
          <w:color w:val="000000"/>
          <w:sz w:val="20"/>
          <w:szCs w:val="20"/>
          <w:lang w:val="en-US"/>
        </w:rPr>
        <w:t xml:space="preserve"> If multiple subjects/phrases (which become IU(s)) share a common trailing predicate in the original sentence (e.g., "Fact A and Fact B </w:t>
      </w:r>
      <w:r w:rsidRPr="00B10E18">
        <w:rPr>
          <w:rFonts w:ascii="Calibri" w:hAnsi="Calibri" w:cs="Calibri"/>
          <w:b/>
          <w:bCs/>
          <w:color w:val="000000"/>
          <w:sz w:val="20"/>
          <w:szCs w:val="20"/>
          <w:lang w:val="en-US"/>
        </w:rPr>
        <w:t>are discussed</w:t>
      </w:r>
      <w:r w:rsidRPr="00B10E18">
        <w:rPr>
          <w:rFonts w:ascii="Calibri" w:hAnsi="Calibri" w:cs="Calibri"/>
          <w:color w:val="000000"/>
          <w:sz w:val="20"/>
          <w:szCs w:val="20"/>
          <w:lang w:val="en-US"/>
        </w:rPr>
        <w:t xml:space="preserve">"), that common predicate itself (e.g., "are discussed") </w:t>
      </w:r>
      <w:r w:rsidRPr="00B10E18">
        <w:rPr>
          <w:rFonts w:ascii="Calibri" w:hAnsi="Calibri" w:cs="Calibri"/>
          <w:b/>
          <w:bCs/>
          <w:color w:val="000000"/>
          <w:sz w:val="20"/>
          <w:szCs w:val="20"/>
          <w:lang w:val="en-US"/>
        </w:rPr>
        <w:t>must not</w:t>
      </w:r>
      <w:r w:rsidRPr="00B10E18">
        <w:rPr>
          <w:rFonts w:ascii="Calibri" w:hAnsi="Calibri" w:cs="Calibri"/>
          <w:color w:val="000000"/>
          <w:sz w:val="20"/>
          <w:szCs w:val="20"/>
          <w:lang w:val="en-US"/>
        </w:rPr>
        <w:t xml:space="preserve"> form a separate IU. </w:t>
      </w:r>
      <w:r w:rsidRPr="00B10E18">
        <w:rPr>
          <w:rFonts w:ascii="Calibri" w:hAnsi="Calibri" w:cs="Calibri"/>
          <w:color w:val="000000"/>
          <w:sz w:val="20"/>
          <w:szCs w:val="20"/>
        </w:rPr>
        <w:t>It is considered context for the preceding units.</w:t>
      </w:r>
    </w:p>
    <w:p w:rsidR="00B10E18" w:rsidRPr="00B10E18" w:rsidRDefault="00B10E18" w:rsidP="00E1135F">
      <w:pPr>
        <w:pStyle w:val="NormalWeb"/>
        <w:numPr>
          <w:ilvl w:val="1"/>
          <w:numId w:val="39"/>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C3: Keep Action &amp; Its Direct, Short Method Together:</w:t>
      </w:r>
      <w:r w:rsidRPr="00B10E18">
        <w:rPr>
          <w:rFonts w:ascii="Calibri" w:hAnsi="Calibri" w:cs="Calibri"/>
          <w:color w:val="000000"/>
          <w:sz w:val="20"/>
          <w:szCs w:val="20"/>
          <w:lang w:val="en-US"/>
        </w:rPr>
        <w:t xml:space="preserve"> An action verb (e.g., "was detected," "was analyzed") and its immediately following short, direct phrase specifying </w:t>
      </w:r>
      <w:r w:rsidRPr="00B10E18">
        <w:rPr>
          <w:rFonts w:ascii="Calibri" w:hAnsi="Calibri" w:cs="Calibri"/>
          <w:i/>
          <w:iCs/>
          <w:color w:val="000000"/>
          <w:sz w:val="20"/>
          <w:szCs w:val="20"/>
          <w:lang w:val="en-US"/>
        </w:rPr>
        <w:t>only</w:t>
      </w:r>
      <w:r w:rsidRPr="00B10E18">
        <w:rPr>
          <w:rFonts w:ascii="Calibri" w:hAnsi="Calibri" w:cs="Calibri"/>
          <w:color w:val="000000"/>
          <w:sz w:val="20"/>
          <w:szCs w:val="20"/>
          <w:lang w:val="en-US"/>
        </w:rPr>
        <w:t xml:space="preserve"> the instrument or method (e.g., "by specific_method_name") should generally form a single IU (e.g., "was detected by specific_method_name"). Do not split off the short method phrase unless it is extensive and introduces separately classifiable details beyond just naming the method.</w:t>
      </w:r>
    </w:p>
    <w:p w:rsidR="00B10E18" w:rsidRPr="00B10E18" w:rsidRDefault="00B10E18" w:rsidP="00E1135F">
      <w:pPr>
        <w:pStyle w:val="NormalWeb"/>
        <w:numPr>
          <w:ilvl w:val="1"/>
          <w:numId w:val="39"/>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C4: Ensure Units are Substantive:</w:t>
      </w:r>
      <w:r w:rsidRPr="00B10E18">
        <w:rPr>
          <w:rFonts w:ascii="Calibri" w:hAnsi="Calibri" w:cs="Calibri"/>
          <w:color w:val="000000"/>
          <w:sz w:val="20"/>
          <w:szCs w:val="20"/>
          <w:lang w:val="en-US"/>
        </w:rPr>
        <w:t xml:space="preserve"> Each Information Unit must be informationally significant enough to be meaningfully classified and conceptually verifiable. Avoid trivial fragments (e.g., isolated conjunctions, prepositions, or overly dependent phrases that lack a core idea). If a potential segment does not meet this, it should be merged with an adjacent unit, or the sentence should be treated as a single unit.</w:t>
      </w:r>
    </w:p>
    <w:p w:rsidR="00B10E18" w:rsidRPr="00B10E18" w:rsidRDefault="00B10E18" w:rsidP="00E1135F">
      <w:pPr>
        <w:pStyle w:val="NormalWeb"/>
        <w:numPr>
          <w:ilvl w:val="0"/>
          <w:numId w:val="39"/>
        </w:numPr>
        <w:tabs>
          <w:tab w:val="clear" w:pos="720"/>
          <w:tab w:val="num" w:pos="360"/>
        </w:tabs>
        <w:spacing w:before="0" w:beforeAutospacing="0" w:after="0" w:afterAutospacing="0"/>
        <w:ind w:left="36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Output Format for Each Processed Sentence:</w:t>
      </w:r>
      <w:r w:rsidRPr="00B10E18">
        <w:rPr>
          <w:rFonts w:ascii="Calibri" w:hAnsi="Calibri" w:cs="Calibri"/>
          <w:color w:val="000000"/>
          <w:sz w:val="20"/>
          <w:szCs w:val="20"/>
          <w:lang w:val="en-US"/>
        </w:rPr>
        <w:t xml:space="preserve"> Display the original sentence, then a numbered sub-list of the identified IU(s) derived from it (e.g., "IU 1:", "IU 2:").</w:t>
      </w:r>
    </w:p>
    <w:p w:rsidR="00B10E18" w:rsidRPr="00B10E18" w:rsidRDefault="00B10E18" w:rsidP="00B10E18"/>
    <w:p w:rsidR="00B10E18" w:rsidRPr="00B10E18" w:rsidRDefault="00B10E18" w:rsidP="00B10E18">
      <w:pPr>
        <w:pStyle w:val="NormalWeb"/>
        <w:spacing w:before="0" w:beforeAutospacing="0" w:after="0" w:afterAutospacing="0"/>
        <w:rPr>
          <w:rFonts w:ascii="Calibri" w:hAnsi="Calibri" w:cs="Calibri"/>
          <w:sz w:val="20"/>
          <w:szCs w:val="20"/>
          <w:lang w:val="en-US"/>
        </w:rPr>
      </w:pPr>
      <w:r w:rsidRPr="00B10E18">
        <w:rPr>
          <w:rFonts w:ascii="Calibri" w:hAnsi="Calibri" w:cs="Calibri"/>
          <w:b/>
          <w:bCs/>
          <w:color w:val="000000"/>
          <w:sz w:val="20"/>
          <w:szCs w:val="20"/>
          <w:lang w:val="en-US"/>
        </w:rPr>
        <w:t>Example of Output Structure for Phase 3 (for one sentence):</w:t>
      </w:r>
      <w:r w:rsidRPr="00B10E18">
        <w:rPr>
          <w:rFonts w:ascii="Calibri" w:hAnsi="Calibri" w:cs="Calibri"/>
          <w:color w:val="000000"/>
          <w:sz w:val="20"/>
          <w:szCs w:val="20"/>
          <w:lang w:val="en-US"/>
        </w:rPr>
        <w:t xml:space="preserve"> </w:t>
      </w:r>
      <w:r w:rsidRPr="00B10E18">
        <w:rPr>
          <w:rFonts w:ascii="Calibri" w:hAnsi="Calibri" w:cs="Calibri"/>
          <w:b/>
          <w:bCs/>
          <w:color w:val="000000"/>
          <w:sz w:val="20"/>
          <w:szCs w:val="20"/>
          <w:lang w:val="en-US"/>
        </w:rPr>
        <w:t>Processing Sentence X:</w:t>
      </w:r>
      <w:r w:rsidRPr="00B10E18">
        <w:rPr>
          <w:rFonts w:ascii="Calibri" w:hAnsi="Calibri" w:cs="Calibri"/>
          <w:color w:val="000000"/>
          <w:sz w:val="20"/>
          <w:szCs w:val="20"/>
          <w:lang w:val="en-US"/>
        </w:rPr>
        <w:t xml:space="preserve"> "The new method is effective, reduces costs significantly, though further validation is required."</w:t>
      </w:r>
    </w:p>
    <w:p w:rsidR="00B10E18" w:rsidRPr="00B10E18" w:rsidRDefault="00B10E18" w:rsidP="00B10E18">
      <w:pPr>
        <w:pStyle w:val="NormalWeb"/>
        <w:numPr>
          <w:ilvl w:val="0"/>
          <w:numId w:val="40"/>
        </w:numPr>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IU 1:</w:t>
      </w:r>
      <w:r w:rsidRPr="00B10E18">
        <w:rPr>
          <w:rFonts w:ascii="Calibri" w:hAnsi="Calibri" w:cs="Calibri"/>
          <w:color w:val="000000"/>
          <w:sz w:val="20"/>
          <w:szCs w:val="20"/>
          <w:lang w:val="en-US"/>
        </w:rPr>
        <w:t xml:space="preserve"> "The new method is effective"</w:t>
      </w:r>
    </w:p>
    <w:p w:rsidR="00B10E18" w:rsidRPr="00B10E18" w:rsidRDefault="00B10E18" w:rsidP="00B10E18">
      <w:pPr>
        <w:pStyle w:val="NormalWeb"/>
        <w:numPr>
          <w:ilvl w:val="0"/>
          <w:numId w:val="40"/>
        </w:numPr>
        <w:spacing w:before="0" w:beforeAutospacing="0" w:after="0" w:afterAutospacing="0"/>
        <w:textAlignment w:val="baseline"/>
        <w:rPr>
          <w:rFonts w:ascii="Calibri" w:hAnsi="Calibri" w:cs="Calibri"/>
          <w:color w:val="000000"/>
          <w:sz w:val="20"/>
          <w:szCs w:val="20"/>
        </w:rPr>
      </w:pPr>
      <w:r w:rsidRPr="00B10E18">
        <w:rPr>
          <w:rFonts w:ascii="Calibri" w:hAnsi="Calibri" w:cs="Calibri"/>
          <w:b/>
          <w:bCs/>
          <w:color w:val="000000"/>
          <w:sz w:val="20"/>
          <w:szCs w:val="20"/>
        </w:rPr>
        <w:t>IU 2:</w:t>
      </w:r>
      <w:r w:rsidRPr="00B10E18">
        <w:rPr>
          <w:rFonts w:ascii="Calibri" w:hAnsi="Calibri" w:cs="Calibri"/>
          <w:color w:val="000000"/>
          <w:sz w:val="20"/>
          <w:szCs w:val="20"/>
        </w:rPr>
        <w:t xml:space="preserve"> "reduces costs significantly"</w:t>
      </w:r>
    </w:p>
    <w:p w:rsidR="00B10E18" w:rsidRPr="00B10E18" w:rsidRDefault="00B10E18" w:rsidP="00B10E18">
      <w:pPr>
        <w:pStyle w:val="NormalWeb"/>
        <w:numPr>
          <w:ilvl w:val="0"/>
          <w:numId w:val="40"/>
        </w:numPr>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IU 3:</w:t>
      </w:r>
      <w:r w:rsidRPr="00B10E18">
        <w:rPr>
          <w:rFonts w:ascii="Calibri" w:hAnsi="Calibri" w:cs="Calibri"/>
          <w:color w:val="000000"/>
          <w:sz w:val="20"/>
          <w:szCs w:val="20"/>
          <w:lang w:val="en-US"/>
        </w:rPr>
        <w:t xml:space="preserve"> "though further validation is required"</w:t>
      </w:r>
    </w:p>
    <w:p w:rsidR="00B10E18" w:rsidRPr="00B10E18" w:rsidRDefault="00B10E18" w:rsidP="00D52A98">
      <w:pPr>
        <w:pStyle w:val="Heading3"/>
      </w:pPr>
      <w:r w:rsidRPr="00B10E18">
        <w:lastRenderedPageBreak/>
        <w:t>Phase 4: Classification of Information Units (IU)</w:t>
      </w:r>
    </w:p>
    <w:p w:rsidR="00B10E18" w:rsidRPr="00B10E18" w:rsidRDefault="00B10E18" w:rsidP="00B10E18">
      <w:pPr>
        <w:pStyle w:val="NormalWeb"/>
        <w:spacing w:before="0" w:beforeAutospacing="0" w:after="0" w:afterAutospacing="0"/>
        <w:rPr>
          <w:rFonts w:ascii="Calibri" w:hAnsi="Calibri" w:cs="Calibri"/>
          <w:sz w:val="20"/>
          <w:szCs w:val="20"/>
          <w:lang w:val="en-US"/>
        </w:rPr>
      </w:pPr>
      <w:r w:rsidRPr="00B10E18">
        <w:rPr>
          <w:rFonts w:ascii="Calibri" w:hAnsi="Calibri" w:cs="Calibri"/>
          <w:b/>
          <w:bCs/>
          <w:color w:val="000000"/>
          <w:sz w:val="20"/>
          <w:szCs w:val="20"/>
          <w:lang w:val="en-US"/>
        </w:rPr>
        <w:t>(This phase takes each IU identified in Phase 3 and assigns it one or more categories.)</w:t>
      </w:r>
    </w:p>
    <w:p w:rsidR="00B10E18" w:rsidRPr="00B10E18" w:rsidRDefault="00B10E18" w:rsidP="00B10E18"/>
    <w:p w:rsidR="00B10E18" w:rsidRPr="00B10E18" w:rsidRDefault="00B10E18" w:rsidP="00B10E18">
      <w:pPr>
        <w:pStyle w:val="NormalWeb"/>
        <w:spacing w:before="0" w:beforeAutospacing="0" w:after="0" w:afterAutospacing="0"/>
        <w:rPr>
          <w:rFonts w:ascii="Calibri" w:hAnsi="Calibri" w:cs="Calibri"/>
          <w:sz w:val="20"/>
          <w:szCs w:val="20"/>
          <w:lang w:val="en-US"/>
        </w:rPr>
      </w:pPr>
      <w:r w:rsidRPr="00B10E18">
        <w:rPr>
          <w:rFonts w:ascii="Calibri" w:hAnsi="Calibri" w:cs="Calibri"/>
          <w:b/>
          <w:bCs/>
          <w:color w:val="000000"/>
          <w:sz w:val="20"/>
          <w:szCs w:val="20"/>
          <w:lang w:val="en-US"/>
        </w:rPr>
        <w:t>Goal:</w:t>
      </w:r>
      <w:r w:rsidRPr="00B10E18">
        <w:rPr>
          <w:rFonts w:ascii="Calibri" w:hAnsi="Calibri" w:cs="Calibri"/>
          <w:color w:val="000000"/>
          <w:sz w:val="20"/>
          <w:szCs w:val="20"/>
          <w:lang w:val="en-US"/>
        </w:rPr>
        <w:t xml:space="preserve"> To analyze each individual IU (produced by Phase 3) and assign one or more relevant categories from the </w:t>
      </w:r>
      <w:r w:rsidRPr="00B10E18">
        <w:rPr>
          <w:rFonts w:ascii="Calibri" w:hAnsi="Calibri" w:cs="Calibri"/>
          <w:b/>
          <w:bCs/>
          <w:color w:val="000000"/>
          <w:sz w:val="20"/>
          <w:szCs w:val="20"/>
          <w:lang w:val="en-US"/>
        </w:rPr>
        <w:t>Classification System for Information Units (IU)</w:t>
      </w:r>
      <w:r w:rsidRPr="00B10E18">
        <w:rPr>
          <w:rFonts w:ascii="Calibri" w:hAnsi="Calibri" w:cs="Calibri"/>
          <w:color w:val="000000"/>
          <w:sz w:val="20"/>
          <w:szCs w:val="20"/>
          <w:lang w:val="en-US"/>
        </w:rPr>
        <w:t xml:space="preserve"> (defined in its dedicated section above). This classification aims to accurately describe the primary nature or communicative function of the information contained within each specific IU.</w:t>
      </w:r>
    </w:p>
    <w:p w:rsidR="00B10E18" w:rsidRPr="00B10E18" w:rsidRDefault="00B10E18" w:rsidP="00B10E18"/>
    <w:p w:rsidR="00B10E18" w:rsidRPr="00B10E18" w:rsidRDefault="00B10E18" w:rsidP="00B10E18">
      <w:pPr>
        <w:pStyle w:val="NormalWeb"/>
        <w:spacing w:before="0" w:beforeAutospacing="0" w:after="0" w:afterAutospacing="0"/>
        <w:rPr>
          <w:rFonts w:ascii="Calibri" w:hAnsi="Calibri" w:cs="Calibri"/>
          <w:sz w:val="20"/>
          <w:szCs w:val="20"/>
          <w:lang w:val="en-US"/>
        </w:rPr>
      </w:pPr>
      <w:r w:rsidRPr="00B10E18">
        <w:rPr>
          <w:rFonts w:ascii="Calibri" w:hAnsi="Calibri" w:cs="Calibri"/>
          <w:b/>
          <w:bCs/>
          <w:color w:val="000000"/>
          <w:sz w:val="20"/>
          <w:szCs w:val="20"/>
          <w:lang w:val="en-US"/>
        </w:rPr>
        <w:t>Procedure:</w:t>
      </w:r>
      <w:r w:rsidRPr="00B10E18">
        <w:rPr>
          <w:rFonts w:ascii="Calibri" w:hAnsi="Calibri" w:cs="Calibri"/>
          <w:color w:val="000000"/>
          <w:sz w:val="20"/>
          <w:szCs w:val="20"/>
          <w:lang w:val="en-US"/>
        </w:rPr>
        <w:t xml:space="preserve"> You will process the output generated by Phase 3. For each original sentence and its corresponding list of identified IU(s):</w:t>
      </w:r>
    </w:p>
    <w:p w:rsidR="00B10E18" w:rsidRPr="00B10E18" w:rsidRDefault="00B10E18" w:rsidP="00B10E18">
      <w:pPr>
        <w:pStyle w:val="NormalWeb"/>
        <w:numPr>
          <w:ilvl w:val="0"/>
          <w:numId w:val="41"/>
        </w:numPr>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Maintain Context and Structure:</w:t>
      </w:r>
      <w:r w:rsidRPr="00B10E18">
        <w:rPr>
          <w:rFonts w:ascii="Calibri" w:hAnsi="Calibri" w:cs="Calibri"/>
          <w:color w:val="000000"/>
          <w:sz w:val="20"/>
          <w:szCs w:val="20"/>
          <w:lang w:val="en-US"/>
        </w:rPr>
        <w:t xml:space="preserve"> You </w:t>
      </w:r>
      <w:r w:rsidRPr="00B10E18">
        <w:rPr>
          <w:rFonts w:ascii="Calibri" w:hAnsi="Calibri" w:cs="Calibri"/>
          <w:b/>
          <w:bCs/>
          <w:color w:val="000000"/>
          <w:sz w:val="20"/>
          <w:szCs w:val="20"/>
          <w:lang w:val="en-US"/>
        </w:rPr>
        <w:t>must</w:t>
      </w:r>
      <w:r w:rsidRPr="00B10E18">
        <w:rPr>
          <w:rFonts w:ascii="Calibri" w:hAnsi="Calibri" w:cs="Calibri"/>
          <w:color w:val="000000"/>
          <w:sz w:val="20"/>
          <w:szCs w:val="20"/>
          <w:lang w:val="en-US"/>
        </w:rPr>
        <w:t xml:space="preserve"> reiterate the original sentence (or its identifier). Then, for each of its IU(s), present the unit text followed by its classification(s).</w:t>
      </w:r>
    </w:p>
    <w:p w:rsidR="00B10E18" w:rsidRPr="00B10E18" w:rsidRDefault="00B10E18" w:rsidP="00B10E18">
      <w:pPr>
        <w:pStyle w:val="NormalWeb"/>
        <w:numPr>
          <w:ilvl w:val="0"/>
          <w:numId w:val="41"/>
        </w:numPr>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Classify Each Information Unit (IU):</w:t>
      </w:r>
      <w:r w:rsidRPr="00B10E18">
        <w:rPr>
          <w:rFonts w:ascii="Calibri" w:hAnsi="Calibri" w:cs="Calibri"/>
          <w:color w:val="000000"/>
          <w:sz w:val="20"/>
          <w:szCs w:val="20"/>
          <w:lang w:val="en-US"/>
        </w:rPr>
        <w:t xml:space="preserve"> For every individual "Information Unit" provided by Phase 3:</w:t>
      </w:r>
    </w:p>
    <w:p w:rsidR="00B10E18" w:rsidRPr="00B10E18" w:rsidRDefault="00B10E18" w:rsidP="00B10E18">
      <w:pPr>
        <w:pStyle w:val="NormalWeb"/>
        <w:numPr>
          <w:ilvl w:val="1"/>
          <w:numId w:val="42"/>
        </w:numPr>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Present the exact text of the IU.</w:t>
      </w:r>
    </w:p>
    <w:p w:rsidR="00B10E18" w:rsidRPr="00B10E18" w:rsidRDefault="00B10E18" w:rsidP="00B10E18">
      <w:pPr>
        <w:pStyle w:val="NormalWeb"/>
        <w:numPr>
          <w:ilvl w:val="1"/>
          <w:numId w:val="42"/>
        </w:numPr>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 xml:space="preserve">Carefully evaluate the IU against each of the 12 categories and their full definitions (Scope, Primary IMRaD Location, Verification Notes) as detailed in the dedicated </w:t>
      </w:r>
      <w:r w:rsidRPr="00B10E18">
        <w:rPr>
          <w:rFonts w:ascii="Calibri" w:hAnsi="Calibri" w:cs="Calibri"/>
          <w:b/>
          <w:bCs/>
          <w:color w:val="000000"/>
          <w:sz w:val="20"/>
          <w:szCs w:val="20"/>
          <w:lang w:val="en-US"/>
        </w:rPr>
        <w:t>Classification System for Information Units (IU)</w:t>
      </w:r>
      <w:r w:rsidRPr="00B10E18">
        <w:rPr>
          <w:rFonts w:ascii="Calibri" w:hAnsi="Calibri" w:cs="Calibri"/>
          <w:color w:val="000000"/>
          <w:sz w:val="20"/>
          <w:szCs w:val="20"/>
          <w:lang w:val="en-US"/>
        </w:rPr>
        <w:t xml:space="preserve"> section.</w:t>
      </w:r>
    </w:p>
    <w:p w:rsidR="00B10E18" w:rsidRPr="00B10E18" w:rsidRDefault="00B10E18" w:rsidP="00B10E18">
      <w:pPr>
        <w:pStyle w:val="NormalWeb"/>
        <w:numPr>
          <w:ilvl w:val="1"/>
          <w:numId w:val="42"/>
        </w:numPr>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 xml:space="preserve">Assign </w:t>
      </w:r>
      <w:r w:rsidRPr="00B10E18">
        <w:rPr>
          <w:rFonts w:ascii="Calibri" w:hAnsi="Calibri" w:cs="Calibri"/>
          <w:b/>
          <w:bCs/>
          <w:color w:val="000000"/>
          <w:sz w:val="20"/>
          <w:szCs w:val="20"/>
          <w:lang w:val="en-US"/>
        </w:rPr>
        <w:t>all applicable categories</w:t>
      </w:r>
      <w:r w:rsidRPr="00B10E18">
        <w:rPr>
          <w:rFonts w:ascii="Calibri" w:hAnsi="Calibri" w:cs="Calibri"/>
          <w:color w:val="000000"/>
          <w:sz w:val="20"/>
          <w:szCs w:val="20"/>
          <w:lang w:val="en-US"/>
        </w:rPr>
        <w:t xml:space="preserve"> that accurately describe the information conveyed by that IU.</w:t>
      </w:r>
    </w:p>
    <w:p w:rsidR="00B10E18" w:rsidRPr="00B10E18" w:rsidRDefault="00B10E18" w:rsidP="00B10E18"/>
    <w:p w:rsidR="00B10E18" w:rsidRPr="00B10E18" w:rsidRDefault="00B10E18" w:rsidP="00B10E18">
      <w:pPr>
        <w:pStyle w:val="NormalWeb"/>
        <w:spacing w:before="0" w:beforeAutospacing="0" w:after="0" w:afterAutospacing="0"/>
        <w:rPr>
          <w:rFonts w:ascii="Calibri" w:hAnsi="Calibri" w:cs="Calibri"/>
          <w:sz w:val="20"/>
          <w:szCs w:val="20"/>
          <w:lang w:val="en-US"/>
        </w:rPr>
      </w:pPr>
      <w:r w:rsidRPr="00B10E18">
        <w:rPr>
          <w:rFonts w:ascii="Calibri" w:hAnsi="Calibri" w:cs="Calibri"/>
          <w:b/>
          <w:bCs/>
          <w:color w:val="000000"/>
          <w:sz w:val="20"/>
          <w:szCs w:val="20"/>
          <w:lang w:val="en-US"/>
        </w:rPr>
        <w:t>Example of Output Structure for Phase 4 (processing the output of Phase 3 for one sentence):</w:t>
      </w:r>
    </w:p>
    <w:p w:rsidR="00B10E18" w:rsidRPr="00B10E18" w:rsidRDefault="00B10E18" w:rsidP="00B10E18"/>
    <w:p w:rsidR="00B10E18" w:rsidRPr="00B10E18" w:rsidRDefault="00B10E18" w:rsidP="00B10E18">
      <w:pPr>
        <w:pStyle w:val="NormalWeb"/>
        <w:spacing w:before="0" w:beforeAutospacing="0" w:after="0" w:afterAutospacing="0"/>
        <w:rPr>
          <w:rFonts w:ascii="Calibri" w:hAnsi="Calibri" w:cs="Calibri"/>
          <w:sz w:val="20"/>
          <w:szCs w:val="20"/>
          <w:lang w:val="en-US"/>
        </w:rPr>
      </w:pPr>
      <w:r w:rsidRPr="00B10E18">
        <w:rPr>
          <w:rFonts w:ascii="Calibri" w:hAnsi="Calibri" w:cs="Calibri"/>
          <w:b/>
          <w:bCs/>
          <w:color w:val="000000"/>
          <w:sz w:val="20"/>
          <w:szCs w:val="20"/>
          <w:lang w:val="en-US"/>
        </w:rPr>
        <w:t>Processing Sentence X:</w:t>
      </w:r>
      <w:r w:rsidRPr="00B10E18">
        <w:rPr>
          <w:rFonts w:ascii="Calibri" w:hAnsi="Calibri" w:cs="Calibri"/>
          <w:color w:val="000000"/>
          <w:sz w:val="20"/>
          <w:szCs w:val="20"/>
          <w:lang w:val="en-US"/>
        </w:rPr>
        <w:t xml:space="preserve"> "The new method is effective, reduces costs significantly, though further validation is required."</w:t>
      </w:r>
    </w:p>
    <w:p w:rsidR="00B10E18" w:rsidRPr="00B10E18" w:rsidRDefault="00B10E18" w:rsidP="00B10E18"/>
    <w:p w:rsidR="00B10E18" w:rsidRPr="00B10E18" w:rsidRDefault="00B10E18" w:rsidP="00B10E18">
      <w:pPr>
        <w:pStyle w:val="NormalWeb"/>
        <w:spacing w:before="0" w:beforeAutospacing="0" w:after="0" w:afterAutospacing="0"/>
        <w:rPr>
          <w:rFonts w:ascii="Calibri" w:hAnsi="Calibri" w:cs="Calibri"/>
          <w:sz w:val="20"/>
          <w:szCs w:val="20"/>
        </w:rPr>
      </w:pPr>
      <w:r w:rsidRPr="00B10E18">
        <w:rPr>
          <w:rFonts w:ascii="Calibri" w:hAnsi="Calibri" w:cs="Calibri"/>
          <w:i/>
          <w:iCs/>
          <w:color w:val="000000"/>
          <w:sz w:val="20"/>
          <w:szCs w:val="20"/>
        </w:rPr>
        <w:t>(Assuming Phase 3 produced:)</w:t>
      </w:r>
    </w:p>
    <w:p w:rsidR="00B10E18" w:rsidRPr="00B10E18" w:rsidRDefault="00B10E18" w:rsidP="00B10E18"/>
    <w:p w:rsidR="00B10E18" w:rsidRPr="00B10E18" w:rsidRDefault="00B10E18" w:rsidP="00B10E18">
      <w:pPr>
        <w:pStyle w:val="NormalWeb"/>
        <w:numPr>
          <w:ilvl w:val="0"/>
          <w:numId w:val="43"/>
        </w:numPr>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i/>
          <w:iCs/>
          <w:color w:val="000000"/>
          <w:sz w:val="20"/>
          <w:szCs w:val="20"/>
          <w:lang w:val="en-US"/>
        </w:rPr>
        <w:t>IU 1:</w:t>
      </w:r>
      <w:r w:rsidRPr="00B10E18">
        <w:rPr>
          <w:rFonts w:ascii="Calibri" w:hAnsi="Calibri" w:cs="Calibri"/>
          <w:color w:val="000000"/>
          <w:sz w:val="20"/>
          <w:szCs w:val="20"/>
          <w:lang w:val="en-US"/>
        </w:rPr>
        <w:t xml:space="preserve"> "The new method is effective"</w:t>
      </w:r>
    </w:p>
    <w:p w:rsidR="00B10E18" w:rsidRPr="00B10E18" w:rsidRDefault="00B10E18" w:rsidP="00B10E18">
      <w:pPr>
        <w:pStyle w:val="NormalWeb"/>
        <w:numPr>
          <w:ilvl w:val="0"/>
          <w:numId w:val="43"/>
        </w:numPr>
        <w:spacing w:before="0" w:beforeAutospacing="0" w:after="0" w:afterAutospacing="0"/>
        <w:textAlignment w:val="baseline"/>
        <w:rPr>
          <w:rFonts w:ascii="Calibri" w:hAnsi="Calibri" w:cs="Calibri"/>
          <w:color w:val="000000"/>
          <w:sz w:val="20"/>
          <w:szCs w:val="20"/>
        </w:rPr>
      </w:pPr>
      <w:r w:rsidRPr="00B10E18">
        <w:rPr>
          <w:rFonts w:ascii="Calibri" w:hAnsi="Calibri" w:cs="Calibri"/>
          <w:i/>
          <w:iCs/>
          <w:color w:val="000000"/>
          <w:sz w:val="20"/>
          <w:szCs w:val="20"/>
        </w:rPr>
        <w:t>IU 2:</w:t>
      </w:r>
      <w:r w:rsidRPr="00B10E18">
        <w:rPr>
          <w:rFonts w:ascii="Calibri" w:hAnsi="Calibri" w:cs="Calibri"/>
          <w:color w:val="000000"/>
          <w:sz w:val="20"/>
          <w:szCs w:val="20"/>
        </w:rPr>
        <w:t xml:space="preserve"> "reduces costs significantly"</w:t>
      </w:r>
    </w:p>
    <w:p w:rsidR="00B10E18" w:rsidRPr="00B10E18" w:rsidRDefault="00B10E18" w:rsidP="00B10E18">
      <w:pPr>
        <w:pStyle w:val="NormalWeb"/>
        <w:numPr>
          <w:ilvl w:val="0"/>
          <w:numId w:val="43"/>
        </w:numPr>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i/>
          <w:iCs/>
          <w:color w:val="000000"/>
          <w:sz w:val="20"/>
          <w:szCs w:val="20"/>
          <w:lang w:val="en-US"/>
        </w:rPr>
        <w:t>IU 3:</w:t>
      </w:r>
      <w:r w:rsidRPr="00B10E18">
        <w:rPr>
          <w:rFonts w:ascii="Calibri" w:hAnsi="Calibri" w:cs="Calibri"/>
          <w:color w:val="000000"/>
          <w:sz w:val="20"/>
          <w:szCs w:val="20"/>
          <w:lang w:val="en-US"/>
        </w:rPr>
        <w:t xml:space="preserve"> "though further validation is required"</w:t>
      </w:r>
    </w:p>
    <w:p w:rsidR="00B10E18" w:rsidRPr="00B10E18" w:rsidRDefault="00B10E18" w:rsidP="00B10E18"/>
    <w:p w:rsidR="00B10E18" w:rsidRPr="00B10E18" w:rsidRDefault="00B10E18" w:rsidP="00B10E18">
      <w:pPr>
        <w:pStyle w:val="NormalWeb"/>
        <w:spacing w:before="0" w:beforeAutospacing="0" w:after="0" w:afterAutospacing="0"/>
        <w:rPr>
          <w:rFonts w:ascii="Calibri" w:hAnsi="Calibri" w:cs="Calibri"/>
          <w:sz w:val="20"/>
          <w:szCs w:val="20"/>
          <w:lang w:val="en-US"/>
        </w:rPr>
      </w:pPr>
      <w:r w:rsidRPr="00B10E18">
        <w:rPr>
          <w:rFonts w:ascii="Calibri" w:hAnsi="Calibri" w:cs="Calibri"/>
          <w:i/>
          <w:iCs/>
          <w:color w:val="000000"/>
          <w:sz w:val="20"/>
          <w:szCs w:val="20"/>
          <w:lang w:val="en-US"/>
        </w:rPr>
        <w:t>(Then Phase 4 output for IUs from Sentence X would be):</w:t>
      </w:r>
    </w:p>
    <w:p w:rsidR="00B10E18" w:rsidRPr="00B10E18" w:rsidRDefault="00B10E18" w:rsidP="00B10E18"/>
    <w:p w:rsidR="00B10E18" w:rsidRPr="00B10E18" w:rsidRDefault="00B10E18" w:rsidP="00B10E18">
      <w:pPr>
        <w:pStyle w:val="NormalWeb"/>
        <w:numPr>
          <w:ilvl w:val="0"/>
          <w:numId w:val="44"/>
        </w:numPr>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IU 1:</w:t>
      </w:r>
      <w:r w:rsidRPr="00B10E18">
        <w:rPr>
          <w:rFonts w:ascii="Calibri" w:hAnsi="Calibri" w:cs="Calibri"/>
          <w:color w:val="000000"/>
          <w:sz w:val="20"/>
          <w:szCs w:val="20"/>
          <w:lang w:val="en-US"/>
        </w:rPr>
        <w:t xml:space="preserve"> "The new method is effective"</w:t>
      </w:r>
    </w:p>
    <w:p w:rsidR="00B10E18" w:rsidRPr="00B10E18" w:rsidRDefault="00B10E18" w:rsidP="00B10E18">
      <w:pPr>
        <w:pStyle w:val="NormalWeb"/>
        <w:numPr>
          <w:ilvl w:val="1"/>
          <w:numId w:val="45"/>
        </w:numPr>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Classification(s):</w:t>
      </w:r>
      <w:r w:rsidRPr="00B10E18">
        <w:rPr>
          <w:rFonts w:ascii="Calibri" w:hAnsi="Calibri" w:cs="Calibri"/>
          <w:color w:val="000000"/>
          <w:sz w:val="20"/>
          <w:szCs w:val="20"/>
          <w:lang w:val="en-US"/>
        </w:rPr>
        <w:t xml:space="preserve"> Key Finding / Main Result</w:t>
      </w:r>
    </w:p>
    <w:p w:rsidR="00B10E18" w:rsidRPr="00B10E18" w:rsidRDefault="00B10E18" w:rsidP="00B10E18">
      <w:pPr>
        <w:pStyle w:val="NormalWeb"/>
        <w:numPr>
          <w:ilvl w:val="0"/>
          <w:numId w:val="45"/>
        </w:numPr>
        <w:spacing w:before="0" w:beforeAutospacing="0" w:after="0" w:afterAutospacing="0"/>
        <w:textAlignment w:val="baseline"/>
        <w:rPr>
          <w:rFonts w:ascii="Calibri" w:hAnsi="Calibri" w:cs="Calibri"/>
          <w:color w:val="000000"/>
          <w:sz w:val="20"/>
          <w:szCs w:val="20"/>
        </w:rPr>
      </w:pPr>
      <w:r w:rsidRPr="00B10E18">
        <w:rPr>
          <w:rFonts w:ascii="Calibri" w:hAnsi="Calibri" w:cs="Calibri"/>
          <w:b/>
          <w:bCs/>
          <w:color w:val="000000"/>
          <w:sz w:val="20"/>
          <w:szCs w:val="20"/>
        </w:rPr>
        <w:t>IU 2:</w:t>
      </w:r>
      <w:r w:rsidRPr="00B10E18">
        <w:rPr>
          <w:rFonts w:ascii="Calibri" w:hAnsi="Calibri" w:cs="Calibri"/>
          <w:color w:val="000000"/>
          <w:sz w:val="20"/>
          <w:szCs w:val="20"/>
        </w:rPr>
        <w:t xml:space="preserve"> "reduces costs significantly"</w:t>
      </w:r>
    </w:p>
    <w:p w:rsidR="00B10E18" w:rsidRPr="00B10E18" w:rsidRDefault="00B10E18" w:rsidP="00B10E18">
      <w:pPr>
        <w:pStyle w:val="NormalWeb"/>
        <w:numPr>
          <w:ilvl w:val="1"/>
          <w:numId w:val="45"/>
        </w:numPr>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Classification(s):</w:t>
      </w:r>
      <w:r w:rsidRPr="00B10E18">
        <w:rPr>
          <w:rFonts w:ascii="Calibri" w:hAnsi="Calibri" w:cs="Calibri"/>
          <w:color w:val="000000"/>
          <w:sz w:val="20"/>
          <w:szCs w:val="20"/>
          <w:lang w:val="en-US"/>
        </w:rPr>
        <w:t xml:space="preserve"> Key Finding / Main Result</w:t>
      </w:r>
    </w:p>
    <w:p w:rsidR="00B10E18" w:rsidRPr="00B10E18" w:rsidRDefault="00B10E18" w:rsidP="00B10E18">
      <w:pPr>
        <w:pStyle w:val="NormalWeb"/>
        <w:numPr>
          <w:ilvl w:val="0"/>
          <w:numId w:val="45"/>
        </w:numPr>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IU 3:</w:t>
      </w:r>
      <w:r w:rsidRPr="00B10E18">
        <w:rPr>
          <w:rFonts w:ascii="Calibri" w:hAnsi="Calibri" w:cs="Calibri"/>
          <w:color w:val="000000"/>
          <w:sz w:val="20"/>
          <w:szCs w:val="20"/>
          <w:lang w:val="en-US"/>
        </w:rPr>
        <w:t xml:space="preserve"> "though further validation is required"</w:t>
      </w:r>
    </w:p>
    <w:p w:rsidR="00B10E18" w:rsidRPr="00B10E18" w:rsidRDefault="00B10E18" w:rsidP="00B10E18">
      <w:pPr>
        <w:pStyle w:val="NormalWeb"/>
        <w:numPr>
          <w:ilvl w:val="1"/>
          <w:numId w:val="45"/>
        </w:numPr>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Classification(s):</w:t>
      </w:r>
      <w:r w:rsidRPr="00B10E18">
        <w:rPr>
          <w:rFonts w:ascii="Calibri" w:hAnsi="Calibri" w:cs="Calibri"/>
          <w:color w:val="000000"/>
          <w:sz w:val="20"/>
          <w:szCs w:val="20"/>
          <w:lang w:val="en-US"/>
        </w:rPr>
        <w:t xml:space="preserve"> Acknowledgement of Study Limitation(s); Suggestion for Future Research</w:t>
      </w:r>
    </w:p>
    <w:p w:rsidR="00B10E18" w:rsidRPr="00B10E18" w:rsidRDefault="00B10E18" w:rsidP="00D52A98">
      <w:pPr>
        <w:pStyle w:val="Heading3"/>
      </w:pPr>
      <w:r w:rsidRPr="00B10E18">
        <w:t>Phase 5: Referencing and Verification of Information Units (IU)</w:t>
      </w:r>
    </w:p>
    <w:p w:rsidR="00B10E18" w:rsidRPr="00B10E18" w:rsidRDefault="00B10E18" w:rsidP="00B10E18">
      <w:pPr>
        <w:pStyle w:val="NormalWeb"/>
        <w:spacing w:before="0" w:beforeAutospacing="0" w:after="0" w:afterAutospacing="0"/>
        <w:rPr>
          <w:rFonts w:ascii="Calibri" w:hAnsi="Calibri" w:cs="Calibri"/>
          <w:sz w:val="20"/>
          <w:szCs w:val="20"/>
          <w:lang w:val="en-US"/>
        </w:rPr>
      </w:pPr>
      <w:r w:rsidRPr="00B10E18">
        <w:rPr>
          <w:rFonts w:ascii="Calibri" w:hAnsi="Calibri" w:cs="Calibri"/>
          <w:b/>
          <w:bCs/>
          <w:color w:val="000000"/>
          <w:sz w:val="20"/>
          <w:szCs w:val="20"/>
          <w:lang w:val="en-US"/>
        </w:rPr>
        <w:t>(This phase takes each classified IU from Phase 4 and attempts to find its first substantiation or introduction in the main body of the manuscript: Introduction, Methods, Results, and Discussion (IMRaD sections).)</w:t>
      </w:r>
    </w:p>
    <w:p w:rsidR="00B10E18" w:rsidRPr="00B10E18" w:rsidRDefault="00B10E18" w:rsidP="00B10E18"/>
    <w:p w:rsidR="00B10E18" w:rsidRPr="00B10E18" w:rsidRDefault="00B10E18" w:rsidP="00B10E18">
      <w:pPr>
        <w:pStyle w:val="NormalWeb"/>
        <w:spacing w:before="0" w:beforeAutospacing="0" w:after="0" w:afterAutospacing="0"/>
        <w:rPr>
          <w:rFonts w:ascii="Calibri" w:hAnsi="Calibri" w:cs="Calibri"/>
          <w:sz w:val="20"/>
          <w:szCs w:val="20"/>
          <w:lang w:val="en-US"/>
        </w:rPr>
      </w:pPr>
      <w:r w:rsidRPr="00B10E18">
        <w:rPr>
          <w:rFonts w:ascii="Calibri" w:hAnsi="Calibri" w:cs="Calibri"/>
          <w:b/>
          <w:bCs/>
          <w:color w:val="000000"/>
          <w:sz w:val="20"/>
          <w:szCs w:val="20"/>
          <w:lang w:val="en-US"/>
        </w:rPr>
        <w:t>Goal:</w:t>
      </w:r>
      <w:r w:rsidRPr="00B10E18">
        <w:rPr>
          <w:rFonts w:ascii="Calibri" w:hAnsi="Calibri" w:cs="Calibri"/>
          <w:color w:val="000000"/>
          <w:sz w:val="20"/>
          <w:szCs w:val="20"/>
          <w:lang w:val="en-US"/>
        </w:rPr>
        <w:t xml:space="preserve"> For every IU identified and classified in the preceding phases, your objective is to:</w:t>
      </w:r>
    </w:p>
    <w:p w:rsidR="00B10E18" w:rsidRPr="00B10E18" w:rsidRDefault="00B10E18" w:rsidP="00B10E18"/>
    <w:p w:rsidR="00B10E18" w:rsidRPr="00B10E18" w:rsidRDefault="00B10E18" w:rsidP="00E1135F">
      <w:pPr>
        <w:pStyle w:val="NormalWeb"/>
        <w:numPr>
          <w:ilvl w:val="0"/>
          <w:numId w:val="46"/>
        </w:numPr>
        <w:tabs>
          <w:tab w:val="clear" w:pos="720"/>
          <w:tab w:val="num" w:pos="360"/>
        </w:tabs>
        <w:spacing w:before="0" w:beforeAutospacing="0" w:after="0" w:afterAutospacing="0"/>
        <w:ind w:left="36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 xml:space="preserve">Locate the </w:t>
      </w:r>
      <w:r w:rsidRPr="00B10E18">
        <w:rPr>
          <w:rFonts w:ascii="Calibri" w:hAnsi="Calibri" w:cs="Calibri"/>
          <w:b/>
          <w:bCs/>
          <w:color w:val="000000"/>
          <w:sz w:val="20"/>
          <w:szCs w:val="20"/>
          <w:lang w:val="en-US"/>
        </w:rPr>
        <w:t>first instance</w:t>
      </w:r>
      <w:r w:rsidRPr="00B10E18">
        <w:rPr>
          <w:rFonts w:ascii="Calibri" w:hAnsi="Calibri" w:cs="Calibri"/>
          <w:color w:val="000000"/>
          <w:sz w:val="20"/>
          <w:szCs w:val="20"/>
          <w:lang w:val="en-US"/>
        </w:rPr>
        <w:t xml:space="preserve"> in the main IMRaD sections of the manuscript (Introduction, Methods, Results, Discussion) where the core information of that IU was introduced, detailed, or substantiated.</w:t>
      </w:r>
    </w:p>
    <w:p w:rsidR="00B10E18" w:rsidRPr="00B10E18" w:rsidRDefault="00B10E18" w:rsidP="00E1135F">
      <w:pPr>
        <w:pStyle w:val="NormalWeb"/>
        <w:numPr>
          <w:ilvl w:val="0"/>
          <w:numId w:val="46"/>
        </w:numPr>
        <w:tabs>
          <w:tab w:val="clear" w:pos="720"/>
          <w:tab w:val="num" w:pos="360"/>
        </w:tabs>
        <w:spacing w:before="0" w:beforeAutospacing="0" w:after="0" w:afterAutospacing="0"/>
        <w:ind w:left="36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Provide clear evidence from that location.</w:t>
      </w:r>
    </w:p>
    <w:p w:rsidR="00B10E18" w:rsidRPr="00B10E18" w:rsidRDefault="00B10E18" w:rsidP="00E1135F">
      <w:pPr>
        <w:pStyle w:val="NormalWeb"/>
        <w:numPr>
          <w:ilvl w:val="0"/>
          <w:numId w:val="46"/>
        </w:numPr>
        <w:tabs>
          <w:tab w:val="clear" w:pos="720"/>
          <w:tab w:val="num" w:pos="360"/>
        </w:tabs>
        <w:spacing w:before="0" w:beforeAutospacing="0" w:after="0" w:afterAutospacing="0"/>
        <w:ind w:left="360"/>
        <w:textAlignment w:val="baseline"/>
        <w:rPr>
          <w:rFonts w:ascii="Calibri" w:hAnsi="Calibri" w:cs="Calibri"/>
          <w:color w:val="000000"/>
          <w:sz w:val="20"/>
          <w:szCs w:val="20"/>
        </w:rPr>
      </w:pPr>
      <w:r w:rsidRPr="00B10E18">
        <w:rPr>
          <w:rFonts w:ascii="Calibri" w:hAnsi="Calibri" w:cs="Calibri"/>
          <w:color w:val="000000"/>
          <w:sz w:val="20"/>
          <w:szCs w:val="20"/>
          <w:lang w:val="en-US"/>
        </w:rPr>
        <w:t xml:space="preserve">Explicitly identify if the IU from the 'Conclusions' appears to introduce </w:t>
      </w:r>
      <w:r w:rsidRPr="00B10E18">
        <w:rPr>
          <w:rFonts w:ascii="Calibri" w:hAnsi="Calibri" w:cs="Calibri"/>
          <w:b/>
          <w:bCs/>
          <w:color w:val="000000"/>
          <w:sz w:val="20"/>
          <w:szCs w:val="20"/>
          <w:lang w:val="en-US"/>
        </w:rPr>
        <w:t>new substantive information</w:t>
      </w:r>
      <w:r w:rsidRPr="00B10E18">
        <w:rPr>
          <w:rFonts w:ascii="Calibri" w:hAnsi="Calibri" w:cs="Calibri"/>
          <w:color w:val="000000"/>
          <w:sz w:val="20"/>
          <w:szCs w:val="20"/>
          <w:lang w:val="en-US"/>
        </w:rPr>
        <w:t xml:space="preserve"> not found in the IMRaD sections, or if it cannot be substantiated by them. </w:t>
      </w:r>
      <w:r w:rsidRPr="00B10E18">
        <w:rPr>
          <w:rFonts w:ascii="Calibri" w:hAnsi="Calibri" w:cs="Calibri"/>
          <w:color w:val="000000"/>
          <w:sz w:val="20"/>
          <w:szCs w:val="20"/>
        </w:rPr>
        <w:t>This is crucial for the quality check.</w:t>
      </w:r>
    </w:p>
    <w:p w:rsidR="00B10E18" w:rsidRPr="00B10E18" w:rsidRDefault="00B10E18" w:rsidP="00B10E18"/>
    <w:p w:rsidR="00B10E18" w:rsidRDefault="00B10E18" w:rsidP="00B10E18">
      <w:pPr>
        <w:pStyle w:val="NormalWeb"/>
        <w:spacing w:before="0" w:beforeAutospacing="0" w:after="0" w:afterAutospacing="0"/>
        <w:rPr>
          <w:rFonts w:ascii="Calibri" w:hAnsi="Calibri" w:cs="Calibri"/>
          <w:color w:val="000000"/>
          <w:sz w:val="20"/>
          <w:szCs w:val="20"/>
          <w:lang w:val="en-US"/>
        </w:rPr>
      </w:pPr>
      <w:r w:rsidRPr="00B10E18">
        <w:rPr>
          <w:rFonts w:ascii="Calibri" w:hAnsi="Calibri" w:cs="Calibri"/>
          <w:b/>
          <w:bCs/>
          <w:color w:val="000000"/>
          <w:sz w:val="20"/>
          <w:szCs w:val="20"/>
          <w:lang w:val="en-US"/>
        </w:rPr>
        <w:t>Procedure:</w:t>
      </w:r>
      <w:r w:rsidRPr="00B10E18">
        <w:rPr>
          <w:rFonts w:ascii="Calibri" w:hAnsi="Calibri" w:cs="Calibri"/>
          <w:color w:val="000000"/>
          <w:sz w:val="20"/>
          <w:szCs w:val="20"/>
          <w:lang w:val="en-US"/>
        </w:rPr>
        <w:t xml:space="preserve"> You will process the output generated by Phase 4. For each original sentence from the 'Conclusions' and its corresponding list of classified IU(s):</w:t>
      </w:r>
    </w:p>
    <w:p w:rsidR="001833C2" w:rsidRPr="00B10E18" w:rsidRDefault="001833C2" w:rsidP="00B10E18">
      <w:pPr>
        <w:pStyle w:val="NormalWeb"/>
        <w:spacing w:before="0" w:beforeAutospacing="0" w:after="0" w:afterAutospacing="0"/>
        <w:rPr>
          <w:rFonts w:ascii="Calibri" w:hAnsi="Calibri" w:cs="Calibri"/>
          <w:sz w:val="20"/>
          <w:szCs w:val="20"/>
          <w:lang w:val="en-US"/>
        </w:rPr>
      </w:pPr>
    </w:p>
    <w:p w:rsidR="00B10E18" w:rsidRPr="00D52A98" w:rsidRDefault="00B10E18" w:rsidP="00E1135F">
      <w:pPr>
        <w:pStyle w:val="NormalWeb"/>
        <w:numPr>
          <w:ilvl w:val="0"/>
          <w:numId w:val="47"/>
        </w:numPr>
        <w:tabs>
          <w:tab w:val="clear" w:pos="720"/>
          <w:tab w:val="num" w:pos="360"/>
        </w:tabs>
        <w:spacing w:before="0" w:beforeAutospacing="0" w:after="0" w:afterAutospacing="0"/>
        <w:ind w:left="36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Display Context:</w:t>
      </w:r>
      <w:r w:rsidRPr="00B10E18">
        <w:rPr>
          <w:rFonts w:ascii="Calibri" w:hAnsi="Calibri" w:cs="Calibri"/>
          <w:color w:val="000000"/>
          <w:sz w:val="20"/>
          <w:szCs w:val="20"/>
          <w:lang w:val="en-US"/>
        </w:rPr>
        <w:t xml:space="preserve"> For clarity, you </w:t>
      </w:r>
      <w:r w:rsidRPr="00B10E18">
        <w:rPr>
          <w:rFonts w:ascii="Calibri" w:hAnsi="Calibri" w:cs="Calibri"/>
          <w:b/>
          <w:bCs/>
          <w:color w:val="000000"/>
          <w:sz w:val="20"/>
          <w:szCs w:val="20"/>
          <w:lang w:val="en-US"/>
        </w:rPr>
        <w:t>must reiterate the full original sentence, the specific IU text, and its assigned Classification(s)</w:t>
      </w:r>
      <w:r w:rsidRPr="00B10E18">
        <w:rPr>
          <w:rFonts w:ascii="Calibri" w:hAnsi="Calibri" w:cs="Calibri"/>
          <w:color w:val="000000"/>
          <w:sz w:val="20"/>
          <w:szCs w:val="20"/>
          <w:lang w:val="en-US"/>
        </w:rPr>
        <w:t xml:space="preserve"> from Phase 4. </w:t>
      </w:r>
      <w:r w:rsidRPr="00D52A98">
        <w:rPr>
          <w:rFonts w:ascii="Calibri" w:hAnsi="Calibri" w:cs="Calibri"/>
          <w:color w:val="000000"/>
          <w:sz w:val="20"/>
          <w:szCs w:val="20"/>
          <w:lang w:val="en-US"/>
        </w:rPr>
        <w:t>This provides complete context for the verification finding.</w:t>
      </w:r>
    </w:p>
    <w:p w:rsidR="00B10E18" w:rsidRPr="00B10E18" w:rsidRDefault="00B10E18" w:rsidP="00E1135F">
      <w:pPr>
        <w:pStyle w:val="NormalWeb"/>
        <w:numPr>
          <w:ilvl w:val="0"/>
          <w:numId w:val="47"/>
        </w:numPr>
        <w:tabs>
          <w:tab w:val="clear" w:pos="720"/>
          <w:tab w:val="num" w:pos="360"/>
        </w:tabs>
        <w:spacing w:before="0" w:beforeAutospacing="0" w:after="0" w:afterAutospacing="0"/>
        <w:ind w:left="360"/>
        <w:textAlignment w:val="baseline"/>
        <w:rPr>
          <w:rFonts w:ascii="Calibri" w:hAnsi="Calibri" w:cs="Calibri"/>
          <w:color w:val="000000"/>
          <w:sz w:val="20"/>
          <w:szCs w:val="20"/>
        </w:rPr>
      </w:pPr>
      <w:r w:rsidRPr="00B10E18">
        <w:rPr>
          <w:rFonts w:ascii="Calibri" w:hAnsi="Calibri" w:cs="Calibri"/>
          <w:b/>
          <w:bCs/>
          <w:color w:val="000000"/>
          <w:sz w:val="20"/>
          <w:szCs w:val="20"/>
        </w:rPr>
        <w:t>Determine Verification Strategy based on Classification:</w:t>
      </w:r>
    </w:p>
    <w:p w:rsidR="00B10E18" w:rsidRPr="00B10E18" w:rsidRDefault="00B10E18" w:rsidP="00E1135F">
      <w:pPr>
        <w:pStyle w:val="NormalWeb"/>
        <w:numPr>
          <w:ilvl w:val="1"/>
          <w:numId w:val="48"/>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For the current IU, consult its assigned Classification(s).</w:t>
      </w:r>
    </w:p>
    <w:p w:rsidR="00B10E18" w:rsidRPr="00B10E18" w:rsidRDefault="00B10E18" w:rsidP="00E1135F">
      <w:pPr>
        <w:pStyle w:val="NormalWeb"/>
        <w:numPr>
          <w:ilvl w:val="1"/>
          <w:numId w:val="48"/>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 xml:space="preserve">Refer to the </w:t>
      </w:r>
      <w:r w:rsidRPr="00B10E18">
        <w:rPr>
          <w:rFonts w:ascii="Calibri" w:hAnsi="Calibri" w:cs="Calibri"/>
          <w:b/>
          <w:bCs/>
          <w:color w:val="000000"/>
          <w:sz w:val="20"/>
          <w:szCs w:val="20"/>
          <w:lang w:val="en-US"/>
        </w:rPr>
        <w:t>"Classification System for Information Units (IU)"</w:t>
      </w:r>
      <w:r w:rsidRPr="00B10E18">
        <w:rPr>
          <w:rFonts w:ascii="Calibri" w:hAnsi="Calibri" w:cs="Calibri"/>
          <w:color w:val="000000"/>
          <w:sz w:val="20"/>
          <w:szCs w:val="20"/>
          <w:lang w:val="en-US"/>
        </w:rPr>
        <w:t xml:space="preserve">. Specifically, use the </w:t>
      </w:r>
      <w:r w:rsidRPr="00B10E18">
        <w:rPr>
          <w:rFonts w:ascii="Calibri" w:hAnsi="Calibri" w:cs="Calibri"/>
          <w:b/>
          <w:bCs/>
          <w:color w:val="000000"/>
          <w:sz w:val="20"/>
          <w:szCs w:val="20"/>
          <w:lang w:val="en-US"/>
        </w:rPr>
        <w:t>"Primary IMRaD Location for First Introduction/Substantiation"</w:t>
      </w:r>
      <w:r w:rsidRPr="00B10E18">
        <w:rPr>
          <w:rFonts w:ascii="Calibri" w:hAnsi="Calibri" w:cs="Calibri"/>
          <w:color w:val="000000"/>
          <w:sz w:val="20"/>
          <w:szCs w:val="20"/>
          <w:lang w:val="en-US"/>
        </w:rPr>
        <w:t xml:space="preserve"> to guide your primary search focus within the manuscript's IMRaD sections.</w:t>
      </w:r>
    </w:p>
    <w:p w:rsidR="00B10E18" w:rsidRPr="00B10E18" w:rsidRDefault="00B10E18" w:rsidP="00E1135F">
      <w:pPr>
        <w:pStyle w:val="NormalWeb"/>
        <w:numPr>
          <w:ilvl w:val="1"/>
          <w:numId w:val="48"/>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 xml:space="preserve">Also, consider the </w:t>
      </w:r>
      <w:r w:rsidRPr="00B10E18">
        <w:rPr>
          <w:rFonts w:ascii="Calibri" w:hAnsi="Calibri" w:cs="Calibri"/>
          <w:b/>
          <w:bCs/>
          <w:color w:val="000000"/>
          <w:sz w:val="20"/>
          <w:szCs w:val="20"/>
          <w:lang w:val="en-US"/>
        </w:rPr>
        <w:t>"Verification Notes for Conclusions"</w:t>
      </w:r>
      <w:r w:rsidRPr="00B10E18">
        <w:rPr>
          <w:rFonts w:ascii="Calibri" w:hAnsi="Calibri" w:cs="Calibri"/>
          <w:color w:val="000000"/>
          <w:sz w:val="20"/>
          <w:szCs w:val="20"/>
          <w:lang w:val="en-US"/>
        </w:rPr>
        <w:t xml:space="preserve"> associated with the classification, as these provide criteria for what constitutes proper substantiation (e.g., "No new data or results should be introduced" for 'Key Finding / Main Result').</w:t>
      </w:r>
    </w:p>
    <w:p w:rsidR="00B10E18" w:rsidRPr="00B10E18" w:rsidRDefault="00B10E18" w:rsidP="00E1135F">
      <w:pPr>
        <w:pStyle w:val="NormalWeb"/>
        <w:numPr>
          <w:ilvl w:val="0"/>
          <w:numId w:val="48"/>
        </w:numPr>
        <w:tabs>
          <w:tab w:val="clear" w:pos="720"/>
          <w:tab w:val="num" w:pos="360"/>
        </w:tabs>
        <w:spacing w:before="0" w:beforeAutospacing="0" w:after="0" w:afterAutospacing="0"/>
        <w:ind w:left="36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Search Main Manuscript Body (IMRaD Sections):</w:t>
      </w:r>
    </w:p>
    <w:p w:rsidR="00B10E18" w:rsidRPr="00B10E18" w:rsidRDefault="00B10E18" w:rsidP="00E1135F">
      <w:pPr>
        <w:pStyle w:val="NormalWeb"/>
        <w:numPr>
          <w:ilvl w:val="1"/>
          <w:numId w:val="48"/>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 xml:space="preserve">Systematically search the </w:t>
      </w:r>
      <w:r w:rsidRPr="00B10E18">
        <w:rPr>
          <w:rFonts w:ascii="Calibri" w:hAnsi="Calibri" w:cs="Calibri"/>
          <w:b/>
          <w:bCs/>
          <w:color w:val="000000"/>
          <w:sz w:val="20"/>
          <w:szCs w:val="20"/>
          <w:lang w:val="en-US"/>
        </w:rPr>
        <w:t>Introduction, Methods, Results, and Discussion</w:t>
      </w:r>
      <w:r w:rsidRPr="00B10E18">
        <w:rPr>
          <w:rFonts w:ascii="Calibri" w:hAnsi="Calibri" w:cs="Calibri"/>
          <w:color w:val="000000"/>
          <w:sz w:val="20"/>
          <w:szCs w:val="20"/>
          <w:lang w:val="en-US"/>
        </w:rPr>
        <w:t xml:space="preserve"> sections of the full manuscript for relevant passages. </w:t>
      </w:r>
      <w:r w:rsidRPr="00B10E18">
        <w:rPr>
          <w:rFonts w:ascii="Calibri" w:hAnsi="Calibri" w:cs="Calibri"/>
          <w:b/>
          <w:bCs/>
          <w:color w:val="000000"/>
          <w:sz w:val="20"/>
          <w:szCs w:val="20"/>
          <w:lang w:val="en-US"/>
        </w:rPr>
        <w:t xml:space="preserve">Do not consider the 'Conclusions' section itself or the Abstract as primary sources for </w:t>
      </w:r>
      <w:r w:rsidRPr="00B10E18">
        <w:rPr>
          <w:rFonts w:ascii="Calibri" w:hAnsi="Calibri" w:cs="Calibri"/>
          <w:b/>
          <w:bCs/>
          <w:i/>
          <w:iCs/>
          <w:color w:val="000000"/>
          <w:sz w:val="20"/>
          <w:szCs w:val="20"/>
          <w:lang w:val="en-US"/>
        </w:rPr>
        <w:t>first</w:t>
      </w:r>
      <w:r w:rsidRPr="00B10E18">
        <w:rPr>
          <w:rFonts w:ascii="Calibri" w:hAnsi="Calibri" w:cs="Calibri"/>
          <w:b/>
          <w:bCs/>
          <w:color w:val="000000"/>
          <w:sz w:val="20"/>
          <w:szCs w:val="20"/>
          <w:lang w:val="en-US"/>
        </w:rPr>
        <w:t xml:space="preserve"> substantiation.</w:t>
      </w:r>
    </w:p>
    <w:p w:rsidR="00B10E18" w:rsidRPr="00B10E18" w:rsidRDefault="00B10E18" w:rsidP="00E1135F">
      <w:pPr>
        <w:pStyle w:val="NormalWeb"/>
        <w:numPr>
          <w:ilvl w:val="1"/>
          <w:numId w:val="48"/>
        </w:numPr>
        <w:tabs>
          <w:tab w:val="clear" w:pos="1440"/>
          <w:tab w:val="num" w:pos="720"/>
        </w:tabs>
        <w:spacing w:before="0" w:beforeAutospacing="0" w:after="0" w:afterAutospacing="0"/>
        <w:ind w:left="720"/>
        <w:textAlignment w:val="baseline"/>
        <w:rPr>
          <w:rFonts w:ascii="Calibri" w:hAnsi="Calibri" w:cs="Calibri"/>
          <w:color w:val="000000"/>
          <w:sz w:val="20"/>
          <w:szCs w:val="20"/>
        </w:rPr>
      </w:pPr>
      <w:r w:rsidRPr="00B10E18">
        <w:rPr>
          <w:rFonts w:ascii="Calibri" w:hAnsi="Calibri" w:cs="Calibri"/>
          <w:color w:val="000000"/>
          <w:sz w:val="20"/>
          <w:szCs w:val="20"/>
          <w:lang w:val="en-US"/>
        </w:rPr>
        <w:t xml:space="preserve">Your aim is to find the </w:t>
      </w:r>
      <w:r w:rsidRPr="00B10E18">
        <w:rPr>
          <w:rFonts w:ascii="Calibri" w:hAnsi="Calibri" w:cs="Calibri"/>
          <w:b/>
          <w:bCs/>
          <w:color w:val="000000"/>
          <w:sz w:val="20"/>
          <w:szCs w:val="20"/>
          <w:lang w:val="en-US"/>
        </w:rPr>
        <w:t>earliest specific passage(s)</w:t>
      </w:r>
      <w:r w:rsidRPr="00B10E18">
        <w:rPr>
          <w:rFonts w:ascii="Calibri" w:hAnsi="Calibri" w:cs="Calibri"/>
          <w:color w:val="000000"/>
          <w:sz w:val="20"/>
          <w:szCs w:val="20"/>
          <w:lang w:val="en-US"/>
        </w:rPr>
        <w:t xml:space="preserve"> that introduce, detail, or substantiate the core assertion, data, or idea presented in the IU. </w:t>
      </w:r>
      <w:r w:rsidRPr="00B10E18">
        <w:rPr>
          <w:rFonts w:ascii="Calibri" w:hAnsi="Calibri" w:cs="Calibri"/>
          <w:color w:val="000000"/>
          <w:sz w:val="20"/>
          <w:szCs w:val="20"/>
        </w:rPr>
        <w:t>Note all potentially relevant passages.</w:t>
      </w:r>
    </w:p>
    <w:p w:rsidR="00B10E18" w:rsidRPr="00B10E18" w:rsidRDefault="00B10E18" w:rsidP="00E1135F">
      <w:pPr>
        <w:pStyle w:val="NormalWeb"/>
        <w:numPr>
          <w:ilvl w:val="1"/>
          <w:numId w:val="48"/>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Focus on semantic equivalence and factual correspondence. While keywords from the Unit can guide your search, the substantiation may use different phrasing.</w:t>
      </w:r>
    </w:p>
    <w:p w:rsidR="00B10E18" w:rsidRPr="00B10E18" w:rsidRDefault="00B10E18" w:rsidP="00E1135F">
      <w:pPr>
        <w:pStyle w:val="NormalWeb"/>
        <w:numPr>
          <w:ilvl w:val="0"/>
          <w:numId w:val="48"/>
        </w:numPr>
        <w:tabs>
          <w:tab w:val="clear" w:pos="720"/>
          <w:tab w:val="num" w:pos="360"/>
        </w:tabs>
        <w:spacing w:before="0" w:beforeAutospacing="0" w:after="0" w:afterAutospacing="0"/>
        <w:ind w:left="36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Evaluate Numeric Quantities (If the IU contains them):</w:t>
      </w:r>
    </w:p>
    <w:p w:rsidR="00B10E18" w:rsidRPr="00B10E18" w:rsidRDefault="00B10E18" w:rsidP="00E1135F">
      <w:pPr>
        <w:pStyle w:val="NormalWeb"/>
        <w:numPr>
          <w:ilvl w:val="1"/>
          <w:numId w:val="48"/>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Based on the passages identified in Step 3, specifically examine any numeric quantities within the current IU.</w:t>
      </w:r>
    </w:p>
    <w:p w:rsidR="00B10E18" w:rsidRPr="00B10E18" w:rsidRDefault="00B10E18" w:rsidP="00E1135F">
      <w:pPr>
        <w:pStyle w:val="NormalWeb"/>
        <w:numPr>
          <w:ilvl w:val="1"/>
          <w:numId w:val="48"/>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Apply the following rules for numeric verification:</w:t>
      </w:r>
    </w:p>
    <w:p w:rsidR="00B10E18" w:rsidRPr="00B10E18" w:rsidRDefault="00B10E18" w:rsidP="00E1135F">
      <w:pPr>
        <w:pStyle w:val="NormalWeb"/>
        <w:numPr>
          <w:ilvl w:val="2"/>
          <w:numId w:val="49"/>
        </w:numPr>
        <w:tabs>
          <w:tab w:val="clear" w:pos="2160"/>
          <w:tab w:val="num" w:pos="1080"/>
        </w:tabs>
        <w:spacing w:before="0" w:beforeAutospacing="0" w:after="0" w:afterAutospacing="0"/>
        <w:ind w:left="108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 xml:space="preserve">The </w:t>
      </w:r>
      <w:r w:rsidRPr="00B10E18">
        <w:rPr>
          <w:rFonts w:ascii="Calibri" w:hAnsi="Calibri" w:cs="Calibri"/>
          <w:b/>
          <w:bCs/>
          <w:color w:val="000000"/>
          <w:sz w:val="20"/>
          <w:szCs w:val="20"/>
          <w:lang w:val="en-US"/>
        </w:rPr>
        <w:t>exact numeric value</w:t>
      </w:r>
      <w:r w:rsidRPr="00B10E18">
        <w:rPr>
          <w:rFonts w:ascii="Calibri" w:hAnsi="Calibri" w:cs="Calibri"/>
          <w:color w:val="000000"/>
          <w:sz w:val="20"/>
          <w:szCs w:val="20"/>
          <w:lang w:val="en-US"/>
        </w:rPr>
        <w:t xml:space="preserve"> mentioned in the IU (or a clearly equivalent textual representation, e.g., "one hundred" for "100") should ideally be explicitly present in the text of the IMRaD sections.</w:t>
      </w:r>
    </w:p>
    <w:p w:rsidR="00B10E18" w:rsidRPr="00B10E18" w:rsidRDefault="00B10E18" w:rsidP="00E1135F">
      <w:pPr>
        <w:pStyle w:val="NormalWeb"/>
        <w:numPr>
          <w:ilvl w:val="2"/>
          <w:numId w:val="49"/>
        </w:numPr>
        <w:tabs>
          <w:tab w:val="clear" w:pos="2160"/>
          <w:tab w:val="num" w:pos="1080"/>
        </w:tabs>
        <w:spacing w:before="0" w:beforeAutospacing="0" w:after="0" w:afterAutospacing="0"/>
        <w:ind w:left="108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 xml:space="preserve">If the IU's numeric quantity is </w:t>
      </w:r>
      <w:r w:rsidRPr="00B10E18">
        <w:rPr>
          <w:rFonts w:ascii="Calibri" w:hAnsi="Calibri" w:cs="Calibri"/>
          <w:b/>
          <w:bCs/>
          <w:color w:val="000000"/>
          <w:sz w:val="20"/>
          <w:szCs w:val="20"/>
          <w:lang w:val="en-US"/>
        </w:rPr>
        <w:t>derived</w:t>
      </w:r>
      <w:r w:rsidRPr="00B10E18">
        <w:rPr>
          <w:rFonts w:ascii="Calibri" w:hAnsi="Calibri" w:cs="Calibri"/>
          <w:color w:val="000000"/>
          <w:sz w:val="20"/>
          <w:szCs w:val="20"/>
          <w:lang w:val="en-US"/>
        </w:rPr>
        <w:t xml:space="preserve"> (e.g., a sum, average, or percentage calculated from multiple numbers presented in a table or text) but the derived number itself is </w:t>
      </w:r>
      <w:r w:rsidRPr="00B10E18">
        <w:rPr>
          <w:rFonts w:ascii="Calibri" w:hAnsi="Calibri" w:cs="Calibri"/>
          <w:b/>
          <w:bCs/>
          <w:color w:val="000000"/>
          <w:sz w:val="20"/>
          <w:szCs w:val="20"/>
          <w:lang w:val="en-US"/>
        </w:rPr>
        <w:t>not explicitly stated</w:t>
      </w:r>
      <w:r w:rsidRPr="00B10E18">
        <w:rPr>
          <w:rFonts w:ascii="Calibri" w:hAnsi="Calibri" w:cs="Calibri"/>
          <w:color w:val="000000"/>
          <w:sz w:val="20"/>
          <w:szCs w:val="20"/>
          <w:lang w:val="en-US"/>
        </w:rPr>
        <w:t xml:space="preserve"> in the IMRaD text, this specific quantity should be considered "New Information" for the purpose of reporting in Step 5, even if the raw data for calculation exists.</w:t>
      </w:r>
    </w:p>
    <w:p w:rsidR="00B10E18" w:rsidRPr="00B10E18" w:rsidRDefault="00B10E18" w:rsidP="00E1135F">
      <w:pPr>
        <w:pStyle w:val="NormalWeb"/>
        <w:numPr>
          <w:ilvl w:val="0"/>
          <w:numId w:val="50"/>
        </w:numPr>
        <w:tabs>
          <w:tab w:val="clear" w:pos="720"/>
          <w:tab w:val="num" w:pos="-360"/>
        </w:tabs>
        <w:spacing w:before="0" w:beforeAutospacing="0" w:after="0" w:afterAutospacing="0"/>
        <w:ind w:left="108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Rounding:</w:t>
      </w:r>
      <w:r w:rsidRPr="00B10E18">
        <w:rPr>
          <w:rFonts w:ascii="Calibri" w:hAnsi="Calibri" w:cs="Calibri"/>
          <w:color w:val="000000"/>
          <w:sz w:val="20"/>
          <w:szCs w:val="20"/>
          <w:lang w:val="en-US"/>
        </w:rPr>
        <w:t xml:space="preserve"> If the IU presents a rounded number (e.g., "~50," "approximately 100 mg"), it can be considered substantiated if a precise number from the IMRaD text reasonably rounds to it (e.g., IMRaD has "49.7" or "52"; Conclusion has "~50").</w:t>
      </w:r>
    </w:p>
    <w:p w:rsidR="00B10E18" w:rsidRPr="00B10E18" w:rsidRDefault="00B10E18" w:rsidP="00E1135F">
      <w:pPr>
        <w:pStyle w:val="NormalWeb"/>
        <w:numPr>
          <w:ilvl w:val="1"/>
          <w:numId w:val="51"/>
        </w:numPr>
        <w:tabs>
          <w:tab w:val="clear" w:pos="1440"/>
          <w:tab w:val="num" w:pos="0"/>
        </w:tabs>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The precise number found in IMRaD should be noted for the "Evidence" in Step 5.</w:t>
      </w:r>
    </w:p>
    <w:p w:rsidR="00B10E18" w:rsidRPr="00B10E18" w:rsidRDefault="00B10E18" w:rsidP="00E1135F">
      <w:pPr>
        <w:pStyle w:val="NormalWeb"/>
        <w:numPr>
          <w:ilvl w:val="1"/>
          <w:numId w:val="51"/>
        </w:numPr>
        <w:tabs>
          <w:tab w:val="clear" w:pos="1440"/>
          <w:tab w:val="num" w:pos="0"/>
        </w:tabs>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If the rounding seems potentially misleading or significantly alters the interpretation (e.g., Conclusion states "~90%" but the only relevant precise numbers in IMRaD are 75% or 99%), or if multiple disparate precise numbers could be the source, note this ambiguity. Such cases might be "Partially Substantiated" or flagged as "New Information/Misleading Summary" with a clear explanation.</w:t>
      </w:r>
    </w:p>
    <w:p w:rsidR="00B10E18" w:rsidRPr="00B10E18" w:rsidRDefault="00B10E18" w:rsidP="00E1135F">
      <w:pPr>
        <w:pStyle w:val="NormalWeb"/>
        <w:numPr>
          <w:ilvl w:val="0"/>
          <w:numId w:val="52"/>
        </w:numPr>
        <w:tabs>
          <w:tab w:val="clear" w:pos="720"/>
          <w:tab w:val="num" w:pos="0"/>
        </w:tabs>
        <w:spacing w:before="0" w:beforeAutospacing="0" w:after="0" w:afterAutospacing="0"/>
        <w:textAlignment w:val="baseline"/>
        <w:rPr>
          <w:rFonts w:ascii="Calibri" w:hAnsi="Calibri" w:cs="Calibri"/>
          <w:color w:val="000000"/>
          <w:sz w:val="20"/>
          <w:szCs w:val="20"/>
        </w:rPr>
      </w:pPr>
      <w:r w:rsidRPr="00B10E18">
        <w:rPr>
          <w:rFonts w:ascii="Calibri" w:hAnsi="Calibri" w:cs="Calibri"/>
          <w:b/>
          <w:bCs/>
          <w:color w:val="000000"/>
          <w:sz w:val="20"/>
          <w:szCs w:val="20"/>
          <w:lang w:val="en-US"/>
        </w:rPr>
        <w:t>Outcome of this step:</w:t>
      </w:r>
      <w:r w:rsidRPr="00B10E18">
        <w:rPr>
          <w:rFonts w:ascii="Calibri" w:hAnsi="Calibri" w:cs="Calibri"/>
          <w:color w:val="000000"/>
          <w:sz w:val="20"/>
          <w:szCs w:val="20"/>
          <w:lang w:val="en-US"/>
        </w:rPr>
        <w:t xml:space="preserve"> Determine for each numeric quantity if it is (a) an exact match, (b) a reasonable rounding, (c) a derived value not explicitly stated, or (d) not found/misleadingly rounded. </w:t>
      </w:r>
      <w:r w:rsidRPr="00B10E18">
        <w:rPr>
          <w:rFonts w:ascii="Calibri" w:hAnsi="Calibri" w:cs="Calibri"/>
          <w:color w:val="000000"/>
          <w:sz w:val="20"/>
          <w:szCs w:val="20"/>
        </w:rPr>
        <w:t>This outcome will inform Step 5.</w:t>
      </w:r>
    </w:p>
    <w:p w:rsidR="00B10E18" w:rsidRPr="00B10E18" w:rsidRDefault="00B10E18" w:rsidP="001833C2">
      <w:pPr>
        <w:pStyle w:val="NormalWeb"/>
        <w:numPr>
          <w:ilvl w:val="0"/>
          <w:numId w:val="53"/>
        </w:numPr>
        <w:spacing w:before="0" w:beforeAutospacing="0" w:after="0" w:afterAutospacing="0"/>
        <w:ind w:left="360" w:hanging="36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Report Verification Findings for Each Information Unit (IU):</w:t>
      </w:r>
    </w:p>
    <w:p w:rsidR="00B10E18" w:rsidRPr="00B10E18" w:rsidRDefault="00B10E18" w:rsidP="00E1135F">
      <w:pPr>
        <w:pStyle w:val="NormalWeb"/>
        <w:numPr>
          <w:ilvl w:val="0"/>
          <w:numId w:val="54"/>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Synthesize the findings from Step 3 (general search) and Step 4 (numeric quantity evaluation) to determine the overall status and details for the IU.</w:t>
      </w:r>
    </w:p>
    <w:p w:rsidR="00B10E18" w:rsidRPr="00B10E18" w:rsidRDefault="00B10E18" w:rsidP="00E1135F">
      <w:pPr>
        <w:pStyle w:val="NormalWeb"/>
        <w:numPr>
          <w:ilvl w:val="0"/>
          <w:numId w:val="55"/>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Present your findings under a "Verification:" heading with the following structure:</w:t>
      </w:r>
    </w:p>
    <w:p w:rsidR="00B10E18" w:rsidRPr="00B10E18" w:rsidRDefault="00B10E18" w:rsidP="00E1135F">
      <w:pPr>
        <w:pStyle w:val="NormalWeb"/>
        <w:numPr>
          <w:ilvl w:val="0"/>
          <w:numId w:val="56"/>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A. If Supporting Evidence is Found in IMRaD sections:</w:t>
      </w:r>
    </w:p>
    <w:p w:rsidR="00B10E18" w:rsidRPr="00B10E18" w:rsidRDefault="00B10E18" w:rsidP="00E1135F">
      <w:pPr>
        <w:pStyle w:val="NormalWeb"/>
        <w:numPr>
          <w:ilvl w:val="0"/>
          <w:numId w:val="57"/>
        </w:numPr>
        <w:tabs>
          <w:tab w:val="clear" w:pos="720"/>
          <w:tab w:val="num" w:pos="-360"/>
        </w:tabs>
        <w:spacing w:before="0" w:beforeAutospacing="0" w:after="0" w:afterAutospacing="0"/>
        <w:ind w:left="108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Status:</w:t>
      </w:r>
      <w:r w:rsidRPr="00B10E18">
        <w:rPr>
          <w:rFonts w:ascii="Calibri" w:hAnsi="Calibri" w:cs="Calibri"/>
          <w:color w:val="000000"/>
          <w:sz w:val="20"/>
          <w:szCs w:val="20"/>
          <w:lang w:val="en-US"/>
        </w:rPr>
        <w:t xml:space="preserve"> Substantiated. (This status may be qualified as "Partially Substantiated" if, for instance, a numeric quantity has rounding issues as noted in Step 4, or if only part of a complex IU is substantiated).</w:t>
      </w:r>
    </w:p>
    <w:p w:rsidR="00B10E18" w:rsidRPr="00B10E18" w:rsidRDefault="00B10E18" w:rsidP="00E1135F">
      <w:pPr>
        <w:pStyle w:val="NormalWeb"/>
        <w:numPr>
          <w:ilvl w:val="0"/>
          <w:numId w:val="57"/>
        </w:numPr>
        <w:tabs>
          <w:tab w:val="clear" w:pos="720"/>
          <w:tab w:val="num" w:pos="-360"/>
        </w:tabs>
        <w:spacing w:before="0" w:beforeAutospacing="0" w:after="0" w:afterAutospacing="0"/>
        <w:ind w:left="108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First Appearance Location:</w:t>
      </w:r>
      <w:r w:rsidRPr="00B10E18">
        <w:rPr>
          <w:rFonts w:ascii="Calibri" w:hAnsi="Calibri" w:cs="Calibri"/>
          <w:color w:val="000000"/>
          <w:sz w:val="20"/>
          <w:szCs w:val="20"/>
          <w:lang w:val="en-US"/>
        </w:rPr>
        <w:t xml:space="preserve"> Specify the IMRaD section and, if possible, a more precise location (e.g., subsection title, figure/table reference if the text refers to it, or paragraph context).</w:t>
      </w:r>
    </w:p>
    <w:p w:rsidR="00B10E18" w:rsidRPr="00B10E18" w:rsidRDefault="00B10E18" w:rsidP="00E1135F">
      <w:pPr>
        <w:pStyle w:val="NormalWeb"/>
        <w:numPr>
          <w:ilvl w:val="0"/>
          <w:numId w:val="57"/>
        </w:numPr>
        <w:tabs>
          <w:tab w:val="clear" w:pos="720"/>
          <w:tab w:val="num" w:pos="-360"/>
        </w:tabs>
        <w:spacing w:before="0" w:beforeAutospacing="0" w:after="0" w:afterAutospacing="0"/>
        <w:ind w:left="108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lastRenderedPageBreak/>
        <w:t>Evidence from Source:</w:t>
      </w:r>
      <w:r w:rsidRPr="00B10E18">
        <w:rPr>
          <w:rFonts w:ascii="Calibri" w:hAnsi="Calibri" w:cs="Calibri"/>
          <w:color w:val="000000"/>
          <w:sz w:val="20"/>
          <w:szCs w:val="20"/>
          <w:lang w:val="en-US"/>
        </w:rPr>
        <w:t xml:space="preserve"> Provide a brief, </w:t>
      </w:r>
      <w:r w:rsidRPr="00B10E18">
        <w:rPr>
          <w:rFonts w:ascii="Calibri" w:hAnsi="Calibri" w:cs="Calibri"/>
          <w:b/>
          <w:bCs/>
          <w:color w:val="000000"/>
          <w:sz w:val="20"/>
          <w:szCs w:val="20"/>
          <w:lang w:val="en-US"/>
        </w:rPr>
        <w:t>direct quotation</w:t>
      </w:r>
      <w:r w:rsidRPr="00B10E18">
        <w:rPr>
          <w:rFonts w:ascii="Calibri" w:hAnsi="Calibri" w:cs="Calibri"/>
          <w:color w:val="000000"/>
          <w:sz w:val="20"/>
          <w:szCs w:val="20"/>
          <w:lang w:val="en-US"/>
        </w:rPr>
        <w:t xml:space="preserve"> from the identified location in the manuscript that clearly supports or introduces the information in the IU. If a numeric quantity was rounded, include the precise number from the source in or alongside the quote.</w:t>
      </w:r>
    </w:p>
    <w:p w:rsidR="00B10E18" w:rsidRPr="00B10E18" w:rsidRDefault="00B10E18" w:rsidP="00E1135F">
      <w:pPr>
        <w:pStyle w:val="NormalWeb"/>
        <w:numPr>
          <w:ilvl w:val="0"/>
          <w:numId w:val="57"/>
        </w:numPr>
        <w:tabs>
          <w:tab w:val="clear" w:pos="720"/>
          <w:tab w:val="num" w:pos="-360"/>
        </w:tabs>
        <w:spacing w:before="0" w:beforeAutospacing="0" w:after="0" w:afterAutospacing="0"/>
        <w:ind w:left="1080"/>
        <w:textAlignment w:val="baseline"/>
        <w:rPr>
          <w:rFonts w:ascii="Calibri" w:hAnsi="Calibri" w:cs="Calibri"/>
          <w:color w:val="000000"/>
          <w:sz w:val="20"/>
          <w:szCs w:val="20"/>
        </w:rPr>
      </w:pPr>
      <w:r w:rsidRPr="00B10E18">
        <w:rPr>
          <w:rFonts w:ascii="Calibri" w:hAnsi="Calibri" w:cs="Calibri"/>
          <w:b/>
          <w:bCs/>
          <w:color w:val="000000"/>
          <w:sz w:val="20"/>
          <w:szCs w:val="20"/>
          <w:lang w:val="en-US"/>
        </w:rPr>
        <w:t>Match Quality:</w:t>
      </w:r>
      <w:r w:rsidRPr="00B10E18">
        <w:rPr>
          <w:rFonts w:ascii="Calibri" w:hAnsi="Calibri" w:cs="Calibri"/>
          <w:color w:val="000000"/>
          <w:sz w:val="20"/>
          <w:szCs w:val="20"/>
          <w:lang w:val="en-US"/>
        </w:rPr>
        <w:t xml:space="preserve"> Briefly describe how well the evidence matches the IU (e.g., "Direct statement," "Exact numeric match," "Reasonable rounding of [precise value from IMRaD text]," "Strongly implied by this passage," "Paraphrases core idea"). </w:t>
      </w:r>
      <w:r w:rsidRPr="00B10E18">
        <w:rPr>
          <w:rFonts w:ascii="Calibri" w:hAnsi="Calibri" w:cs="Calibri"/>
          <w:color w:val="000000"/>
          <w:sz w:val="20"/>
          <w:szCs w:val="20"/>
        </w:rPr>
        <w:t>Note any ambiguities from the numeric evaluation (Step 4) here.</w:t>
      </w:r>
    </w:p>
    <w:p w:rsidR="00B10E18" w:rsidRPr="001833C2" w:rsidRDefault="00B10E18" w:rsidP="00E1135F">
      <w:pPr>
        <w:pStyle w:val="NormalWeb"/>
        <w:numPr>
          <w:ilvl w:val="0"/>
          <w:numId w:val="56"/>
        </w:numPr>
        <w:tabs>
          <w:tab w:val="clear" w:pos="720"/>
          <w:tab w:val="num" w:pos="0"/>
          <w:tab w:val="num" w:pos="360"/>
        </w:tabs>
        <w:spacing w:before="0" w:beforeAutospacing="0" w:after="0" w:afterAutospacing="0"/>
        <w:textAlignment w:val="baseline"/>
        <w:rPr>
          <w:rFonts w:ascii="Calibri" w:hAnsi="Calibri" w:cs="Calibri"/>
          <w:b/>
          <w:bCs/>
          <w:color w:val="000000"/>
          <w:sz w:val="20"/>
          <w:szCs w:val="20"/>
          <w:lang w:val="en-US"/>
        </w:rPr>
      </w:pPr>
      <w:r w:rsidRPr="00B10E18">
        <w:rPr>
          <w:rFonts w:ascii="Calibri" w:hAnsi="Calibri" w:cs="Calibri"/>
          <w:b/>
          <w:bCs/>
          <w:color w:val="000000"/>
          <w:sz w:val="20"/>
          <w:szCs w:val="20"/>
          <w:lang w:val="en-US"/>
        </w:rPr>
        <w:t>B. If No Clear Prior Substantiation is Found in IMRaD sections:</w:t>
      </w:r>
    </w:p>
    <w:p w:rsidR="00B10E18" w:rsidRPr="00B10E18" w:rsidRDefault="00B10E18" w:rsidP="00E1135F">
      <w:pPr>
        <w:pStyle w:val="NormalWeb"/>
        <w:numPr>
          <w:ilvl w:val="0"/>
          <w:numId w:val="58"/>
        </w:numPr>
        <w:tabs>
          <w:tab w:val="clear" w:pos="720"/>
          <w:tab w:val="num" w:pos="-360"/>
        </w:tabs>
        <w:spacing w:before="0" w:beforeAutospacing="0" w:after="0" w:afterAutospacing="0"/>
        <w:ind w:left="108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Status:</w:t>
      </w:r>
      <w:r w:rsidRPr="00B10E18">
        <w:rPr>
          <w:rFonts w:ascii="Calibri" w:hAnsi="Calibri" w:cs="Calibri"/>
          <w:color w:val="000000"/>
          <w:sz w:val="20"/>
          <w:szCs w:val="20"/>
          <w:lang w:val="en-US"/>
        </w:rPr>
        <w:t xml:space="preserve"> New Information in Conclusions (or Unsubstantiated).</w:t>
      </w:r>
    </w:p>
    <w:p w:rsidR="00B10E18" w:rsidRPr="00B10E18" w:rsidRDefault="00B10E18" w:rsidP="00E1135F">
      <w:pPr>
        <w:pStyle w:val="NormalWeb"/>
        <w:numPr>
          <w:ilvl w:val="0"/>
          <w:numId w:val="58"/>
        </w:numPr>
        <w:tabs>
          <w:tab w:val="clear" w:pos="720"/>
          <w:tab w:val="num" w:pos="-360"/>
        </w:tabs>
        <w:spacing w:before="0" w:beforeAutospacing="0" w:after="0" w:afterAutospacing="0"/>
        <w:ind w:left="1080"/>
        <w:textAlignment w:val="baseline"/>
        <w:rPr>
          <w:rFonts w:ascii="Calibri" w:hAnsi="Calibri" w:cs="Calibri"/>
          <w:color w:val="000000"/>
          <w:sz w:val="20"/>
          <w:szCs w:val="20"/>
        </w:rPr>
      </w:pPr>
      <w:r w:rsidRPr="00B10E18">
        <w:rPr>
          <w:rFonts w:ascii="Calibri" w:hAnsi="Calibri" w:cs="Calibri"/>
          <w:b/>
          <w:bCs/>
          <w:color w:val="000000"/>
          <w:sz w:val="20"/>
          <w:szCs w:val="20"/>
          <w:lang w:val="en-US"/>
        </w:rPr>
        <w:t>Note:</w:t>
      </w:r>
      <w:r w:rsidRPr="00B10E18">
        <w:rPr>
          <w:rFonts w:ascii="Calibri" w:hAnsi="Calibri" w:cs="Calibri"/>
          <w:color w:val="000000"/>
          <w:sz w:val="20"/>
          <w:szCs w:val="20"/>
          <w:lang w:val="en-US"/>
        </w:rPr>
        <w:t xml:space="preserve"> Provide a brief explanation. This should incorporate findings from Step 4 if a numeric quantity was deemed new or unstated. </w:t>
      </w:r>
      <w:r w:rsidRPr="00B10E18">
        <w:rPr>
          <w:rFonts w:ascii="Calibri" w:hAnsi="Calibri" w:cs="Calibri"/>
          <w:color w:val="000000"/>
          <w:sz w:val="20"/>
          <w:szCs w:val="20"/>
        </w:rPr>
        <w:t>Examples:</w:t>
      </w:r>
    </w:p>
    <w:p w:rsidR="00B10E18" w:rsidRPr="00B10E18" w:rsidRDefault="00B10E18" w:rsidP="00E1135F">
      <w:pPr>
        <w:pStyle w:val="NormalWeb"/>
        <w:numPr>
          <w:ilvl w:val="1"/>
          <w:numId w:val="59"/>
        </w:numPr>
        <w:tabs>
          <w:tab w:val="clear" w:pos="1440"/>
          <w:tab w:val="num" w:pos="0"/>
        </w:tabs>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No specific prior statement or data directly substantiating this IU was found in the IMRaD sections. This information appears to be first introduced in the Conclusions."</w:t>
      </w:r>
    </w:p>
    <w:p w:rsidR="00B10E18" w:rsidRPr="00B10E18" w:rsidRDefault="00B10E18" w:rsidP="00E1135F">
      <w:pPr>
        <w:pStyle w:val="NormalWeb"/>
        <w:numPr>
          <w:ilvl w:val="1"/>
          <w:numId w:val="59"/>
        </w:numPr>
        <w:tabs>
          <w:tab w:val="clear" w:pos="1440"/>
          <w:tab w:val="num" w:pos="0"/>
        </w:tabs>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For numeric quantities): "The numeric value [X] from the IU was not explicitly stated in the IMRaD sections, though underlying data for its potential calculation may exist in Table Y."</w:t>
      </w:r>
    </w:p>
    <w:p w:rsidR="00B10E18" w:rsidRPr="00B10E18" w:rsidRDefault="00B10E18" w:rsidP="00E1135F">
      <w:pPr>
        <w:pStyle w:val="NormalWeb"/>
        <w:numPr>
          <w:ilvl w:val="1"/>
          <w:numId w:val="59"/>
        </w:numPr>
        <w:tabs>
          <w:tab w:val="clear" w:pos="1440"/>
          <w:tab w:val="num" w:pos="0"/>
        </w:tabs>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While related concepts are discussed in [Section X], this specific detail/claim appears novel to the Conclusions."</w:t>
      </w:r>
    </w:p>
    <w:p w:rsidR="00B10E18" w:rsidRPr="001833C2" w:rsidRDefault="00B10E18" w:rsidP="00E1135F">
      <w:pPr>
        <w:pStyle w:val="NormalWeb"/>
        <w:numPr>
          <w:ilvl w:val="0"/>
          <w:numId w:val="56"/>
        </w:numPr>
        <w:tabs>
          <w:tab w:val="clear" w:pos="720"/>
          <w:tab w:val="num" w:pos="0"/>
          <w:tab w:val="num" w:pos="360"/>
        </w:tabs>
        <w:spacing w:before="0" w:beforeAutospacing="0" w:after="0" w:afterAutospacing="0"/>
        <w:textAlignment w:val="baseline"/>
        <w:rPr>
          <w:rFonts w:ascii="Calibri" w:hAnsi="Calibri" w:cs="Calibri"/>
          <w:b/>
          <w:bCs/>
          <w:color w:val="000000"/>
          <w:sz w:val="20"/>
          <w:szCs w:val="20"/>
          <w:lang w:val="en-US"/>
        </w:rPr>
      </w:pPr>
      <w:r w:rsidRPr="00B10E18">
        <w:rPr>
          <w:rFonts w:ascii="Calibri" w:hAnsi="Calibri" w:cs="Calibri"/>
          <w:b/>
          <w:bCs/>
          <w:color w:val="000000"/>
          <w:sz w:val="20"/>
          <w:szCs w:val="20"/>
          <w:lang w:val="en-US"/>
        </w:rPr>
        <w:t>C. If the Information Unit (IU) is inherently summative:</w:t>
      </w:r>
    </w:p>
    <w:p w:rsidR="00B10E18" w:rsidRPr="00B10E18" w:rsidRDefault="00B10E18" w:rsidP="00E1135F">
      <w:pPr>
        <w:pStyle w:val="NormalWeb"/>
        <w:numPr>
          <w:ilvl w:val="0"/>
          <w:numId w:val="60"/>
        </w:numPr>
        <w:tabs>
          <w:tab w:val="clear" w:pos="720"/>
          <w:tab w:val="num" w:pos="-360"/>
        </w:tabs>
        <w:spacing w:before="0" w:beforeAutospacing="0" w:after="0" w:afterAutospacing="0"/>
        <w:ind w:left="1080"/>
        <w:textAlignment w:val="baseline"/>
        <w:rPr>
          <w:rFonts w:ascii="Calibri" w:hAnsi="Calibri" w:cs="Calibri"/>
          <w:color w:val="000000"/>
          <w:sz w:val="20"/>
          <w:szCs w:val="20"/>
        </w:rPr>
      </w:pPr>
      <w:r w:rsidRPr="00B10E18">
        <w:rPr>
          <w:rFonts w:ascii="Calibri" w:hAnsi="Calibri" w:cs="Calibri"/>
          <w:b/>
          <w:bCs/>
          <w:color w:val="000000"/>
          <w:sz w:val="20"/>
          <w:szCs w:val="20"/>
        </w:rPr>
        <w:t>Status:</w:t>
      </w:r>
      <w:r w:rsidRPr="00B10E18">
        <w:rPr>
          <w:rFonts w:ascii="Calibri" w:hAnsi="Calibri" w:cs="Calibri"/>
          <w:color w:val="000000"/>
          <w:sz w:val="20"/>
          <w:szCs w:val="20"/>
        </w:rPr>
        <w:t xml:space="preserve"> Summative Statement.</w:t>
      </w:r>
    </w:p>
    <w:p w:rsidR="00B10E18" w:rsidRPr="00B10E18" w:rsidRDefault="00B10E18" w:rsidP="00E1135F">
      <w:pPr>
        <w:pStyle w:val="NormalWeb"/>
        <w:numPr>
          <w:ilvl w:val="0"/>
          <w:numId w:val="60"/>
        </w:numPr>
        <w:tabs>
          <w:tab w:val="clear" w:pos="720"/>
          <w:tab w:val="num" w:pos="-360"/>
        </w:tabs>
        <w:spacing w:before="0" w:beforeAutospacing="0" w:after="0" w:afterAutospacing="0"/>
        <w:ind w:left="108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Note:</w:t>
      </w:r>
      <w:r w:rsidRPr="00B10E18">
        <w:rPr>
          <w:rFonts w:ascii="Calibri" w:hAnsi="Calibri" w:cs="Calibri"/>
          <w:color w:val="000000"/>
          <w:sz w:val="20"/>
          <w:szCs w:val="20"/>
          <w:lang w:val="en-US"/>
        </w:rPr>
        <w:t xml:space="preserve"> Explain that the IU synthesizes previously substantiated findings/interpretations. Verification means confirming it's a </w:t>
      </w:r>
      <w:r w:rsidRPr="00B10E18">
        <w:rPr>
          <w:rFonts w:ascii="Calibri" w:hAnsi="Calibri" w:cs="Calibri"/>
          <w:i/>
          <w:iCs/>
          <w:color w:val="000000"/>
          <w:sz w:val="20"/>
          <w:szCs w:val="20"/>
          <w:lang w:val="en-US"/>
        </w:rPr>
        <w:t>fair and accurate summary</w:t>
      </w:r>
      <w:r w:rsidRPr="00B10E18">
        <w:rPr>
          <w:rFonts w:ascii="Calibri" w:hAnsi="Calibri" w:cs="Calibri"/>
          <w:color w:val="000000"/>
          <w:sz w:val="20"/>
          <w:szCs w:val="20"/>
          <w:lang w:val="en-US"/>
        </w:rPr>
        <w:t xml:space="preserve"> of information detailed earlier in Results and Discussion. (e.g., "This remark accurately synthesizes key findings from Results and interpretations from Discussion previously reported.").</w:t>
      </w:r>
    </w:p>
    <w:p w:rsidR="00B10E18" w:rsidRPr="00D52A98" w:rsidRDefault="00B10E18" w:rsidP="00D52A98">
      <w:pPr>
        <w:pStyle w:val="Heading2"/>
      </w:pPr>
      <w:r w:rsidRPr="00D52A98">
        <w:t>Output Formatting Summary:</w:t>
      </w:r>
    </w:p>
    <w:p w:rsidR="00B10E18" w:rsidRPr="00B10E18" w:rsidRDefault="00B10E18" w:rsidP="00B10E18">
      <w:pPr>
        <w:pStyle w:val="NormalWeb"/>
        <w:numPr>
          <w:ilvl w:val="0"/>
          <w:numId w:val="61"/>
        </w:numPr>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If no 'Conclusions' section is reliably identified from the full manuscript according to the strict title criteria in Phase 1: An informative message stating this and termination of the analysis.</w:t>
      </w:r>
    </w:p>
    <w:p w:rsidR="00B10E18" w:rsidRPr="00B10E18" w:rsidRDefault="00B10E18" w:rsidP="00B10E18">
      <w:pPr>
        <w:pStyle w:val="NormalWeb"/>
        <w:numPr>
          <w:ilvl w:val="0"/>
          <w:numId w:val="61"/>
        </w:numPr>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 xml:space="preserve">If a 'Conclusions' section </w:t>
      </w:r>
      <w:r w:rsidRPr="00B10E18">
        <w:rPr>
          <w:rFonts w:ascii="Calibri" w:hAnsi="Calibri" w:cs="Calibri"/>
          <w:i/>
          <w:iCs/>
          <w:color w:val="000000"/>
          <w:sz w:val="20"/>
          <w:szCs w:val="20"/>
          <w:lang w:val="en-US"/>
        </w:rPr>
        <w:t>is</w:t>
      </w:r>
      <w:r w:rsidRPr="00B10E18">
        <w:rPr>
          <w:rFonts w:ascii="Calibri" w:hAnsi="Calibri" w:cs="Calibri"/>
          <w:color w:val="000000"/>
          <w:sz w:val="20"/>
          <w:szCs w:val="20"/>
          <w:lang w:val="en-US"/>
        </w:rPr>
        <w:t xml:space="preserve"> identified from the full manuscript, the analysis proceeds through all phases (1, 2, 3, and 4). The final output will be a structured report. This report will begin with:</w:t>
      </w:r>
    </w:p>
    <w:p w:rsidR="00B10E18" w:rsidRPr="00B10E18" w:rsidRDefault="00B10E18" w:rsidP="00E1135F">
      <w:pPr>
        <w:pStyle w:val="NormalWeb"/>
        <w:numPr>
          <w:ilvl w:val="0"/>
          <w:numId w:val="62"/>
        </w:numPr>
        <w:spacing w:before="0" w:beforeAutospacing="0" w:after="0" w:afterAutospacing="0"/>
        <w:ind w:left="144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A statement of the identified heading for the 'Conclusions' section.</w:t>
      </w:r>
    </w:p>
    <w:p w:rsidR="00B10E18" w:rsidRPr="00B10E18" w:rsidRDefault="00B10E18" w:rsidP="00E1135F">
      <w:pPr>
        <w:pStyle w:val="NormalWeb"/>
        <w:numPr>
          <w:ilvl w:val="0"/>
          <w:numId w:val="62"/>
        </w:numPr>
        <w:spacing w:before="0" w:beforeAutospacing="0" w:after="0" w:afterAutospacing="0"/>
        <w:ind w:left="144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A heading (e.g., "Full Text of Identified 'Conclusions' Section:") followed by the block quote of the entire 'Conclusions' section.</w:t>
      </w:r>
    </w:p>
    <w:p w:rsidR="00B10E18" w:rsidRPr="00B10E18" w:rsidRDefault="00B10E18" w:rsidP="00B10E18">
      <w:pPr>
        <w:pStyle w:val="NormalWeb"/>
        <w:numPr>
          <w:ilvl w:val="0"/>
          <w:numId w:val="63"/>
        </w:numPr>
        <w:spacing w:before="0" w:beforeAutospacing="0" w:after="0" w:afterAutospacing="0"/>
        <w:textAlignment w:val="baseline"/>
        <w:rPr>
          <w:rFonts w:ascii="Calibri" w:hAnsi="Calibri" w:cs="Calibri"/>
          <w:color w:val="000000"/>
          <w:sz w:val="20"/>
          <w:szCs w:val="20"/>
        </w:rPr>
      </w:pPr>
      <w:r w:rsidRPr="00B10E18">
        <w:rPr>
          <w:rFonts w:ascii="Calibri" w:hAnsi="Calibri" w:cs="Calibri"/>
          <w:color w:val="000000"/>
          <w:sz w:val="20"/>
          <w:szCs w:val="20"/>
          <w:lang w:val="en-US"/>
        </w:rPr>
        <w:t xml:space="preserve">Following these initial outputs, the main body of the report will be a detailed analysis (e.g., under a heading like "Detailed Analysis of Conclusions:"). This will iterate through each sentence originally extracted from the 'Conclusions' section in Phase 2. </w:t>
      </w:r>
      <w:r w:rsidRPr="00B10E18">
        <w:rPr>
          <w:rFonts w:ascii="Calibri" w:hAnsi="Calibri" w:cs="Calibri"/>
          <w:color w:val="000000"/>
          <w:sz w:val="20"/>
          <w:szCs w:val="20"/>
        </w:rPr>
        <w:t>For each original sentence, the output will show:</w:t>
      </w:r>
    </w:p>
    <w:p w:rsidR="00B10E18" w:rsidRPr="00B10E18" w:rsidRDefault="00B10E18" w:rsidP="00E1135F">
      <w:pPr>
        <w:pStyle w:val="NormalWeb"/>
        <w:numPr>
          <w:ilvl w:val="0"/>
          <w:numId w:val="64"/>
        </w:numPr>
        <w:spacing w:before="0" w:beforeAutospacing="0" w:after="0" w:afterAutospacing="0"/>
        <w:ind w:left="144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The original sentence text (perhaps under its own sub-heading or clearly delineated as "Processing Sentence [N]: [Sentence Text]").</w:t>
      </w:r>
    </w:p>
    <w:p w:rsidR="00B10E18" w:rsidRPr="00B10E18" w:rsidRDefault="00B10E18" w:rsidP="00E1135F">
      <w:pPr>
        <w:pStyle w:val="NormalWeb"/>
        <w:numPr>
          <w:ilvl w:val="0"/>
          <w:numId w:val="64"/>
        </w:numPr>
        <w:spacing w:before="0" w:beforeAutospacing="0" w:after="0" w:afterAutospacing="0"/>
        <w:ind w:left="1440"/>
        <w:textAlignment w:val="baseline"/>
        <w:rPr>
          <w:rFonts w:ascii="Calibri" w:hAnsi="Calibri" w:cs="Calibri"/>
          <w:color w:val="000000"/>
          <w:sz w:val="20"/>
          <w:szCs w:val="20"/>
        </w:rPr>
      </w:pPr>
      <w:r w:rsidRPr="00B10E18">
        <w:rPr>
          <w:rFonts w:ascii="Calibri" w:hAnsi="Calibri" w:cs="Calibri"/>
          <w:color w:val="000000"/>
          <w:sz w:val="20"/>
          <w:szCs w:val="20"/>
          <w:lang w:val="en-US"/>
        </w:rPr>
        <w:t xml:space="preserve">A numbered sub-list of the "Information Unit(s)" (IU) derived from that sentence during Phase 3. </w:t>
      </w:r>
      <w:r w:rsidRPr="00B10E18">
        <w:rPr>
          <w:rFonts w:ascii="Calibri" w:hAnsi="Calibri" w:cs="Calibri"/>
          <w:color w:val="000000"/>
          <w:sz w:val="20"/>
          <w:szCs w:val="20"/>
        </w:rPr>
        <w:t>For each IU in this sub-list:</w:t>
      </w:r>
    </w:p>
    <w:p w:rsidR="00B10E18" w:rsidRPr="00B10E18" w:rsidRDefault="00B10E18" w:rsidP="00E1135F">
      <w:pPr>
        <w:pStyle w:val="NormalWeb"/>
        <w:numPr>
          <w:ilvl w:val="1"/>
          <w:numId w:val="65"/>
        </w:numPr>
        <w:spacing w:before="0" w:beforeAutospacing="0" w:after="0" w:afterAutospacing="0"/>
        <w:ind w:left="216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The exact text of the IU.</w:t>
      </w:r>
    </w:p>
    <w:p w:rsidR="00B10E18" w:rsidRPr="00B10E18" w:rsidRDefault="00B10E18" w:rsidP="00E1135F">
      <w:pPr>
        <w:pStyle w:val="NormalWeb"/>
        <w:numPr>
          <w:ilvl w:val="1"/>
          <w:numId w:val="65"/>
        </w:numPr>
        <w:spacing w:before="0" w:beforeAutospacing="0" w:after="0" w:afterAutospacing="0"/>
        <w:ind w:left="2160"/>
        <w:textAlignment w:val="baseline"/>
        <w:rPr>
          <w:rFonts w:ascii="Calibri" w:hAnsi="Calibri" w:cs="Calibri"/>
          <w:color w:val="000000"/>
          <w:sz w:val="20"/>
          <w:szCs w:val="20"/>
          <w:lang w:val="en-US"/>
        </w:rPr>
      </w:pPr>
      <w:r w:rsidRPr="00B10E18">
        <w:rPr>
          <w:rFonts w:ascii="Calibri" w:hAnsi="Calibri" w:cs="Calibri"/>
          <w:color w:val="000000"/>
          <w:sz w:val="20"/>
          <w:szCs w:val="20"/>
          <w:lang w:val="en-US"/>
        </w:rPr>
        <w:t>The "Classification(s)" assigned to that IU during Phase 4, listed clearly.</w:t>
      </w:r>
    </w:p>
    <w:p w:rsidR="00B10E18" w:rsidRPr="00B10E18" w:rsidRDefault="00B10E18" w:rsidP="00B10E18">
      <w:pPr>
        <w:pStyle w:val="NormalWeb"/>
        <w:numPr>
          <w:ilvl w:val="0"/>
          <w:numId w:val="66"/>
        </w:numPr>
        <w:spacing w:before="0" w:beforeAutospacing="0" w:after="0" w:afterAutospacing="0"/>
        <w:textAlignment w:val="baseline"/>
        <w:rPr>
          <w:rFonts w:ascii="Calibri" w:hAnsi="Calibri" w:cs="Calibri"/>
          <w:color w:val="000000"/>
          <w:sz w:val="20"/>
          <w:szCs w:val="20"/>
          <w:lang w:val="en-US"/>
        </w:rPr>
      </w:pPr>
      <w:r w:rsidRPr="00B10E18">
        <w:rPr>
          <w:rFonts w:ascii="Calibri" w:hAnsi="Calibri" w:cs="Calibri"/>
          <w:b/>
          <w:bCs/>
          <w:color w:val="000000"/>
          <w:sz w:val="20"/>
          <w:szCs w:val="20"/>
          <w:lang w:val="en-US"/>
        </w:rPr>
        <w:t>All textual output generated by you (including headings, messages, quoted sections, lists, sub-lists, and classifications) should be formatted using clear and appropriate Markdown.</w:t>
      </w:r>
      <w:r w:rsidRPr="00B10E18">
        <w:rPr>
          <w:rFonts w:ascii="Calibri" w:hAnsi="Calibri" w:cs="Calibri"/>
          <w:color w:val="000000"/>
          <w:sz w:val="20"/>
          <w:szCs w:val="20"/>
          <w:lang w:val="en-US"/>
        </w:rPr>
        <w:t xml:space="preserve"> For instance, use </w:t>
      </w:r>
      <w:r w:rsidRPr="00B10E18">
        <w:rPr>
          <w:rFonts w:ascii="Calibri" w:hAnsi="Calibri" w:cs="Calibri"/>
          <w:color w:val="188038"/>
          <w:sz w:val="20"/>
          <w:szCs w:val="20"/>
          <w:lang w:val="en-US"/>
        </w:rPr>
        <w:t>##</w:t>
      </w:r>
      <w:r w:rsidRPr="00B10E18">
        <w:rPr>
          <w:rFonts w:ascii="Calibri" w:hAnsi="Calibri" w:cs="Calibri"/>
          <w:color w:val="000000"/>
          <w:sz w:val="20"/>
          <w:szCs w:val="20"/>
          <w:lang w:val="en-US"/>
        </w:rPr>
        <w:t xml:space="preserve"> or </w:t>
      </w:r>
      <w:r w:rsidRPr="00B10E18">
        <w:rPr>
          <w:rFonts w:ascii="Calibri" w:hAnsi="Calibri" w:cs="Calibri"/>
          <w:color w:val="188038"/>
          <w:sz w:val="20"/>
          <w:szCs w:val="20"/>
          <w:lang w:val="en-US"/>
        </w:rPr>
        <w:t>###</w:t>
      </w:r>
      <w:r w:rsidRPr="00B10E18">
        <w:rPr>
          <w:rFonts w:ascii="Calibri" w:hAnsi="Calibri" w:cs="Calibri"/>
          <w:color w:val="000000"/>
          <w:sz w:val="20"/>
          <w:szCs w:val="20"/>
          <w:lang w:val="en-US"/>
        </w:rPr>
        <w:t xml:space="preserve"> for major headings you generate for sections of your output (like "Full Text of Identified 'Conclusions' Section:", or a main heading for the detailed analysis part), </w:t>
      </w:r>
      <w:r w:rsidRPr="00B10E18">
        <w:rPr>
          <w:rFonts w:ascii="Calibri" w:hAnsi="Calibri" w:cs="Calibri"/>
          <w:color w:val="188038"/>
          <w:sz w:val="20"/>
          <w:szCs w:val="20"/>
          <w:lang w:val="en-US"/>
        </w:rPr>
        <w:t>####</w:t>
      </w:r>
      <w:r w:rsidRPr="00B10E18">
        <w:rPr>
          <w:rFonts w:ascii="Calibri" w:hAnsi="Calibri" w:cs="Calibri"/>
          <w:color w:val="000000"/>
          <w:sz w:val="20"/>
          <w:szCs w:val="20"/>
          <w:lang w:val="en-US"/>
        </w:rPr>
        <w:t xml:space="preserve"> or </w:t>
      </w:r>
      <w:r w:rsidRPr="00B10E18">
        <w:rPr>
          <w:rFonts w:ascii="Calibri" w:hAnsi="Calibri" w:cs="Calibri"/>
          <w:color w:val="188038"/>
          <w:sz w:val="20"/>
          <w:szCs w:val="20"/>
          <w:lang w:val="en-US"/>
        </w:rPr>
        <w:t>#####</w:t>
      </w:r>
      <w:r w:rsidRPr="00B10E18">
        <w:rPr>
          <w:rFonts w:ascii="Calibri" w:hAnsi="Calibri" w:cs="Calibri"/>
          <w:color w:val="000000"/>
          <w:sz w:val="20"/>
          <w:szCs w:val="20"/>
          <w:lang w:val="en-US"/>
        </w:rPr>
        <w:t xml:space="preserve"> for sub-headings (like for original sentences if you choose to use them), blockquotes (</w:t>
      </w:r>
      <w:r w:rsidRPr="00B10E18">
        <w:rPr>
          <w:rFonts w:ascii="Calibri" w:hAnsi="Calibri" w:cs="Calibri"/>
          <w:color w:val="188038"/>
          <w:sz w:val="20"/>
          <w:szCs w:val="20"/>
          <w:lang w:val="en-US"/>
        </w:rPr>
        <w:t>&gt;</w:t>
      </w:r>
      <w:r w:rsidRPr="00B10E18">
        <w:rPr>
          <w:rFonts w:ascii="Calibri" w:hAnsi="Calibri" w:cs="Calibri"/>
          <w:color w:val="000000"/>
          <w:sz w:val="20"/>
          <w:szCs w:val="20"/>
          <w:lang w:val="en-US"/>
        </w:rPr>
        <w:t>) for the full quoted 'Conclusions' section, and standard Markdown numbered lists for sentences, Information Units, and classifications.</w:t>
      </w:r>
    </w:p>
    <w:p w:rsidR="00DA0C64" w:rsidRDefault="00DA0C64" w:rsidP="003D6364">
      <w:pPr>
        <w:spacing w:after="120"/>
      </w:pPr>
    </w:p>
    <w:p w:rsidR="00B45332" w:rsidRDefault="00EB77AB" w:rsidP="00B45332">
      <w:pPr>
        <w:pStyle w:val="Heading1-A"/>
      </w:pPr>
      <w:bookmarkStart w:id="9" w:name="ConclusionsLinguistics"/>
      <w:r w:rsidRPr="0064539D">
        <w:rPr>
          <w:vanish/>
        </w:rPr>
        <w:lastRenderedPageBreak/>
        <w:t>{{</w:t>
      </w:r>
      <w:r w:rsidR="00B45332" w:rsidRPr="00B45332">
        <w:t xml:space="preserve">Analysis of Conclusions </w:t>
      </w:r>
      <w:r>
        <w:t>–</w:t>
      </w:r>
      <w:r w:rsidR="00B45332" w:rsidRPr="00B45332">
        <w:t xml:space="preserve"> Linguistics</w:t>
      </w:r>
      <w:r w:rsidRPr="0064539D">
        <w:rPr>
          <w:vanish/>
        </w:rPr>
        <w:t>}}{{BMK: #ConclusionsLinguistics}}</w:t>
      </w:r>
      <w:bookmarkEnd w:id="9"/>
    </w:p>
    <w:p w:rsidR="00B45332" w:rsidRPr="00722E29" w:rsidRDefault="00B45332" w:rsidP="00B45332">
      <w:pPr>
        <w:pStyle w:val="BodyText"/>
        <w:spacing w:after="240"/>
        <w:ind w:left="2520"/>
        <w:jc w:val="left"/>
        <w:rPr>
          <w:i/>
        </w:rPr>
      </w:pPr>
      <w:r>
        <w:rPr>
          <w:i/>
        </w:rPr>
        <w:t xml:space="preserve">Note: see PDF attachment file </w:t>
      </w:r>
      <w:r w:rsidRPr="00B45332">
        <w:rPr>
          <w:i/>
        </w:rPr>
        <w:t>ConclusionsLinguisticAnalysisPrompt.md</w:t>
      </w:r>
      <w:r>
        <w:rPr>
          <w:i/>
        </w:rPr>
        <w:t xml:space="preserve"> or </w:t>
      </w:r>
      <w:hyperlink w:anchor="SI" w:history="1">
        <w:r w:rsidRPr="0064539D">
          <w:rPr>
            <w:rStyle w:val="Hyperlink"/>
            <w:b/>
            <w:i/>
            <w:vanish/>
          </w:rPr>
          <w:t>{{</w:t>
        </w:r>
        <w:r w:rsidRPr="0064539D">
          <w:rPr>
            <w:rStyle w:val="Hyperlink"/>
            <w:i/>
          </w:rPr>
          <w:t>SI</w:t>
        </w:r>
        <w:r w:rsidRPr="0064539D">
          <w:rPr>
            <w:rStyle w:val="Hyperlink"/>
            <w:b/>
            <w:i/>
            <w:vanish/>
          </w:rPr>
          <w:t>}}{{LNK: #SI}}</w:t>
        </w:r>
      </w:hyperlink>
      <w:r>
        <w:rPr>
          <w:i/>
        </w:rPr>
        <w:t xml:space="preserve"> for the source Markdown-formatted text.</w:t>
      </w:r>
    </w:p>
    <w:p w:rsidR="00B45332" w:rsidRPr="00B45332" w:rsidRDefault="00B45332" w:rsidP="00B45332">
      <w:pPr>
        <w:pStyle w:val="Heading2"/>
      </w:pPr>
      <w:r w:rsidRPr="00B45332">
        <w:t>Role:</w:t>
      </w:r>
    </w:p>
    <w:p w:rsidR="00B45332" w:rsidRPr="00B45332" w:rsidRDefault="00B45332" w:rsidP="00B45332">
      <w:pPr>
        <w:pStyle w:val="NormalWeb"/>
        <w:spacing w:before="0" w:beforeAutospacing="0" w:after="0" w:afterAutospacing="0"/>
        <w:rPr>
          <w:rFonts w:ascii="Calibri" w:hAnsi="Calibri" w:cs="Calibri"/>
          <w:sz w:val="20"/>
          <w:szCs w:val="20"/>
          <w:lang w:val="en-US"/>
        </w:rPr>
      </w:pPr>
      <w:r w:rsidRPr="00B45332">
        <w:rPr>
          <w:rFonts w:ascii="Calibri" w:hAnsi="Calibri" w:cs="Calibri"/>
          <w:color w:val="000000"/>
          <w:sz w:val="20"/>
          <w:szCs w:val="20"/>
          <w:lang w:val="en-US"/>
        </w:rPr>
        <w:t xml:space="preserve">You are a meticulous </w:t>
      </w:r>
      <w:r w:rsidRPr="00B45332">
        <w:rPr>
          <w:rFonts w:ascii="Calibri" w:hAnsi="Calibri" w:cs="Calibri"/>
          <w:b/>
          <w:bCs/>
          <w:color w:val="000000"/>
          <w:sz w:val="20"/>
          <w:szCs w:val="20"/>
          <w:lang w:val="en-US"/>
        </w:rPr>
        <w:t>Quality Assurance Analyst</w:t>
      </w:r>
      <w:r w:rsidRPr="00B45332">
        <w:rPr>
          <w:rFonts w:ascii="Calibri" w:hAnsi="Calibri" w:cs="Calibri"/>
          <w:color w:val="000000"/>
          <w:sz w:val="20"/>
          <w:szCs w:val="20"/>
          <w:lang w:val="en-US"/>
        </w:rPr>
        <w:t xml:space="preserve"> specializing in the structural and informational integrity of academic manuscripts. Your expertise lies in dissecting textual components by accurately identifying relevant sections from full manuscripts, extracting their content sentence by sentence, and then analyzing these sentences for linguistic clarity, particularly focusing on pronoun reference ambiguity and logical flow.</w:t>
      </w:r>
    </w:p>
    <w:p w:rsidR="00B45332" w:rsidRPr="00B45332" w:rsidRDefault="00B45332" w:rsidP="00B45332">
      <w:pPr>
        <w:pStyle w:val="Heading2"/>
      </w:pPr>
      <w:r w:rsidRPr="00B45332">
        <w:t>Context:</w:t>
      </w:r>
    </w:p>
    <w:p w:rsidR="00B45332" w:rsidRPr="00B45332" w:rsidRDefault="00B45332" w:rsidP="00B45332">
      <w:pPr>
        <w:pStyle w:val="NormalWeb"/>
        <w:spacing w:before="0" w:beforeAutospacing="0" w:after="0" w:afterAutospacing="0"/>
        <w:rPr>
          <w:rFonts w:ascii="Calibri" w:hAnsi="Calibri" w:cs="Calibri"/>
          <w:sz w:val="20"/>
          <w:szCs w:val="20"/>
          <w:lang w:val="en-US"/>
        </w:rPr>
      </w:pPr>
      <w:r w:rsidRPr="00B45332">
        <w:rPr>
          <w:rFonts w:ascii="Calibri" w:hAnsi="Calibri" w:cs="Calibri"/>
          <w:color w:val="000000"/>
          <w:sz w:val="20"/>
          <w:szCs w:val="20"/>
          <w:lang w:val="en-US"/>
        </w:rPr>
        <w:t xml:space="preserve">The input you will receive is a </w:t>
      </w:r>
      <w:r w:rsidRPr="00B45332">
        <w:rPr>
          <w:rFonts w:ascii="Calibri" w:hAnsi="Calibri" w:cs="Calibri"/>
          <w:b/>
          <w:bCs/>
          <w:color w:val="000000"/>
          <w:sz w:val="20"/>
          <w:szCs w:val="20"/>
          <w:lang w:val="en-US"/>
        </w:rPr>
        <w:t>full manuscript document</w:t>
      </w:r>
      <w:r w:rsidRPr="00B45332">
        <w:rPr>
          <w:rFonts w:ascii="Calibri" w:hAnsi="Calibri" w:cs="Calibri"/>
          <w:color w:val="000000"/>
          <w:sz w:val="20"/>
          <w:szCs w:val="20"/>
          <w:lang w:val="en-US"/>
        </w:rPr>
        <w:t xml:space="preserve">. Your initial task will be to locate a </w:t>
      </w:r>
      <w:r w:rsidRPr="00B45332">
        <w:rPr>
          <w:rFonts w:ascii="Calibri" w:hAnsi="Calibri" w:cs="Calibri"/>
          <w:b/>
          <w:bCs/>
          <w:color w:val="000000"/>
          <w:sz w:val="20"/>
          <w:szCs w:val="20"/>
          <w:lang w:val="en-US"/>
        </w:rPr>
        <w:t>dedicated and unambiguously titled 'Conclusions' section</w:t>
      </w:r>
      <w:r w:rsidRPr="00B45332">
        <w:rPr>
          <w:rFonts w:ascii="Calibri" w:hAnsi="Calibri" w:cs="Calibri"/>
          <w:color w:val="000000"/>
          <w:sz w:val="20"/>
          <w:szCs w:val="20"/>
          <w:lang w:val="en-US"/>
        </w:rPr>
        <w:t xml:space="preserve"> within it. For the purpose of this task, sections must be explicitly titled to indicate they </w:t>
      </w:r>
      <w:r w:rsidRPr="00B45332">
        <w:rPr>
          <w:rFonts w:ascii="Calibri" w:hAnsi="Calibri" w:cs="Calibri"/>
          <w:i/>
          <w:iCs/>
          <w:color w:val="000000"/>
          <w:sz w:val="20"/>
          <w:szCs w:val="20"/>
          <w:lang w:val="en-US"/>
        </w:rPr>
        <w:t>solely</w:t>
      </w:r>
      <w:r w:rsidRPr="00B45332">
        <w:rPr>
          <w:rFonts w:ascii="Calibri" w:hAnsi="Calibri" w:cs="Calibri"/>
          <w:color w:val="000000"/>
          <w:sz w:val="20"/>
          <w:szCs w:val="20"/>
          <w:lang w:val="en-US"/>
        </w:rPr>
        <w:t xml:space="preserve"> contain conclusions (e.g., 'Conclusions,' 'Concluding Remarks,' 'Summary of Conclusions'). </w:t>
      </w:r>
      <w:r w:rsidRPr="00B45332">
        <w:rPr>
          <w:rFonts w:ascii="Calibri" w:hAnsi="Calibri" w:cs="Calibri"/>
          <w:b/>
          <w:bCs/>
          <w:color w:val="000000"/>
          <w:sz w:val="20"/>
          <w:szCs w:val="20"/>
          <w:lang w:val="en-US"/>
        </w:rPr>
        <w:t>Sections with titles indicating mixed content (e.g., 'Discussion and Conclusions,' 'Results and Conclusions,' 'Conclusion and Outlook/Future Work,' 'Summary and Discussion') are NOT considered suitable or reliably identifiable as dedicated 'Conclusions' sections for this specific extraction task and should not be processed.</w:t>
      </w:r>
    </w:p>
    <w:p w:rsidR="00B45332" w:rsidRPr="00B45332" w:rsidRDefault="00B45332" w:rsidP="00B45332"/>
    <w:p w:rsidR="00B45332" w:rsidRPr="00B45332" w:rsidRDefault="00B45332" w:rsidP="00B45332">
      <w:pPr>
        <w:pStyle w:val="NormalWeb"/>
        <w:spacing w:before="0" w:beforeAutospacing="0" w:after="0" w:afterAutospacing="0"/>
        <w:rPr>
          <w:rFonts w:ascii="Calibri" w:hAnsi="Calibri" w:cs="Calibri"/>
          <w:sz w:val="20"/>
          <w:szCs w:val="20"/>
        </w:rPr>
      </w:pPr>
      <w:r w:rsidRPr="00B45332">
        <w:rPr>
          <w:rFonts w:ascii="Calibri" w:hAnsi="Calibri" w:cs="Calibri"/>
          <w:color w:val="000000"/>
          <w:sz w:val="20"/>
          <w:szCs w:val="20"/>
          <w:lang w:val="en-US"/>
        </w:rPr>
        <w:t xml:space="preserve">Following identification and sentence extraction, you will analyze the 'Conclusions' text sentence by sentence. The ultimate goal is to assess its linguistic quality, identifying potential ambiguities or disruptions in flow that could hinder reader comprehension. </w:t>
      </w:r>
      <w:r w:rsidRPr="00B45332">
        <w:rPr>
          <w:rFonts w:ascii="Calibri" w:hAnsi="Calibri" w:cs="Calibri"/>
          <w:color w:val="000000"/>
          <w:sz w:val="20"/>
          <w:szCs w:val="20"/>
        </w:rPr>
        <w:t>Precision and adherence to all criteria are paramount.</w:t>
      </w:r>
    </w:p>
    <w:p w:rsidR="00B45332" w:rsidRPr="00B45332" w:rsidRDefault="00B45332" w:rsidP="00B45332">
      <w:pPr>
        <w:pStyle w:val="Heading2"/>
      </w:pPr>
      <w:r w:rsidRPr="00B45332">
        <w:t>Task:</w:t>
      </w:r>
    </w:p>
    <w:p w:rsidR="00B45332" w:rsidRPr="00B45332" w:rsidRDefault="00B45332" w:rsidP="00B45332">
      <w:pPr>
        <w:pStyle w:val="NormalWeb"/>
        <w:spacing w:before="0" w:beforeAutospacing="0" w:after="0" w:afterAutospacing="0"/>
        <w:rPr>
          <w:rFonts w:ascii="Calibri" w:hAnsi="Calibri" w:cs="Calibri"/>
          <w:sz w:val="20"/>
          <w:szCs w:val="20"/>
          <w:lang w:val="en-US"/>
        </w:rPr>
      </w:pPr>
      <w:r w:rsidRPr="00B45332">
        <w:rPr>
          <w:rFonts w:ascii="Calibri" w:hAnsi="Calibri" w:cs="Calibri"/>
          <w:color w:val="000000"/>
          <w:sz w:val="20"/>
          <w:szCs w:val="20"/>
          <w:lang w:val="en-US"/>
        </w:rPr>
        <w:t>Your overall task is to analyze a 'Conclusions' section from a full manuscript for its linguistic and semantic clarity. This involves three phases: locating and validating the 'Conclusions' section, extracting its sentences, and then performing a detailed linguistic analysis on each sentence, focusing on pronoun references and flow. Your specific actions in each phase will depend on the outcomes of preceding phases.</w:t>
      </w:r>
    </w:p>
    <w:p w:rsidR="00B45332" w:rsidRPr="00B45332" w:rsidRDefault="00B45332" w:rsidP="00B45332">
      <w:pPr>
        <w:pStyle w:val="Heading3"/>
        <w:rPr>
          <w:sz w:val="20"/>
        </w:rPr>
      </w:pPr>
      <w:r w:rsidRPr="00B45332">
        <w:t>Phase 1: Locating and Validating the 'Conclusions' Section</w:t>
      </w:r>
    </w:p>
    <w:p w:rsidR="00B45332" w:rsidRPr="00B45332" w:rsidRDefault="00B45332" w:rsidP="00B45332">
      <w:pPr>
        <w:pStyle w:val="NormalWeb"/>
        <w:spacing w:before="0" w:beforeAutospacing="0" w:after="0" w:afterAutospacing="0"/>
        <w:rPr>
          <w:rFonts w:ascii="Calibri" w:hAnsi="Calibri" w:cs="Calibri"/>
          <w:sz w:val="20"/>
          <w:szCs w:val="20"/>
          <w:lang w:val="en-US"/>
        </w:rPr>
      </w:pPr>
      <w:r w:rsidRPr="00B45332">
        <w:rPr>
          <w:rFonts w:ascii="Calibri" w:hAnsi="Calibri" w:cs="Calibri"/>
          <w:b/>
          <w:bCs/>
          <w:color w:val="000000"/>
          <w:sz w:val="20"/>
          <w:szCs w:val="20"/>
          <w:lang w:val="en-US"/>
        </w:rPr>
        <w:t>(This phase ensures a valid 'Conclusions' section is identified from the provided full manuscript.)</w:t>
      </w:r>
    </w:p>
    <w:p w:rsidR="00B45332" w:rsidRPr="00B45332" w:rsidRDefault="00B45332" w:rsidP="00B45332"/>
    <w:p w:rsidR="00B45332" w:rsidRPr="00B45332" w:rsidRDefault="00B45332" w:rsidP="00E1135F">
      <w:pPr>
        <w:pStyle w:val="NormalWeb"/>
        <w:numPr>
          <w:ilvl w:val="0"/>
          <w:numId w:val="68"/>
        </w:numPr>
        <w:tabs>
          <w:tab w:val="clear" w:pos="720"/>
          <w:tab w:val="num" w:pos="360"/>
        </w:tabs>
        <w:spacing w:before="0" w:beforeAutospacing="0" w:after="0" w:afterAutospacing="0"/>
        <w:ind w:left="360"/>
        <w:textAlignment w:val="baseline"/>
        <w:rPr>
          <w:rFonts w:ascii="Calibri" w:hAnsi="Calibri" w:cs="Calibri"/>
          <w:color w:val="000000"/>
          <w:sz w:val="20"/>
          <w:szCs w:val="20"/>
        </w:rPr>
      </w:pPr>
      <w:r w:rsidRPr="00B45332">
        <w:rPr>
          <w:rFonts w:ascii="Calibri" w:hAnsi="Calibri" w:cs="Calibri"/>
          <w:b/>
          <w:bCs/>
          <w:color w:val="000000"/>
          <w:sz w:val="20"/>
          <w:szCs w:val="20"/>
        </w:rPr>
        <w:t>Manuscript Examination for 'Conclusions' Section:</w:t>
      </w:r>
    </w:p>
    <w:p w:rsidR="00B45332" w:rsidRPr="00B45332" w:rsidRDefault="00B45332" w:rsidP="00E1135F">
      <w:pPr>
        <w:pStyle w:val="NormalWeb"/>
        <w:numPr>
          <w:ilvl w:val="0"/>
          <w:numId w:val="69"/>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Carefully examine the provided full manuscript text to identify a dedicated 'Conclusions' section.</w:t>
      </w:r>
    </w:p>
    <w:p w:rsidR="00B45332" w:rsidRPr="00B45332" w:rsidRDefault="00B45332" w:rsidP="00E1135F">
      <w:pPr>
        <w:pStyle w:val="NormalWeb"/>
        <w:numPr>
          <w:ilvl w:val="0"/>
          <w:numId w:val="69"/>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Strict Title Criteria:</w:t>
      </w:r>
      <w:r w:rsidRPr="00B45332">
        <w:rPr>
          <w:rFonts w:ascii="Calibri" w:hAnsi="Calibri" w:cs="Calibri"/>
          <w:color w:val="000000"/>
          <w:sz w:val="20"/>
          <w:szCs w:val="20"/>
          <w:lang w:val="en-US"/>
        </w:rPr>
        <w:t xml:space="preserve"> To be considered a 'Conclusions' section for this task, the section must have an explicit and unambiguous title that solely indicates a summary of findings.</w:t>
      </w:r>
    </w:p>
    <w:p w:rsidR="00B45332" w:rsidRPr="00B45332" w:rsidRDefault="00B45332" w:rsidP="00E1135F">
      <w:pPr>
        <w:pStyle w:val="NormalWeb"/>
        <w:numPr>
          <w:ilvl w:val="1"/>
          <w:numId w:val="70"/>
        </w:numPr>
        <w:tabs>
          <w:tab w:val="clear" w:pos="1440"/>
          <w:tab w:val="num" w:pos="360"/>
        </w:tabs>
        <w:spacing w:before="0" w:beforeAutospacing="0" w:after="0" w:afterAutospacing="0"/>
        <w:ind w:left="108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Acceptable titles include (but are not limited to):</w:t>
      </w:r>
      <w:r w:rsidRPr="00B45332">
        <w:rPr>
          <w:rFonts w:ascii="Calibri" w:hAnsi="Calibri" w:cs="Calibri"/>
          <w:color w:val="000000"/>
          <w:sz w:val="20"/>
          <w:szCs w:val="20"/>
          <w:lang w:val="en-US"/>
        </w:rPr>
        <w:t xml:space="preserve"> "Conclusions," "Conclusion," "Concluding Remarks," "Summary of Conclusions."</w:t>
      </w:r>
    </w:p>
    <w:p w:rsidR="00B45332" w:rsidRPr="00B45332" w:rsidRDefault="00B45332" w:rsidP="00E1135F">
      <w:pPr>
        <w:pStyle w:val="NormalWeb"/>
        <w:numPr>
          <w:ilvl w:val="1"/>
          <w:numId w:val="70"/>
        </w:numPr>
        <w:tabs>
          <w:tab w:val="clear" w:pos="1440"/>
          <w:tab w:val="num" w:pos="360"/>
        </w:tabs>
        <w:spacing w:before="0" w:beforeAutospacing="0" w:after="0" w:afterAutospacing="0"/>
        <w:ind w:left="108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Unacceptable titles (leading to "not identified" outcome):</w:t>
      </w:r>
      <w:r w:rsidRPr="00B45332">
        <w:rPr>
          <w:rFonts w:ascii="Calibri" w:hAnsi="Calibri" w:cs="Calibri"/>
          <w:color w:val="000000"/>
          <w:sz w:val="20"/>
          <w:szCs w:val="20"/>
          <w:lang w:val="en-US"/>
        </w:rPr>
        <w:t xml:space="preserve"> Sections with combined titles suggesting mixed content are NOT to be processed. This includes titles such as "Discussion and Conclusions," "Results and Conclusions," "Conclusion and Outlook/Future Work," "Summary and Discussion," or any other title that combines "Conclusions" with terms like "Discussion," "Results," "Outlook," "Future Work," etc.</w:t>
      </w:r>
    </w:p>
    <w:p w:rsidR="00B45332" w:rsidRPr="00B45332" w:rsidRDefault="00B45332" w:rsidP="00E1135F">
      <w:pPr>
        <w:pStyle w:val="NormalWeb"/>
        <w:numPr>
          <w:ilvl w:val="0"/>
          <w:numId w:val="70"/>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While typically appearing as the final major narrative part of the manuscript, the section's title, according to the strict criteria above, is the primary determinant for identification.</w:t>
      </w:r>
    </w:p>
    <w:p w:rsidR="00B45332" w:rsidRPr="00B45332" w:rsidRDefault="00B45332" w:rsidP="00B45332">
      <w:pPr>
        <w:pStyle w:val="NormalWeb"/>
        <w:numPr>
          <w:ilvl w:val="0"/>
          <w:numId w:val="71"/>
        </w:numPr>
        <w:spacing w:before="0" w:beforeAutospacing="0" w:after="0" w:afterAutospacing="0"/>
        <w:ind w:left="360" w:hanging="360"/>
        <w:textAlignment w:val="baseline"/>
        <w:rPr>
          <w:rFonts w:ascii="Calibri" w:hAnsi="Calibri" w:cs="Calibri"/>
          <w:color w:val="000000"/>
          <w:sz w:val="20"/>
          <w:szCs w:val="20"/>
        </w:rPr>
      </w:pPr>
      <w:r w:rsidRPr="00B45332">
        <w:rPr>
          <w:rFonts w:ascii="Calibri" w:hAnsi="Calibri" w:cs="Calibri"/>
          <w:b/>
          <w:bCs/>
          <w:color w:val="000000"/>
          <w:sz w:val="20"/>
          <w:szCs w:val="20"/>
        </w:rPr>
        <w:t>Outcome of Examination:</w:t>
      </w:r>
    </w:p>
    <w:p w:rsidR="00B45332" w:rsidRPr="00B45332" w:rsidRDefault="00B45332" w:rsidP="00E1135F">
      <w:pPr>
        <w:pStyle w:val="NormalWeb"/>
        <w:numPr>
          <w:ilvl w:val="0"/>
          <w:numId w:val="72"/>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If a 'Conclusions' section is reliably identified (strictly adhering to the title criteria in Step 1):</w:t>
      </w:r>
    </w:p>
    <w:p w:rsidR="00B45332" w:rsidRPr="00B45332" w:rsidRDefault="00B45332" w:rsidP="00E1135F">
      <w:pPr>
        <w:pStyle w:val="NormalWeb"/>
        <w:numPr>
          <w:ilvl w:val="1"/>
          <w:numId w:val="73"/>
        </w:numPr>
        <w:tabs>
          <w:tab w:val="clear" w:pos="1440"/>
          <w:tab w:val="num" w:pos="360"/>
        </w:tabs>
        <w:spacing w:before="0" w:beforeAutospacing="0" w:after="0" w:afterAutospacing="0"/>
        <w:ind w:left="108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Clearly state the heading under which you identified it (e.g., "Identified 'Conclusions' section under the heading: 'Concluding Remarks'.").</w:t>
      </w:r>
    </w:p>
    <w:p w:rsidR="00B45332" w:rsidRPr="00B45332" w:rsidRDefault="00B45332" w:rsidP="00E1135F">
      <w:pPr>
        <w:pStyle w:val="NormalWeb"/>
        <w:numPr>
          <w:ilvl w:val="1"/>
          <w:numId w:val="73"/>
        </w:numPr>
        <w:tabs>
          <w:tab w:val="clear" w:pos="1440"/>
          <w:tab w:val="num" w:pos="360"/>
        </w:tabs>
        <w:spacing w:before="0" w:beforeAutospacing="0" w:after="0" w:afterAutospacing="0"/>
        <w:ind w:left="1080"/>
        <w:textAlignment w:val="baseline"/>
        <w:rPr>
          <w:rFonts w:ascii="Calibri" w:hAnsi="Calibri" w:cs="Calibri"/>
          <w:color w:val="000000"/>
          <w:sz w:val="20"/>
          <w:szCs w:val="20"/>
        </w:rPr>
      </w:pPr>
      <w:r w:rsidRPr="00B45332">
        <w:rPr>
          <w:rFonts w:ascii="Calibri" w:hAnsi="Calibri" w:cs="Calibri"/>
          <w:color w:val="000000"/>
          <w:sz w:val="20"/>
          <w:szCs w:val="20"/>
        </w:rPr>
        <w:t xml:space="preserve">Proceed to </w:t>
      </w:r>
      <w:r w:rsidRPr="00B45332">
        <w:rPr>
          <w:rFonts w:ascii="Calibri" w:hAnsi="Calibri" w:cs="Calibri"/>
          <w:b/>
          <w:bCs/>
          <w:color w:val="000000"/>
          <w:sz w:val="20"/>
          <w:szCs w:val="20"/>
        </w:rPr>
        <w:t>Phase 2</w:t>
      </w:r>
      <w:r w:rsidRPr="00B45332">
        <w:rPr>
          <w:rFonts w:ascii="Calibri" w:hAnsi="Calibri" w:cs="Calibri"/>
          <w:color w:val="000000"/>
          <w:sz w:val="20"/>
          <w:szCs w:val="20"/>
        </w:rPr>
        <w:t>.</w:t>
      </w:r>
    </w:p>
    <w:p w:rsidR="00B45332" w:rsidRPr="00B45332" w:rsidRDefault="00B45332" w:rsidP="00E1135F">
      <w:pPr>
        <w:pStyle w:val="NormalWeb"/>
        <w:numPr>
          <w:ilvl w:val="0"/>
          <w:numId w:val="73"/>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If no dedicated 'Conclusions' section can be reliably identified</w:t>
      </w:r>
      <w:r w:rsidRPr="00B45332">
        <w:rPr>
          <w:rFonts w:ascii="Calibri" w:hAnsi="Calibri" w:cs="Calibri"/>
          <w:color w:val="000000"/>
          <w:sz w:val="20"/>
          <w:szCs w:val="20"/>
          <w:lang w:val="en-US"/>
        </w:rPr>
        <w:t xml:space="preserve"> (i.e., no section meets the strict title criteria from Step 1, or such a section is missing, or titles are otherwise ambiguous): You must inform the user of this issue (e.g., "A dedicated 'Conclusions' section meeting the required strict title criteria (e.g., </w:t>
      </w:r>
      <w:r w:rsidRPr="00B45332">
        <w:rPr>
          <w:rFonts w:ascii="Calibri" w:hAnsi="Calibri" w:cs="Calibri"/>
          <w:color w:val="000000"/>
          <w:sz w:val="20"/>
          <w:szCs w:val="20"/>
          <w:lang w:val="en-US"/>
        </w:rPr>
        <w:lastRenderedPageBreak/>
        <w:t xml:space="preserve">'Conclusions', 'Concluding Remarks') could not be reliably identified. Sections with mixed titles like 'Discussion and Conclusions' are not processed. Terminating analysis.") and </w:t>
      </w:r>
      <w:r w:rsidRPr="00B45332">
        <w:rPr>
          <w:rFonts w:ascii="Calibri" w:hAnsi="Calibri" w:cs="Calibri"/>
          <w:b/>
          <w:bCs/>
          <w:color w:val="000000"/>
          <w:sz w:val="20"/>
          <w:szCs w:val="20"/>
          <w:lang w:val="en-US"/>
        </w:rPr>
        <w:t>terminate the analysis at this point.</w:t>
      </w:r>
      <w:r w:rsidRPr="00B45332">
        <w:rPr>
          <w:rFonts w:ascii="Calibri" w:hAnsi="Calibri" w:cs="Calibri"/>
          <w:color w:val="000000"/>
          <w:sz w:val="20"/>
          <w:szCs w:val="20"/>
          <w:lang w:val="en-US"/>
        </w:rPr>
        <w:t xml:space="preserve"> Do not attempt to guess or extract conclusions from other sections if a dedicated section is not apparent according to the strict criteria.</w:t>
      </w:r>
    </w:p>
    <w:p w:rsidR="00B45332" w:rsidRPr="00B45332" w:rsidRDefault="00B45332" w:rsidP="00B45332">
      <w:pPr>
        <w:pStyle w:val="Heading3"/>
        <w:rPr>
          <w:sz w:val="20"/>
        </w:rPr>
      </w:pPr>
      <w:r w:rsidRPr="00B45332">
        <w:t>Phase 2: Conclusions Section Output &amp; Sentence Extraction</w:t>
      </w:r>
    </w:p>
    <w:p w:rsidR="00B45332" w:rsidRPr="00B45332" w:rsidRDefault="00B45332" w:rsidP="00B45332">
      <w:pPr>
        <w:pStyle w:val="NormalWeb"/>
        <w:spacing w:before="0" w:beforeAutospacing="0" w:after="0" w:afterAutospacing="0"/>
        <w:rPr>
          <w:rFonts w:ascii="Calibri" w:hAnsi="Calibri" w:cs="Calibri"/>
          <w:sz w:val="20"/>
          <w:szCs w:val="20"/>
          <w:lang w:val="en-US"/>
        </w:rPr>
      </w:pPr>
      <w:r w:rsidRPr="00B45332">
        <w:rPr>
          <w:rFonts w:ascii="Calibri" w:hAnsi="Calibri" w:cs="Calibri"/>
          <w:b/>
          <w:bCs/>
          <w:color w:val="000000"/>
          <w:sz w:val="20"/>
          <w:szCs w:val="20"/>
          <w:lang w:val="en-US"/>
        </w:rPr>
        <w:t>(This phase processes the identified 'Conclusions' section to extract its individual sentences.)</w:t>
      </w:r>
    </w:p>
    <w:p w:rsidR="00B45332" w:rsidRPr="00B45332" w:rsidRDefault="00B45332" w:rsidP="00B45332"/>
    <w:p w:rsidR="00B45332" w:rsidRPr="00B45332" w:rsidRDefault="00B45332" w:rsidP="00E1135F">
      <w:pPr>
        <w:pStyle w:val="NormalWeb"/>
        <w:numPr>
          <w:ilvl w:val="0"/>
          <w:numId w:val="74"/>
        </w:numPr>
        <w:tabs>
          <w:tab w:val="clear" w:pos="720"/>
          <w:tab w:val="num" w:pos="360"/>
        </w:tabs>
        <w:spacing w:before="0" w:beforeAutospacing="0" w:after="0" w:afterAutospacing="0"/>
        <w:ind w:left="360"/>
        <w:textAlignment w:val="baseline"/>
        <w:rPr>
          <w:rFonts w:ascii="Calibri" w:hAnsi="Calibri" w:cs="Calibri"/>
          <w:color w:val="000000"/>
          <w:sz w:val="20"/>
          <w:szCs w:val="20"/>
        </w:rPr>
      </w:pPr>
      <w:r w:rsidRPr="00B45332">
        <w:rPr>
          <w:rFonts w:ascii="Calibri" w:hAnsi="Calibri" w:cs="Calibri"/>
          <w:b/>
          <w:bCs/>
          <w:color w:val="000000"/>
          <w:sz w:val="20"/>
          <w:szCs w:val="20"/>
        </w:rPr>
        <w:t>Quote Identified Conclusions Section:</w:t>
      </w:r>
    </w:p>
    <w:p w:rsidR="00B45332" w:rsidRPr="00B45332" w:rsidRDefault="00B45332" w:rsidP="00E1135F">
      <w:pPr>
        <w:pStyle w:val="NormalWeb"/>
        <w:numPr>
          <w:ilvl w:val="0"/>
          <w:numId w:val="75"/>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 xml:space="preserve">Your first output for this phase will be the </w:t>
      </w:r>
      <w:r w:rsidRPr="00B45332">
        <w:rPr>
          <w:rFonts w:ascii="Calibri" w:hAnsi="Calibri" w:cs="Calibri"/>
          <w:b/>
          <w:bCs/>
          <w:color w:val="000000"/>
          <w:sz w:val="20"/>
          <w:szCs w:val="20"/>
          <w:lang w:val="en-US"/>
        </w:rPr>
        <w:t>exact and complete quotation of the entire identified 'Conclusions' section.</w:t>
      </w:r>
    </w:p>
    <w:p w:rsidR="00B45332" w:rsidRPr="00B45332" w:rsidRDefault="00B45332" w:rsidP="00E1135F">
      <w:pPr>
        <w:pStyle w:val="NormalWeb"/>
        <w:numPr>
          <w:ilvl w:val="0"/>
          <w:numId w:val="75"/>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Present this under a clear heading (e.g., "Full Text of Identified 'Conclusions' Section:").</w:t>
      </w:r>
    </w:p>
    <w:p w:rsidR="00B45332" w:rsidRPr="00B45332" w:rsidRDefault="00B45332" w:rsidP="00B45332">
      <w:pPr>
        <w:pStyle w:val="NormalWeb"/>
        <w:numPr>
          <w:ilvl w:val="0"/>
          <w:numId w:val="76"/>
        </w:numPr>
        <w:spacing w:before="0" w:beforeAutospacing="0" w:after="0" w:afterAutospacing="0"/>
        <w:ind w:left="360" w:hanging="360"/>
        <w:textAlignment w:val="baseline"/>
        <w:rPr>
          <w:rFonts w:ascii="Calibri" w:hAnsi="Calibri" w:cs="Calibri"/>
          <w:color w:val="000000"/>
          <w:sz w:val="20"/>
          <w:szCs w:val="20"/>
        </w:rPr>
      </w:pPr>
      <w:r w:rsidRPr="00B45332">
        <w:rPr>
          <w:rFonts w:ascii="Calibri" w:hAnsi="Calibri" w:cs="Calibri"/>
          <w:b/>
          <w:bCs/>
          <w:color w:val="000000"/>
          <w:sz w:val="20"/>
          <w:szCs w:val="20"/>
        </w:rPr>
        <w:t>Itemized Sentence Listing:</w:t>
      </w:r>
    </w:p>
    <w:p w:rsidR="00B45332" w:rsidRPr="00B45332" w:rsidRDefault="00B45332" w:rsidP="00E1135F">
      <w:pPr>
        <w:pStyle w:val="NormalWeb"/>
        <w:numPr>
          <w:ilvl w:val="0"/>
          <w:numId w:val="77"/>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Source Text:</w:t>
      </w:r>
      <w:r w:rsidRPr="00B45332">
        <w:rPr>
          <w:rFonts w:ascii="Calibri" w:hAnsi="Calibri" w:cs="Calibri"/>
          <w:color w:val="000000"/>
          <w:sz w:val="20"/>
          <w:szCs w:val="20"/>
          <w:lang w:val="en-US"/>
        </w:rPr>
        <w:t xml:space="preserve"> Use the 'Conclusions' text quoted in the previous step.</w:t>
      </w:r>
    </w:p>
    <w:p w:rsidR="00B45332" w:rsidRPr="00B45332" w:rsidRDefault="00B45332" w:rsidP="00E1135F">
      <w:pPr>
        <w:pStyle w:val="NormalWeb"/>
        <w:numPr>
          <w:ilvl w:val="0"/>
          <w:numId w:val="77"/>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Action:</w:t>
      </w:r>
      <w:r w:rsidRPr="00B45332">
        <w:rPr>
          <w:rFonts w:ascii="Calibri" w:hAnsi="Calibri" w:cs="Calibri"/>
          <w:color w:val="000000"/>
          <w:sz w:val="20"/>
          <w:szCs w:val="20"/>
          <w:lang w:val="en-US"/>
        </w:rPr>
        <w:t xml:space="preserve"> Convert this 'Conclusions' text into a numbered list of its </w:t>
      </w:r>
      <w:r w:rsidRPr="00B45332">
        <w:rPr>
          <w:rFonts w:ascii="Calibri" w:hAnsi="Calibri" w:cs="Calibri"/>
          <w:b/>
          <w:bCs/>
          <w:color w:val="000000"/>
          <w:sz w:val="20"/>
          <w:szCs w:val="20"/>
          <w:lang w:val="en-US"/>
        </w:rPr>
        <w:t>individual sentences.</w:t>
      </w:r>
      <w:r w:rsidRPr="00B45332">
        <w:rPr>
          <w:rFonts w:ascii="Calibri" w:hAnsi="Calibri" w:cs="Calibri"/>
          <w:color w:val="000000"/>
          <w:sz w:val="20"/>
          <w:szCs w:val="20"/>
          <w:lang w:val="en-US"/>
        </w:rPr>
        <w:t xml:space="preserve"> This list of sentences will be the primary input for Phase 3.</w:t>
      </w:r>
    </w:p>
    <w:p w:rsidR="00B45332" w:rsidRPr="00B45332" w:rsidRDefault="00B45332" w:rsidP="00E1135F">
      <w:pPr>
        <w:pStyle w:val="NormalWeb"/>
        <w:numPr>
          <w:ilvl w:val="0"/>
          <w:numId w:val="77"/>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Output Heading:</w:t>
      </w:r>
      <w:r w:rsidRPr="00B45332">
        <w:rPr>
          <w:rFonts w:ascii="Calibri" w:hAnsi="Calibri" w:cs="Calibri"/>
          <w:color w:val="000000"/>
          <w:sz w:val="20"/>
          <w:szCs w:val="20"/>
          <w:lang w:val="en-US"/>
        </w:rPr>
        <w:t xml:space="preserve"> Use a clear heading for this list (e.g., "Extracted Sentences from Conclusions:").</w:t>
      </w:r>
    </w:p>
    <w:p w:rsidR="00B45332" w:rsidRPr="00B45332" w:rsidRDefault="00B45332" w:rsidP="00E1135F">
      <w:pPr>
        <w:pStyle w:val="NormalWeb"/>
        <w:numPr>
          <w:ilvl w:val="0"/>
          <w:numId w:val="77"/>
        </w:numPr>
        <w:tabs>
          <w:tab w:val="clear" w:pos="720"/>
          <w:tab w:val="num" w:pos="0"/>
        </w:tabs>
        <w:spacing w:before="0" w:beforeAutospacing="0" w:after="0" w:afterAutospacing="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Criteria:</w:t>
      </w:r>
      <w:r w:rsidRPr="00B45332">
        <w:rPr>
          <w:rFonts w:ascii="Calibri" w:hAnsi="Calibri" w:cs="Calibri"/>
          <w:color w:val="000000"/>
          <w:sz w:val="20"/>
          <w:szCs w:val="20"/>
          <w:lang w:val="en-US"/>
        </w:rPr>
        <w:t xml:space="preserve"> Adhere strictly to the following criteria for </w:t>
      </w:r>
      <w:r w:rsidRPr="00B45332">
        <w:rPr>
          <w:rFonts w:ascii="Calibri" w:hAnsi="Calibri" w:cs="Calibri"/>
          <w:i/>
          <w:iCs/>
          <w:color w:val="000000"/>
          <w:sz w:val="20"/>
          <w:szCs w:val="20"/>
          <w:lang w:val="en-US"/>
        </w:rPr>
        <w:t>each point</w:t>
      </w:r>
      <w:r w:rsidRPr="00B45332">
        <w:rPr>
          <w:rFonts w:ascii="Calibri" w:hAnsi="Calibri" w:cs="Calibri"/>
          <w:color w:val="000000"/>
          <w:sz w:val="20"/>
          <w:szCs w:val="20"/>
          <w:lang w:val="en-US"/>
        </w:rPr>
        <w:t xml:space="preserve"> (which will be a sentence) in the list:</w:t>
      </w:r>
    </w:p>
    <w:p w:rsidR="00B45332" w:rsidRPr="00B45332" w:rsidRDefault="00B45332" w:rsidP="00E1135F">
      <w:pPr>
        <w:pStyle w:val="NormalWeb"/>
        <w:numPr>
          <w:ilvl w:val="1"/>
          <w:numId w:val="77"/>
        </w:numPr>
        <w:tabs>
          <w:tab w:val="clear" w:pos="1440"/>
          <w:tab w:val="num" w:pos="360"/>
        </w:tabs>
        <w:spacing w:before="0" w:beforeAutospacing="0" w:after="0" w:afterAutospacing="0"/>
        <w:ind w:left="108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Sentence Unit:</w:t>
      </w:r>
      <w:r w:rsidRPr="00B45332">
        <w:rPr>
          <w:rFonts w:ascii="Calibri" w:hAnsi="Calibri" w:cs="Calibri"/>
          <w:color w:val="000000"/>
          <w:sz w:val="20"/>
          <w:szCs w:val="20"/>
          <w:lang w:val="en-US"/>
        </w:rPr>
        <w:t xml:space="preserve"> Each point in the numbered list must be a single, complete sentence taken from the source 'Conclusions' text.</w:t>
      </w:r>
    </w:p>
    <w:p w:rsidR="00B45332" w:rsidRPr="00B45332" w:rsidRDefault="00B45332" w:rsidP="00E1135F">
      <w:pPr>
        <w:pStyle w:val="NormalWeb"/>
        <w:numPr>
          <w:ilvl w:val="1"/>
          <w:numId w:val="77"/>
        </w:numPr>
        <w:tabs>
          <w:tab w:val="clear" w:pos="1440"/>
          <w:tab w:val="num" w:pos="360"/>
        </w:tabs>
        <w:spacing w:before="0" w:beforeAutospacing="0" w:after="0" w:afterAutospacing="0"/>
        <w:ind w:left="108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Exact Quotation:</w:t>
      </w:r>
      <w:r w:rsidRPr="00B45332">
        <w:rPr>
          <w:rFonts w:ascii="Calibri" w:hAnsi="Calibri" w:cs="Calibri"/>
          <w:color w:val="000000"/>
          <w:sz w:val="20"/>
          <w:szCs w:val="20"/>
          <w:lang w:val="en-US"/>
        </w:rPr>
        <w:t xml:space="preserve"> Each sentence must be quoted </w:t>
      </w:r>
      <w:r w:rsidRPr="00B45332">
        <w:rPr>
          <w:rFonts w:ascii="Calibri" w:hAnsi="Calibri" w:cs="Calibri"/>
          <w:b/>
          <w:bCs/>
          <w:color w:val="000000"/>
          <w:sz w:val="20"/>
          <w:szCs w:val="20"/>
          <w:lang w:val="en-US"/>
        </w:rPr>
        <w:t>EXACTLY</w:t>
      </w:r>
      <w:r w:rsidRPr="00B45332">
        <w:rPr>
          <w:rFonts w:ascii="Calibri" w:hAnsi="Calibri" w:cs="Calibri"/>
          <w:color w:val="000000"/>
          <w:sz w:val="20"/>
          <w:szCs w:val="20"/>
          <w:lang w:val="en-US"/>
        </w:rPr>
        <w:t xml:space="preserve"> as it appears in the source 'Conclusions' text. Do not rephrase, summarize, or alter the original wording in any way.</w:t>
      </w:r>
    </w:p>
    <w:p w:rsidR="00B45332" w:rsidRPr="00B45332" w:rsidRDefault="00B45332" w:rsidP="00E1135F">
      <w:pPr>
        <w:pStyle w:val="NormalWeb"/>
        <w:numPr>
          <w:ilvl w:val="1"/>
          <w:numId w:val="77"/>
        </w:numPr>
        <w:tabs>
          <w:tab w:val="clear" w:pos="1440"/>
          <w:tab w:val="num" w:pos="360"/>
        </w:tabs>
        <w:spacing w:before="0" w:beforeAutospacing="0" w:after="0" w:afterAutospacing="0"/>
        <w:ind w:left="108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Order Preservation:</w:t>
      </w:r>
      <w:r w:rsidRPr="00B45332">
        <w:rPr>
          <w:rFonts w:ascii="Calibri" w:hAnsi="Calibri" w:cs="Calibri"/>
          <w:color w:val="000000"/>
          <w:sz w:val="20"/>
          <w:szCs w:val="20"/>
          <w:lang w:val="en-US"/>
        </w:rPr>
        <w:t xml:space="preserve"> The sentences must be listed strictly in the order they appear in the original 'Conclusions' section.</w:t>
      </w:r>
    </w:p>
    <w:p w:rsidR="00B45332" w:rsidRPr="00B45332" w:rsidRDefault="00B45332" w:rsidP="00E1135F">
      <w:pPr>
        <w:pStyle w:val="NormalWeb"/>
        <w:numPr>
          <w:ilvl w:val="1"/>
          <w:numId w:val="77"/>
        </w:numPr>
        <w:tabs>
          <w:tab w:val="clear" w:pos="1440"/>
          <w:tab w:val="num" w:pos="360"/>
        </w:tabs>
        <w:spacing w:before="0" w:beforeAutospacing="0" w:after="0" w:afterAutospacing="0"/>
        <w:ind w:left="108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No New Text Introduction:</w:t>
      </w:r>
      <w:r w:rsidRPr="00B45332">
        <w:rPr>
          <w:rFonts w:ascii="Calibri" w:hAnsi="Calibri" w:cs="Calibri"/>
          <w:color w:val="000000"/>
          <w:sz w:val="20"/>
          <w:szCs w:val="20"/>
          <w:lang w:val="en-US"/>
        </w:rPr>
        <w:t xml:space="preserve"> You must not add any explanatory text, introductory phrases, or rephrase any part of the source material within the numbered list. Your output should </w:t>
      </w:r>
      <w:r w:rsidRPr="00B45332">
        <w:rPr>
          <w:rFonts w:ascii="Calibri" w:hAnsi="Calibri" w:cs="Calibri"/>
          <w:i/>
          <w:iCs/>
          <w:color w:val="000000"/>
          <w:sz w:val="20"/>
          <w:szCs w:val="20"/>
          <w:lang w:val="en-US"/>
        </w:rPr>
        <w:t>only</w:t>
      </w:r>
      <w:r w:rsidRPr="00B45332">
        <w:rPr>
          <w:rFonts w:ascii="Calibri" w:hAnsi="Calibri" w:cs="Calibri"/>
          <w:color w:val="000000"/>
          <w:sz w:val="20"/>
          <w:szCs w:val="20"/>
          <w:lang w:val="en-US"/>
        </w:rPr>
        <w:t xml:space="preserve"> consist of the numbered list of sentences derived directly from the 'Conclusions' text.</w:t>
      </w:r>
    </w:p>
    <w:p w:rsidR="00B45332" w:rsidRPr="00B45332" w:rsidRDefault="00B45332" w:rsidP="00B45332">
      <w:pPr>
        <w:pStyle w:val="Heading3"/>
        <w:rPr>
          <w:sz w:val="20"/>
        </w:rPr>
      </w:pPr>
      <w:r w:rsidRPr="00B45332">
        <w:t>Phase 3: Linguistic Flow and Pronoun Reference Analysis</w:t>
      </w:r>
    </w:p>
    <w:p w:rsidR="00B45332" w:rsidRPr="00B45332" w:rsidRDefault="00B45332" w:rsidP="00B45332">
      <w:pPr>
        <w:pStyle w:val="NormalWeb"/>
        <w:spacing w:before="0" w:beforeAutospacing="0" w:after="0" w:afterAutospacing="0"/>
        <w:rPr>
          <w:rFonts w:ascii="Calibri" w:hAnsi="Calibri" w:cs="Calibri"/>
          <w:sz w:val="20"/>
          <w:szCs w:val="20"/>
          <w:lang w:val="en-US"/>
        </w:rPr>
      </w:pPr>
      <w:r w:rsidRPr="00B45332">
        <w:rPr>
          <w:rFonts w:ascii="Calibri" w:hAnsi="Calibri" w:cs="Calibri"/>
          <w:b/>
          <w:bCs/>
          <w:color w:val="000000"/>
          <w:sz w:val="20"/>
          <w:szCs w:val="20"/>
          <w:lang w:val="en-US"/>
        </w:rPr>
        <w:t>(This phase analyzes the sentences of the 'Conclusions' section, as extracted by Phase 2, for vague/ambiguous pronoun references and issues affecting logical flow.)</w:t>
      </w:r>
    </w:p>
    <w:p w:rsidR="00B45332" w:rsidRPr="00B45332" w:rsidRDefault="00B45332" w:rsidP="00B45332"/>
    <w:p w:rsidR="00B45332" w:rsidRPr="00B45332" w:rsidRDefault="00B45332" w:rsidP="00B45332">
      <w:pPr>
        <w:pStyle w:val="NormalWeb"/>
        <w:spacing w:before="0" w:beforeAutospacing="0" w:after="0" w:afterAutospacing="0"/>
        <w:rPr>
          <w:rFonts w:ascii="Calibri" w:hAnsi="Calibri" w:cs="Calibri"/>
          <w:sz w:val="20"/>
          <w:szCs w:val="20"/>
          <w:lang w:val="en-US"/>
        </w:rPr>
      </w:pPr>
      <w:r w:rsidRPr="00B45332">
        <w:rPr>
          <w:rFonts w:ascii="Calibri" w:hAnsi="Calibri" w:cs="Calibri"/>
          <w:b/>
          <w:bCs/>
          <w:color w:val="000000"/>
          <w:sz w:val="20"/>
          <w:szCs w:val="20"/>
          <w:lang w:val="en-US"/>
        </w:rPr>
        <w:t>Goal:</w:t>
      </w:r>
      <w:r w:rsidRPr="00B45332">
        <w:rPr>
          <w:rFonts w:ascii="Calibri" w:hAnsi="Calibri" w:cs="Calibri"/>
          <w:color w:val="000000"/>
          <w:sz w:val="20"/>
          <w:szCs w:val="20"/>
          <w:lang w:val="en-US"/>
        </w:rPr>
        <w:t xml:space="preserve"> To meticulously analyze the sentences of the 'Conclusions' section in sequence to:</w:t>
      </w:r>
    </w:p>
    <w:p w:rsidR="00B45332" w:rsidRPr="00B45332" w:rsidRDefault="00B45332" w:rsidP="00B45332"/>
    <w:p w:rsidR="00B45332" w:rsidRPr="00B45332" w:rsidRDefault="00B45332" w:rsidP="00E1135F">
      <w:pPr>
        <w:pStyle w:val="NormalWeb"/>
        <w:numPr>
          <w:ilvl w:val="0"/>
          <w:numId w:val="78"/>
        </w:numPr>
        <w:tabs>
          <w:tab w:val="clear" w:pos="720"/>
          <w:tab w:val="num" w:pos="360"/>
        </w:tabs>
        <w:spacing w:before="0" w:beforeAutospacing="0" w:after="0" w:afterAutospacing="0"/>
        <w:ind w:left="36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 xml:space="preserve">Identify any pronouns (especially demonstrative pronouns like "this," "that," and personal pronouns like "it," "they" when used to refer to earlier concepts or entities) whose antecedents are vague, ambiguous, or insufficiently specified </w:t>
      </w:r>
      <w:r w:rsidRPr="00B45332">
        <w:rPr>
          <w:rFonts w:ascii="Calibri" w:hAnsi="Calibri" w:cs="Calibri"/>
          <w:i/>
          <w:iCs/>
          <w:color w:val="000000"/>
          <w:sz w:val="20"/>
          <w:szCs w:val="20"/>
          <w:lang w:val="en-US"/>
        </w:rPr>
        <w:t>strictly within the textual context of the 'Conclusions' section itself</w:t>
      </w:r>
      <w:r w:rsidRPr="00B45332">
        <w:rPr>
          <w:rFonts w:ascii="Calibri" w:hAnsi="Calibri" w:cs="Calibri"/>
          <w:color w:val="000000"/>
          <w:sz w:val="20"/>
          <w:szCs w:val="20"/>
          <w:lang w:val="en-US"/>
        </w:rPr>
        <w:t>.</w:t>
      </w:r>
    </w:p>
    <w:p w:rsidR="00B45332" w:rsidRPr="00B45332" w:rsidRDefault="00B45332" w:rsidP="00E1135F">
      <w:pPr>
        <w:pStyle w:val="NormalWeb"/>
        <w:numPr>
          <w:ilvl w:val="0"/>
          <w:numId w:val="78"/>
        </w:numPr>
        <w:tabs>
          <w:tab w:val="clear" w:pos="720"/>
          <w:tab w:val="num" w:pos="360"/>
        </w:tabs>
        <w:spacing w:before="0" w:beforeAutospacing="0" w:after="0" w:afterAutospacing="0"/>
        <w:ind w:left="36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Assess and note aspects of linguistic flow between sentences.</w:t>
      </w:r>
    </w:p>
    <w:p w:rsidR="00B45332" w:rsidRPr="00B45332" w:rsidRDefault="00B45332" w:rsidP="00B45332"/>
    <w:p w:rsidR="00B45332" w:rsidRPr="00B45332" w:rsidRDefault="00B45332" w:rsidP="00B45332">
      <w:pPr>
        <w:pStyle w:val="NormalWeb"/>
        <w:spacing w:before="0" w:beforeAutospacing="0" w:after="0" w:afterAutospacing="0"/>
        <w:rPr>
          <w:rFonts w:ascii="Calibri" w:hAnsi="Calibri" w:cs="Calibri"/>
          <w:sz w:val="20"/>
          <w:szCs w:val="20"/>
        </w:rPr>
      </w:pPr>
      <w:r w:rsidRPr="00B45332">
        <w:rPr>
          <w:rFonts w:ascii="Calibri" w:hAnsi="Calibri" w:cs="Calibri"/>
          <w:b/>
          <w:bCs/>
          <w:color w:val="000000"/>
          <w:sz w:val="20"/>
          <w:szCs w:val="20"/>
          <w:lang w:val="en-US"/>
        </w:rPr>
        <w:t>Procedure:</w:t>
      </w:r>
      <w:r w:rsidRPr="00B45332">
        <w:rPr>
          <w:rFonts w:ascii="Calibri" w:hAnsi="Calibri" w:cs="Calibri"/>
          <w:color w:val="000000"/>
          <w:sz w:val="20"/>
          <w:szCs w:val="20"/>
          <w:lang w:val="en-US"/>
        </w:rPr>
        <w:t xml:space="preserve"> You will go through each sentence of the 'Conclusions' section one at a time, in the order they were extracted by Phase 2. </w:t>
      </w:r>
      <w:r w:rsidRPr="00B45332">
        <w:rPr>
          <w:rFonts w:ascii="Calibri" w:hAnsi="Calibri" w:cs="Calibri"/>
          <w:color w:val="000000"/>
          <w:sz w:val="20"/>
          <w:szCs w:val="20"/>
        </w:rPr>
        <w:t>For each sentence:</w:t>
      </w:r>
    </w:p>
    <w:p w:rsidR="00B45332" w:rsidRPr="00B45332" w:rsidRDefault="00B45332" w:rsidP="00B45332"/>
    <w:p w:rsidR="00B45332" w:rsidRPr="00B45332" w:rsidRDefault="00B45332" w:rsidP="00E1135F">
      <w:pPr>
        <w:pStyle w:val="NormalWeb"/>
        <w:numPr>
          <w:ilvl w:val="0"/>
          <w:numId w:val="79"/>
        </w:numPr>
        <w:tabs>
          <w:tab w:val="clear" w:pos="720"/>
          <w:tab w:val="num" w:pos="360"/>
        </w:tabs>
        <w:spacing w:before="0" w:beforeAutospacing="0" w:after="0" w:afterAutospacing="0"/>
        <w:ind w:left="36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Quote the Current Sentence:</w:t>
      </w:r>
      <w:r w:rsidRPr="00B45332">
        <w:rPr>
          <w:rFonts w:ascii="Calibri" w:hAnsi="Calibri" w:cs="Calibri"/>
          <w:color w:val="000000"/>
          <w:sz w:val="20"/>
          <w:szCs w:val="20"/>
          <w:lang w:val="en-US"/>
        </w:rPr>
        <w:t xml:space="preserve"> Clearly display the full original sentence being processed (e.g., "Processing Sentence [N]: [Full Sentence Text]").</w:t>
      </w:r>
    </w:p>
    <w:p w:rsidR="00B45332" w:rsidRPr="00B45332" w:rsidRDefault="00B45332" w:rsidP="00E1135F">
      <w:pPr>
        <w:pStyle w:val="NormalWeb"/>
        <w:numPr>
          <w:ilvl w:val="0"/>
          <w:numId w:val="79"/>
        </w:numPr>
        <w:tabs>
          <w:tab w:val="clear" w:pos="720"/>
          <w:tab w:val="num" w:pos="360"/>
        </w:tabs>
        <w:spacing w:before="0" w:beforeAutospacing="0" w:after="0" w:afterAutospacing="0"/>
        <w:ind w:left="360"/>
        <w:textAlignment w:val="baseline"/>
        <w:rPr>
          <w:rFonts w:ascii="Calibri" w:hAnsi="Calibri" w:cs="Calibri"/>
          <w:color w:val="000000"/>
          <w:sz w:val="20"/>
          <w:szCs w:val="20"/>
        </w:rPr>
      </w:pPr>
      <w:r w:rsidRPr="00B45332">
        <w:rPr>
          <w:rFonts w:ascii="Calibri" w:hAnsi="Calibri" w:cs="Calibri"/>
          <w:b/>
          <w:bCs/>
          <w:color w:val="000000"/>
          <w:sz w:val="20"/>
          <w:szCs w:val="20"/>
        </w:rPr>
        <w:t>Pronoun Reference Analysis:</w:t>
      </w:r>
    </w:p>
    <w:p w:rsidR="00B45332" w:rsidRPr="00B45332" w:rsidRDefault="00B45332" w:rsidP="00E1135F">
      <w:pPr>
        <w:pStyle w:val="NormalWeb"/>
        <w:numPr>
          <w:ilvl w:val="1"/>
          <w:numId w:val="80"/>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Identify all candidate pronouns in the current sentence that refer back to previously mentioned concepts or entities (focus on demonstrative pronouns like "this," "that," "these," "those" when used pronominally, and personal pronouns like "it," "they").</w:t>
      </w:r>
    </w:p>
    <w:p w:rsidR="00B45332" w:rsidRPr="00B45332" w:rsidRDefault="00B45332" w:rsidP="00E1135F">
      <w:pPr>
        <w:pStyle w:val="NormalWeb"/>
        <w:numPr>
          <w:ilvl w:val="1"/>
          <w:numId w:val="80"/>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 xml:space="preserve">For each candidate pronoun, apply the following </w:t>
      </w:r>
      <w:r w:rsidRPr="00B45332">
        <w:rPr>
          <w:rFonts w:ascii="Calibri" w:hAnsi="Calibri" w:cs="Calibri"/>
          <w:b/>
          <w:bCs/>
          <w:color w:val="000000"/>
          <w:sz w:val="20"/>
          <w:szCs w:val="20"/>
          <w:lang w:val="en-US"/>
        </w:rPr>
        <w:t>strict constraints</w:t>
      </w:r>
      <w:r w:rsidRPr="00B45332">
        <w:rPr>
          <w:rFonts w:ascii="Calibri" w:hAnsi="Calibri" w:cs="Calibri"/>
          <w:color w:val="000000"/>
          <w:sz w:val="20"/>
          <w:szCs w:val="20"/>
          <w:lang w:val="en-US"/>
        </w:rPr>
        <w:t xml:space="preserve"> to determine if it is vague or ambiguous:</w:t>
      </w:r>
    </w:p>
    <w:p w:rsidR="00B45332" w:rsidRPr="00B45332" w:rsidRDefault="00B45332" w:rsidP="00E1135F">
      <w:pPr>
        <w:pStyle w:val="NormalWeb"/>
        <w:numPr>
          <w:ilvl w:val="2"/>
          <w:numId w:val="81"/>
        </w:numPr>
        <w:tabs>
          <w:tab w:val="clear" w:pos="2160"/>
          <w:tab w:val="num" w:pos="1080"/>
        </w:tabs>
        <w:spacing w:before="0" w:beforeAutospacing="0" w:after="0" w:afterAutospacing="0"/>
        <w:ind w:left="108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Constraint 1) Antecedent Location:</w:t>
      </w:r>
      <w:r w:rsidRPr="00B45332">
        <w:rPr>
          <w:rFonts w:ascii="Calibri" w:hAnsi="Calibri" w:cs="Calibri"/>
          <w:color w:val="000000"/>
          <w:sz w:val="20"/>
          <w:szCs w:val="20"/>
          <w:lang w:val="en-US"/>
        </w:rPr>
        <w:t xml:space="preserve"> The antecedent (the specific word(s), phrase(s), or concept the pronoun refers to) </w:t>
      </w:r>
      <w:r w:rsidRPr="00B45332">
        <w:rPr>
          <w:rFonts w:ascii="Calibri" w:hAnsi="Calibri" w:cs="Calibri"/>
          <w:b/>
          <w:bCs/>
          <w:color w:val="000000"/>
          <w:sz w:val="20"/>
          <w:szCs w:val="20"/>
          <w:lang w:val="en-US"/>
        </w:rPr>
        <w:t>MUST</w:t>
      </w:r>
      <w:r w:rsidRPr="00B45332">
        <w:rPr>
          <w:rFonts w:ascii="Calibri" w:hAnsi="Calibri" w:cs="Calibri"/>
          <w:color w:val="000000"/>
          <w:sz w:val="20"/>
          <w:szCs w:val="20"/>
          <w:lang w:val="en-US"/>
        </w:rPr>
        <w:t xml:space="preserve"> be explicitly present as text within the 'Conclusions' section (i.e., in the current or preceding sentences you have been given) and </w:t>
      </w:r>
      <w:r w:rsidRPr="00B45332">
        <w:rPr>
          <w:rFonts w:ascii="Calibri" w:hAnsi="Calibri" w:cs="Calibri"/>
          <w:b/>
          <w:bCs/>
          <w:color w:val="000000"/>
          <w:sz w:val="20"/>
          <w:szCs w:val="20"/>
          <w:lang w:val="en-US"/>
        </w:rPr>
        <w:t>MUST</w:t>
      </w:r>
      <w:r w:rsidRPr="00B45332">
        <w:rPr>
          <w:rFonts w:ascii="Calibri" w:hAnsi="Calibri" w:cs="Calibri"/>
          <w:color w:val="000000"/>
          <w:sz w:val="20"/>
          <w:szCs w:val="20"/>
          <w:lang w:val="en-US"/>
        </w:rPr>
        <w:t xml:space="preserve"> appear </w:t>
      </w:r>
      <w:r w:rsidRPr="00B45332">
        <w:rPr>
          <w:rFonts w:ascii="Calibri" w:hAnsi="Calibri" w:cs="Calibri"/>
          <w:i/>
          <w:iCs/>
          <w:color w:val="000000"/>
          <w:sz w:val="20"/>
          <w:szCs w:val="20"/>
          <w:lang w:val="en-US"/>
        </w:rPr>
        <w:t>before</w:t>
      </w:r>
      <w:r w:rsidRPr="00B45332">
        <w:rPr>
          <w:rFonts w:ascii="Calibri" w:hAnsi="Calibri" w:cs="Calibri"/>
          <w:color w:val="000000"/>
          <w:sz w:val="20"/>
          <w:szCs w:val="20"/>
          <w:lang w:val="en-US"/>
        </w:rPr>
        <w:t xml:space="preserve"> the pronoun in question.</w:t>
      </w:r>
    </w:p>
    <w:p w:rsidR="00B45332" w:rsidRPr="00B45332" w:rsidRDefault="00B45332" w:rsidP="00E1135F">
      <w:pPr>
        <w:pStyle w:val="NormalWeb"/>
        <w:numPr>
          <w:ilvl w:val="2"/>
          <w:numId w:val="81"/>
        </w:numPr>
        <w:tabs>
          <w:tab w:val="clear" w:pos="2160"/>
          <w:tab w:val="num" w:pos="1080"/>
        </w:tabs>
        <w:spacing w:before="0" w:beforeAutospacing="0" w:after="0" w:afterAutospacing="0"/>
        <w:ind w:left="108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lastRenderedPageBreak/>
        <w:t>(Constraint 2) Determiners vs. Pronouns:</w:t>
      </w:r>
      <w:r w:rsidRPr="00B45332">
        <w:rPr>
          <w:rFonts w:ascii="Calibri" w:hAnsi="Calibri" w:cs="Calibri"/>
          <w:color w:val="000000"/>
          <w:sz w:val="20"/>
          <w:szCs w:val="20"/>
          <w:lang w:val="en-US"/>
        </w:rPr>
        <w:t xml:space="preserve"> A determiner (e.g., "this," "that," "these," "those") modifying a closely following noun (e.g., "this paper," "these results," "this work") should generally </w:t>
      </w:r>
      <w:r w:rsidRPr="00B45332">
        <w:rPr>
          <w:rFonts w:ascii="Calibri" w:hAnsi="Calibri" w:cs="Calibri"/>
          <w:b/>
          <w:bCs/>
          <w:color w:val="000000"/>
          <w:sz w:val="20"/>
          <w:szCs w:val="20"/>
          <w:lang w:val="en-US"/>
        </w:rPr>
        <w:t>not</w:t>
      </w:r>
      <w:r w:rsidRPr="00B45332">
        <w:rPr>
          <w:rFonts w:ascii="Calibri" w:hAnsi="Calibri" w:cs="Calibri"/>
          <w:color w:val="000000"/>
          <w:sz w:val="20"/>
          <w:szCs w:val="20"/>
          <w:lang w:val="en-US"/>
        </w:rPr>
        <w:t xml:space="preserve"> be flagged as inherently vague for the purpose of this analysis if the resulting noun phrase has a clear and standard meaning in the context of a conclusions section. The primary focus is on pronouns standing more independently or referring to broader concepts. Relative pronouns (like "which," "who," "that" introducing a dependent clause) that have clear, immediate grammatical antecedents within the same sentence are also generally not the target unless their antecedent itself is part of a vague construction.</w:t>
      </w:r>
    </w:p>
    <w:p w:rsidR="00B45332" w:rsidRPr="00B45332" w:rsidRDefault="00B45332" w:rsidP="00E1135F">
      <w:pPr>
        <w:pStyle w:val="NormalWeb"/>
        <w:numPr>
          <w:ilvl w:val="2"/>
          <w:numId w:val="81"/>
        </w:numPr>
        <w:tabs>
          <w:tab w:val="clear" w:pos="2160"/>
          <w:tab w:val="num" w:pos="1080"/>
        </w:tabs>
        <w:spacing w:before="0" w:beforeAutospacing="0" w:after="0" w:afterAutospacing="0"/>
        <w:ind w:left="108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Constraint 3) Context for Antecedent Identification:</w:t>
      </w:r>
      <w:r w:rsidRPr="00B45332">
        <w:rPr>
          <w:rFonts w:ascii="Calibri" w:hAnsi="Calibri" w:cs="Calibri"/>
          <w:color w:val="000000"/>
          <w:sz w:val="20"/>
          <w:szCs w:val="20"/>
          <w:lang w:val="en-US"/>
        </w:rPr>
        <w:t xml:space="preserve"> The context for identifying an antecedent is </w:t>
      </w:r>
      <w:r w:rsidRPr="00B45332">
        <w:rPr>
          <w:rFonts w:ascii="Calibri" w:hAnsi="Calibri" w:cs="Calibri"/>
          <w:b/>
          <w:bCs/>
          <w:color w:val="000000"/>
          <w:sz w:val="20"/>
          <w:szCs w:val="20"/>
          <w:lang w:val="en-US"/>
        </w:rPr>
        <w:t>strictly limited</w:t>
      </w:r>
      <w:r w:rsidRPr="00B45332">
        <w:rPr>
          <w:rFonts w:ascii="Calibri" w:hAnsi="Calibri" w:cs="Calibri"/>
          <w:color w:val="000000"/>
          <w:sz w:val="20"/>
          <w:szCs w:val="20"/>
          <w:lang w:val="en-US"/>
        </w:rPr>
        <w:t xml:space="preserve"> to:</w:t>
      </w:r>
    </w:p>
    <w:p w:rsidR="00B45332" w:rsidRPr="00B45332" w:rsidRDefault="00B45332" w:rsidP="00E1135F">
      <w:pPr>
        <w:pStyle w:val="NormalWeb"/>
        <w:numPr>
          <w:ilvl w:val="3"/>
          <w:numId w:val="82"/>
        </w:numPr>
        <w:tabs>
          <w:tab w:val="clear" w:pos="2880"/>
          <w:tab w:val="num" w:pos="1800"/>
        </w:tabs>
        <w:spacing w:before="0" w:beforeAutospacing="0" w:after="0" w:afterAutospacing="0"/>
        <w:ind w:left="180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The sentence in which the pronoun appears.</w:t>
      </w:r>
    </w:p>
    <w:p w:rsidR="00B45332" w:rsidRPr="00B45332" w:rsidRDefault="00B45332" w:rsidP="00E1135F">
      <w:pPr>
        <w:pStyle w:val="NormalWeb"/>
        <w:numPr>
          <w:ilvl w:val="3"/>
          <w:numId w:val="82"/>
        </w:numPr>
        <w:tabs>
          <w:tab w:val="clear" w:pos="2880"/>
          <w:tab w:val="num" w:pos="1800"/>
        </w:tabs>
        <w:spacing w:before="0" w:beforeAutospacing="0" w:after="0" w:afterAutospacing="0"/>
        <w:ind w:left="180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 xml:space="preserve">The explicit text of the sentences that precede the pronoun </w:t>
      </w:r>
      <w:r w:rsidRPr="00B45332">
        <w:rPr>
          <w:rFonts w:ascii="Calibri" w:hAnsi="Calibri" w:cs="Calibri"/>
          <w:i/>
          <w:iCs/>
          <w:color w:val="000000"/>
          <w:sz w:val="20"/>
          <w:szCs w:val="20"/>
          <w:lang w:val="en-US"/>
        </w:rPr>
        <w:t>within the provided 'Conclusions' section only</w:t>
      </w:r>
      <w:r w:rsidRPr="00B45332">
        <w:rPr>
          <w:rFonts w:ascii="Calibri" w:hAnsi="Calibri" w:cs="Calibri"/>
          <w:color w:val="000000"/>
          <w:sz w:val="20"/>
          <w:szCs w:val="20"/>
          <w:lang w:val="en-US"/>
        </w:rPr>
        <w:t>.</w:t>
      </w:r>
    </w:p>
    <w:p w:rsidR="00B45332" w:rsidRPr="00B45332" w:rsidRDefault="00B45332" w:rsidP="00E1135F">
      <w:pPr>
        <w:pStyle w:val="NormalWeb"/>
        <w:numPr>
          <w:ilvl w:val="2"/>
          <w:numId w:val="82"/>
        </w:numPr>
        <w:tabs>
          <w:tab w:val="clear" w:pos="2160"/>
          <w:tab w:val="num" w:pos="1080"/>
        </w:tabs>
        <w:spacing w:before="0" w:beforeAutospacing="0" w:after="0" w:afterAutospacing="0"/>
        <w:ind w:left="108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Constraint 4) Sufficiency of Antecedent for Clarity (Crucial Rule):</w:t>
      </w:r>
    </w:p>
    <w:p w:rsidR="00B45332" w:rsidRPr="00B45332" w:rsidRDefault="00B45332" w:rsidP="00E1135F">
      <w:pPr>
        <w:pStyle w:val="NormalWeb"/>
        <w:numPr>
          <w:ilvl w:val="3"/>
          <w:numId w:val="82"/>
        </w:numPr>
        <w:tabs>
          <w:tab w:val="clear" w:pos="2880"/>
          <w:tab w:val="num" w:pos="1800"/>
        </w:tabs>
        <w:spacing w:before="0" w:beforeAutospacing="0" w:after="0" w:afterAutospacing="0"/>
        <w:ind w:left="180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 xml:space="preserve">For a pronoun to be considered </w:t>
      </w:r>
      <w:r w:rsidRPr="00B45332">
        <w:rPr>
          <w:rFonts w:ascii="Calibri" w:hAnsi="Calibri" w:cs="Calibri"/>
          <w:b/>
          <w:bCs/>
          <w:color w:val="000000"/>
          <w:sz w:val="20"/>
          <w:szCs w:val="20"/>
          <w:lang w:val="en-US"/>
        </w:rPr>
        <w:t>not vague or ambiguous</w:t>
      </w:r>
      <w:r w:rsidRPr="00B45332">
        <w:rPr>
          <w:rFonts w:ascii="Calibri" w:hAnsi="Calibri" w:cs="Calibri"/>
          <w:color w:val="000000"/>
          <w:sz w:val="20"/>
          <w:szCs w:val="20"/>
          <w:lang w:val="en-US"/>
        </w:rPr>
        <w:t xml:space="preserve">, its identified antecedent (from the strictly defined preceding text within the 'Conclusions' section) must </w:t>
      </w:r>
      <w:r w:rsidRPr="00B45332">
        <w:rPr>
          <w:rFonts w:ascii="Calibri" w:hAnsi="Calibri" w:cs="Calibri"/>
          <w:b/>
          <w:bCs/>
          <w:color w:val="000000"/>
          <w:sz w:val="20"/>
          <w:szCs w:val="20"/>
          <w:lang w:val="en-US"/>
        </w:rPr>
        <w:t>explicitly and fully support all aspects of the statement in which the pronoun is used.</w:t>
      </w:r>
    </w:p>
    <w:p w:rsidR="00B45332" w:rsidRPr="00B45332" w:rsidRDefault="00B45332" w:rsidP="00E1135F">
      <w:pPr>
        <w:pStyle w:val="NormalWeb"/>
        <w:numPr>
          <w:ilvl w:val="3"/>
          <w:numId w:val="82"/>
        </w:numPr>
        <w:tabs>
          <w:tab w:val="clear" w:pos="2880"/>
          <w:tab w:val="num" w:pos="1800"/>
        </w:tabs>
        <w:spacing w:before="0" w:beforeAutospacing="0" w:after="0" w:afterAutospacing="0"/>
        <w:ind w:left="180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This means the actual text of the antecedent must itself contain the necessary semantic components to justify all specific actions, descriptions, qualifications, and context attributed to the pronoun in its sentence.</w:t>
      </w:r>
    </w:p>
    <w:p w:rsidR="00B45332" w:rsidRPr="00B45332" w:rsidRDefault="00B45332" w:rsidP="00E1135F">
      <w:pPr>
        <w:pStyle w:val="NormalWeb"/>
        <w:numPr>
          <w:ilvl w:val="3"/>
          <w:numId w:val="82"/>
        </w:numPr>
        <w:tabs>
          <w:tab w:val="clear" w:pos="2880"/>
          <w:tab w:val="num" w:pos="1800"/>
        </w:tabs>
        <w:spacing w:before="0" w:beforeAutospacing="0" w:after="0" w:afterAutospacing="0"/>
        <w:ind w:left="180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If the antecedent provides only general support, but the sentence containing the pronoun introduces more specific qualifications, actions, or context that are not explicitly covered by the antecedent's text, then the pronoun MUST be flagged as vague or its reference deemed incompletely supported by the local textual antecedent.</w:t>
      </w:r>
    </w:p>
    <w:p w:rsidR="00B45332" w:rsidRPr="00B45332" w:rsidRDefault="00B45332" w:rsidP="00E1135F">
      <w:pPr>
        <w:pStyle w:val="NormalWeb"/>
        <w:numPr>
          <w:ilvl w:val="3"/>
          <w:numId w:val="82"/>
        </w:numPr>
        <w:tabs>
          <w:tab w:val="clear" w:pos="2880"/>
          <w:tab w:val="num" w:pos="1800"/>
        </w:tabs>
        <w:spacing w:before="0" w:beforeAutospacing="0" w:after="0" w:afterAutospacing="0"/>
        <w:ind w:left="180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 xml:space="preserve">No information, details, or inferences from any part of the broader document </w:t>
      </w:r>
      <w:r w:rsidRPr="00B45332">
        <w:rPr>
          <w:rFonts w:ascii="Calibri" w:hAnsi="Calibri" w:cs="Calibri"/>
          <w:i/>
          <w:iCs/>
          <w:color w:val="000000"/>
          <w:sz w:val="20"/>
          <w:szCs w:val="20"/>
          <w:lang w:val="en-US"/>
        </w:rPr>
        <w:t>outside</w:t>
      </w:r>
      <w:r w:rsidRPr="00B45332">
        <w:rPr>
          <w:rFonts w:ascii="Calibri" w:hAnsi="Calibri" w:cs="Calibri"/>
          <w:color w:val="000000"/>
          <w:sz w:val="20"/>
          <w:szCs w:val="20"/>
          <w:lang w:val="en-US"/>
        </w:rPr>
        <w:t xml:space="preserve"> the provided 'Conclusions' sentences may be used to bridge semantic gaps.</w:t>
      </w:r>
    </w:p>
    <w:p w:rsidR="00B45332" w:rsidRPr="00B45332" w:rsidRDefault="00B45332" w:rsidP="00E1135F">
      <w:pPr>
        <w:pStyle w:val="NormalWeb"/>
        <w:numPr>
          <w:ilvl w:val="1"/>
          <w:numId w:val="80"/>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45332">
        <w:rPr>
          <w:rFonts w:ascii="Calibri" w:hAnsi="Calibri" w:cs="Calibri"/>
          <w:b/>
          <w:bCs/>
          <w:color w:val="000000"/>
          <w:sz w:val="20"/>
          <w:szCs w:val="20"/>
        </w:rPr>
        <w:t>Reporting for Pronoun Analysis:</w:t>
      </w:r>
    </w:p>
    <w:p w:rsidR="00B45332" w:rsidRPr="00B45332" w:rsidRDefault="00B45332" w:rsidP="00E1135F">
      <w:pPr>
        <w:pStyle w:val="NormalWeb"/>
        <w:numPr>
          <w:ilvl w:val="2"/>
          <w:numId w:val="82"/>
        </w:numPr>
        <w:tabs>
          <w:tab w:val="clear" w:pos="2160"/>
          <w:tab w:val="num" w:pos="1080"/>
        </w:tabs>
        <w:spacing w:before="0" w:beforeAutospacing="0" w:after="0" w:afterAutospacing="0"/>
        <w:ind w:left="108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If no pronouns requiring this detailed antecedent analysis are identified in the sentence, state this briefly (e.g., "No standalone pronouns requiring antecedent analysis identified in this sentence.").</w:t>
      </w:r>
    </w:p>
    <w:p w:rsidR="00B45332" w:rsidRPr="00B45332" w:rsidRDefault="00B45332" w:rsidP="00E1135F">
      <w:pPr>
        <w:pStyle w:val="NormalWeb"/>
        <w:numPr>
          <w:ilvl w:val="2"/>
          <w:numId w:val="82"/>
        </w:numPr>
        <w:tabs>
          <w:tab w:val="clear" w:pos="2160"/>
          <w:tab w:val="num" w:pos="1080"/>
        </w:tabs>
        <w:spacing w:before="0" w:beforeAutospacing="0" w:after="0" w:afterAutospacing="0"/>
        <w:ind w:left="1080"/>
        <w:textAlignment w:val="baseline"/>
        <w:rPr>
          <w:rFonts w:ascii="Calibri" w:hAnsi="Calibri" w:cs="Calibri"/>
          <w:color w:val="000000"/>
          <w:sz w:val="20"/>
          <w:szCs w:val="20"/>
        </w:rPr>
      </w:pPr>
      <w:r w:rsidRPr="00B45332">
        <w:rPr>
          <w:rFonts w:ascii="Calibri" w:hAnsi="Calibri" w:cs="Calibri"/>
          <w:color w:val="000000"/>
          <w:sz w:val="20"/>
          <w:szCs w:val="20"/>
        </w:rPr>
        <w:t>For each pronoun analyzed:</w:t>
      </w:r>
    </w:p>
    <w:p w:rsidR="00B45332" w:rsidRPr="00B45332" w:rsidRDefault="00B45332" w:rsidP="00E1135F">
      <w:pPr>
        <w:pStyle w:val="NormalWeb"/>
        <w:numPr>
          <w:ilvl w:val="3"/>
          <w:numId w:val="82"/>
        </w:numPr>
        <w:tabs>
          <w:tab w:val="clear" w:pos="2880"/>
          <w:tab w:val="num" w:pos="1800"/>
        </w:tabs>
        <w:spacing w:before="0" w:beforeAutospacing="0" w:after="0" w:afterAutospacing="0"/>
        <w:ind w:left="1800"/>
        <w:textAlignment w:val="baseline"/>
        <w:rPr>
          <w:rFonts w:ascii="Calibri" w:hAnsi="Calibri" w:cs="Calibri"/>
          <w:color w:val="000000"/>
          <w:sz w:val="20"/>
          <w:szCs w:val="20"/>
        </w:rPr>
      </w:pPr>
      <w:r w:rsidRPr="00B45332">
        <w:rPr>
          <w:rFonts w:ascii="Calibri" w:hAnsi="Calibri" w:cs="Calibri"/>
          <w:color w:val="000000"/>
          <w:sz w:val="20"/>
          <w:szCs w:val="20"/>
        </w:rPr>
        <w:t>State the pronoun.</w:t>
      </w:r>
    </w:p>
    <w:p w:rsidR="00B45332" w:rsidRPr="00B45332" w:rsidRDefault="00B45332" w:rsidP="00E1135F">
      <w:pPr>
        <w:pStyle w:val="NormalWeb"/>
        <w:numPr>
          <w:ilvl w:val="3"/>
          <w:numId w:val="82"/>
        </w:numPr>
        <w:tabs>
          <w:tab w:val="clear" w:pos="2880"/>
          <w:tab w:val="num" w:pos="1800"/>
        </w:tabs>
        <w:spacing w:before="0" w:beforeAutospacing="0" w:after="0" w:afterAutospacing="0"/>
        <w:ind w:left="180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Vagueness/Ambiguity Analysis:</w:t>
      </w:r>
      <w:r w:rsidRPr="00B45332">
        <w:rPr>
          <w:rFonts w:ascii="Calibri" w:hAnsi="Calibri" w:cs="Calibri"/>
          <w:color w:val="000000"/>
          <w:sz w:val="20"/>
          <w:szCs w:val="20"/>
          <w:lang w:val="en-US"/>
        </w:rPr>
        <w:t xml:space="preserve"> Based on the constraints above, detail your reasoning. If an antecedent is considered, state what it is. If the pronoun is flagged, explain precisely why.</w:t>
      </w:r>
    </w:p>
    <w:p w:rsidR="00B45332" w:rsidRPr="00B45332" w:rsidRDefault="00B45332" w:rsidP="00E1135F">
      <w:pPr>
        <w:pStyle w:val="NormalWeb"/>
        <w:numPr>
          <w:ilvl w:val="3"/>
          <w:numId w:val="82"/>
        </w:numPr>
        <w:tabs>
          <w:tab w:val="clear" w:pos="2880"/>
          <w:tab w:val="num" w:pos="1800"/>
        </w:tabs>
        <w:spacing w:before="0" w:beforeAutospacing="0" w:after="0" w:afterAutospacing="0"/>
        <w:ind w:left="180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Conclusion:</w:t>
      </w:r>
      <w:r w:rsidRPr="00B45332">
        <w:rPr>
          <w:rFonts w:ascii="Calibri" w:hAnsi="Calibri" w:cs="Calibri"/>
          <w:color w:val="000000"/>
          <w:sz w:val="20"/>
          <w:szCs w:val="20"/>
          <w:lang w:val="en-US"/>
        </w:rPr>
        <w:t xml:space="preserve"> State clearly whether the pronoun is "Not flagged as vague/ambiguous" or "Flagged as vague/ambiguous."</w:t>
      </w:r>
    </w:p>
    <w:p w:rsidR="00B45332" w:rsidRPr="00B45332" w:rsidRDefault="00B45332" w:rsidP="00E1135F">
      <w:pPr>
        <w:pStyle w:val="NormalWeb"/>
        <w:numPr>
          <w:ilvl w:val="3"/>
          <w:numId w:val="82"/>
        </w:numPr>
        <w:tabs>
          <w:tab w:val="clear" w:pos="2880"/>
          <w:tab w:val="num" w:pos="1800"/>
        </w:tabs>
        <w:spacing w:before="0" w:beforeAutospacing="0" w:after="0" w:afterAutospacing="0"/>
        <w:ind w:left="180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If Flagged) Inferability Note:</w:t>
      </w:r>
      <w:r w:rsidRPr="00B45332">
        <w:rPr>
          <w:rFonts w:ascii="Calibri" w:hAnsi="Calibri" w:cs="Calibri"/>
          <w:color w:val="000000"/>
          <w:sz w:val="20"/>
          <w:szCs w:val="20"/>
          <w:lang w:val="en-US"/>
        </w:rPr>
        <w:t xml:space="preserve"> Briefly discuss the extent to which its intended meaning can (or cannot) be reasonably inferred </w:t>
      </w:r>
      <w:r w:rsidRPr="00B45332">
        <w:rPr>
          <w:rFonts w:ascii="Calibri" w:hAnsi="Calibri" w:cs="Calibri"/>
          <w:i/>
          <w:iCs/>
          <w:color w:val="000000"/>
          <w:sz w:val="20"/>
          <w:szCs w:val="20"/>
          <w:lang w:val="en-US"/>
        </w:rPr>
        <w:t>strictly from the preceding text within the 'Conclusions' section</w:t>
      </w:r>
      <w:r w:rsidRPr="00B45332">
        <w:rPr>
          <w:rFonts w:ascii="Calibri" w:hAnsi="Calibri" w:cs="Calibri"/>
          <w:color w:val="000000"/>
          <w:sz w:val="20"/>
          <w:szCs w:val="20"/>
          <w:lang w:val="en-US"/>
        </w:rPr>
        <w:t>.</w:t>
      </w:r>
    </w:p>
    <w:p w:rsidR="00B45332" w:rsidRPr="00B45332" w:rsidRDefault="00B45332" w:rsidP="00E1135F">
      <w:pPr>
        <w:pStyle w:val="NormalWeb"/>
        <w:numPr>
          <w:ilvl w:val="0"/>
          <w:numId w:val="82"/>
        </w:numPr>
        <w:tabs>
          <w:tab w:val="clear" w:pos="720"/>
          <w:tab w:val="num" w:pos="360"/>
        </w:tabs>
        <w:spacing w:before="0" w:beforeAutospacing="0" w:after="0" w:afterAutospacing="0"/>
        <w:ind w:left="360"/>
        <w:textAlignment w:val="baseline"/>
        <w:rPr>
          <w:rFonts w:ascii="Calibri" w:hAnsi="Calibri" w:cs="Calibri"/>
          <w:color w:val="000000"/>
          <w:sz w:val="20"/>
          <w:szCs w:val="20"/>
        </w:rPr>
      </w:pPr>
      <w:r w:rsidRPr="00B45332">
        <w:rPr>
          <w:rFonts w:ascii="Calibri" w:hAnsi="Calibri" w:cs="Calibri"/>
          <w:b/>
          <w:bCs/>
          <w:color w:val="000000"/>
          <w:sz w:val="20"/>
          <w:szCs w:val="20"/>
        </w:rPr>
        <w:t>Flow Analysis:</w:t>
      </w:r>
    </w:p>
    <w:p w:rsidR="00B45332" w:rsidRPr="00B45332" w:rsidRDefault="00B45332" w:rsidP="00E1135F">
      <w:pPr>
        <w:pStyle w:val="NormalWeb"/>
        <w:numPr>
          <w:ilvl w:val="1"/>
          <w:numId w:val="82"/>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 xml:space="preserve">After analyzing pronouns, consider the transition from the </w:t>
      </w:r>
      <w:r w:rsidRPr="00B45332">
        <w:rPr>
          <w:rFonts w:ascii="Calibri" w:hAnsi="Calibri" w:cs="Calibri"/>
          <w:i/>
          <w:iCs/>
          <w:color w:val="000000"/>
          <w:sz w:val="20"/>
          <w:szCs w:val="20"/>
          <w:lang w:val="en-US"/>
        </w:rPr>
        <w:t>immediately preceding sentence</w:t>
      </w:r>
      <w:r w:rsidRPr="00B45332">
        <w:rPr>
          <w:rFonts w:ascii="Calibri" w:hAnsi="Calibri" w:cs="Calibri"/>
          <w:color w:val="000000"/>
          <w:sz w:val="20"/>
          <w:szCs w:val="20"/>
          <w:lang w:val="en-US"/>
        </w:rPr>
        <w:t xml:space="preserve"> to the </w:t>
      </w:r>
      <w:r w:rsidRPr="00B45332">
        <w:rPr>
          <w:rFonts w:ascii="Calibri" w:hAnsi="Calibri" w:cs="Calibri"/>
          <w:i/>
          <w:iCs/>
          <w:color w:val="000000"/>
          <w:sz w:val="20"/>
          <w:szCs w:val="20"/>
          <w:lang w:val="en-US"/>
        </w:rPr>
        <w:t>current sentence</w:t>
      </w:r>
      <w:r w:rsidRPr="00B45332">
        <w:rPr>
          <w:rFonts w:ascii="Calibri" w:hAnsi="Calibri" w:cs="Calibri"/>
          <w:color w:val="000000"/>
          <w:sz w:val="20"/>
          <w:szCs w:val="20"/>
          <w:lang w:val="en-US"/>
        </w:rPr>
        <w:t>.</w:t>
      </w:r>
    </w:p>
    <w:p w:rsidR="00B45332" w:rsidRPr="00B45332" w:rsidRDefault="00B45332" w:rsidP="00E1135F">
      <w:pPr>
        <w:pStyle w:val="NormalWeb"/>
        <w:numPr>
          <w:ilvl w:val="1"/>
          <w:numId w:val="82"/>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Note on Flow:</w:t>
      </w:r>
      <w:r w:rsidRPr="00B45332">
        <w:rPr>
          <w:rFonts w:ascii="Calibri" w:hAnsi="Calibri" w:cs="Calibri"/>
          <w:color w:val="000000"/>
          <w:sz w:val="20"/>
          <w:szCs w:val="20"/>
          <w:lang w:val="en-US"/>
        </w:rPr>
        <w:t xml:space="preserve"> You must provide a brief note on the flow. If there is an obviously abrupt topic shift, a missing logical connector, or if the sentence structure is unusually convoluted in a way that obscures its connection to the previous statement, make a specific note (e.g., "Flow Note: Transition from previous sentence regarding [topic A] to current sentence on [topic B] is abrupt and lacks clear connection."). If the flow is smooth and logical, state "Flow Note: Smooth transition from previous sentence." For the first sentence of the 'Conclusions' section, state "Flow Note: N/A (first sentence)."</w:t>
      </w:r>
    </w:p>
    <w:p w:rsidR="00B45332" w:rsidRPr="00B45332" w:rsidRDefault="00B45332" w:rsidP="00B45332">
      <w:pPr>
        <w:pStyle w:val="Heading2"/>
      </w:pPr>
      <w:r w:rsidRPr="00B45332">
        <w:t>Output Formatting Summary:</w:t>
      </w:r>
    </w:p>
    <w:p w:rsidR="00B45332" w:rsidRPr="00B45332" w:rsidRDefault="00B45332" w:rsidP="00E1135F">
      <w:pPr>
        <w:pStyle w:val="NormalWeb"/>
        <w:numPr>
          <w:ilvl w:val="0"/>
          <w:numId w:val="83"/>
        </w:numPr>
        <w:tabs>
          <w:tab w:val="clear" w:pos="720"/>
          <w:tab w:val="num" w:pos="360"/>
        </w:tabs>
        <w:spacing w:before="0" w:beforeAutospacing="0" w:after="0" w:afterAutospacing="0"/>
        <w:ind w:left="36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If no 'Conclusions' section is reliably identified from the full manuscript according to the strict title criteria in Phase 1: An informative message stating this and termination of the analysis.</w:t>
      </w:r>
    </w:p>
    <w:p w:rsidR="00B45332" w:rsidRPr="00B45332" w:rsidRDefault="00B45332" w:rsidP="00E1135F">
      <w:pPr>
        <w:pStyle w:val="NormalWeb"/>
        <w:numPr>
          <w:ilvl w:val="0"/>
          <w:numId w:val="83"/>
        </w:numPr>
        <w:tabs>
          <w:tab w:val="clear" w:pos="720"/>
          <w:tab w:val="num" w:pos="360"/>
        </w:tabs>
        <w:spacing w:before="0" w:beforeAutospacing="0" w:after="0" w:afterAutospacing="0"/>
        <w:ind w:left="36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 xml:space="preserve">If a 'Conclusions' section </w:t>
      </w:r>
      <w:r w:rsidRPr="00B45332">
        <w:rPr>
          <w:rFonts w:ascii="Calibri" w:hAnsi="Calibri" w:cs="Calibri"/>
          <w:i/>
          <w:iCs/>
          <w:color w:val="000000"/>
          <w:sz w:val="20"/>
          <w:szCs w:val="20"/>
          <w:lang w:val="en-US"/>
        </w:rPr>
        <w:t>is</w:t>
      </w:r>
      <w:r w:rsidRPr="00B45332">
        <w:rPr>
          <w:rFonts w:ascii="Calibri" w:hAnsi="Calibri" w:cs="Calibri"/>
          <w:color w:val="000000"/>
          <w:sz w:val="20"/>
          <w:szCs w:val="20"/>
          <w:lang w:val="en-US"/>
        </w:rPr>
        <w:t xml:space="preserve"> identified from the full manuscript, the analysis proceeds through all phases (1, 2, and 3). The final output will be a structured report. This report will include:</w:t>
      </w:r>
    </w:p>
    <w:p w:rsidR="00B45332" w:rsidRPr="00B45332" w:rsidRDefault="00B45332" w:rsidP="00E1135F">
      <w:pPr>
        <w:pStyle w:val="NormalWeb"/>
        <w:numPr>
          <w:ilvl w:val="1"/>
          <w:numId w:val="83"/>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lastRenderedPageBreak/>
        <w:t>A statement of the identified heading for the 'Conclusions' section (from Phase 1).</w:t>
      </w:r>
    </w:p>
    <w:p w:rsidR="00B45332" w:rsidRPr="00B45332" w:rsidRDefault="00B45332" w:rsidP="00E1135F">
      <w:pPr>
        <w:pStyle w:val="NormalWeb"/>
        <w:numPr>
          <w:ilvl w:val="1"/>
          <w:numId w:val="83"/>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A heading (e.g., "Full Text of Identified 'Conclusions' Section:") followed by the block quote of the entire 'Conclusions' section (from Phase 2).</w:t>
      </w:r>
    </w:p>
    <w:p w:rsidR="00B45332" w:rsidRPr="00B45332" w:rsidRDefault="00B45332" w:rsidP="00E1135F">
      <w:pPr>
        <w:pStyle w:val="NormalWeb"/>
        <w:numPr>
          <w:ilvl w:val="1"/>
          <w:numId w:val="83"/>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A heading (e.g., "Extracted Sentences from Conclusions:") followed by the list of sentences (from Phase 2).</w:t>
      </w:r>
    </w:p>
    <w:p w:rsidR="00B45332" w:rsidRPr="00B45332" w:rsidRDefault="00B45332" w:rsidP="00E1135F">
      <w:pPr>
        <w:pStyle w:val="NormalWeb"/>
        <w:numPr>
          <w:ilvl w:val="1"/>
          <w:numId w:val="83"/>
        </w:numPr>
        <w:tabs>
          <w:tab w:val="clear" w:pos="1440"/>
          <w:tab w:val="num" w:pos="720"/>
        </w:tabs>
        <w:spacing w:before="0" w:beforeAutospacing="0" w:after="0" w:afterAutospacing="0"/>
        <w:ind w:left="72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A new section for Phase 3 results (e.g., under a heading like "Linguistic Flow and Pronoun Reference Analysis:"). This section will iterate through each sentence from the 'Conclusions' section:</w:t>
      </w:r>
    </w:p>
    <w:p w:rsidR="00B45332" w:rsidRPr="00B45332" w:rsidRDefault="00B45332" w:rsidP="00E1135F">
      <w:pPr>
        <w:pStyle w:val="NormalWeb"/>
        <w:numPr>
          <w:ilvl w:val="2"/>
          <w:numId w:val="84"/>
        </w:numPr>
        <w:tabs>
          <w:tab w:val="clear" w:pos="2160"/>
          <w:tab w:val="num" w:pos="1440"/>
        </w:tabs>
        <w:spacing w:before="0" w:beforeAutospacing="0" w:after="0" w:afterAutospacing="0"/>
        <w:ind w:left="144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Processing Sentence [N]: [Full text of sentence]"</w:t>
      </w:r>
    </w:p>
    <w:p w:rsidR="00B45332" w:rsidRPr="00B45332" w:rsidRDefault="00B45332" w:rsidP="00E1135F">
      <w:pPr>
        <w:pStyle w:val="NormalWeb"/>
        <w:numPr>
          <w:ilvl w:val="2"/>
          <w:numId w:val="84"/>
        </w:numPr>
        <w:tabs>
          <w:tab w:val="clear" w:pos="2160"/>
          <w:tab w:val="num" w:pos="1440"/>
        </w:tabs>
        <w:spacing w:before="0" w:beforeAutospacing="0" w:after="0" w:afterAutospacing="0"/>
        <w:ind w:left="144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Pronoun Reference Analysis findings (as detailed in Phase 3).</w:t>
      </w:r>
    </w:p>
    <w:p w:rsidR="00B45332" w:rsidRPr="00B45332" w:rsidRDefault="00B45332" w:rsidP="00E1135F">
      <w:pPr>
        <w:pStyle w:val="NormalWeb"/>
        <w:numPr>
          <w:ilvl w:val="2"/>
          <w:numId w:val="84"/>
        </w:numPr>
        <w:tabs>
          <w:tab w:val="clear" w:pos="2160"/>
          <w:tab w:val="num" w:pos="1440"/>
        </w:tabs>
        <w:spacing w:before="0" w:beforeAutospacing="0" w:after="0" w:afterAutospacing="0"/>
        <w:ind w:left="1440"/>
        <w:textAlignment w:val="baseline"/>
        <w:rPr>
          <w:rFonts w:ascii="Calibri" w:hAnsi="Calibri" w:cs="Calibri"/>
          <w:color w:val="000000"/>
          <w:sz w:val="20"/>
          <w:szCs w:val="20"/>
          <w:lang w:val="en-US"/>
        </w:rPr>
      </w:pPr>
      <w:r w:rsidRPr="00B45332">
        <w:rPr>
          <w:rFonts w:ascii="Calibri" w:hAnsi="Calibri" w:cs="Calibri"/>
          <w:color w:val="000000"/>
          <w:sz w:val="20"/>
          <w:szCs w:val="20"/>
          <w:lang w:val="en-US"/>
        </w:rPr>
        <w:t>Flow Analysis note (as detailed in Phase 3).</w:t>
      </w:r>
    </w:p>
    <w:p w:rsidR="00B45332" w:rsidRPr="00B45332" w:rsidRDefault="00B45332" w:rsidP="00E1135F">
      <w:pPr>
        <w:pStyle w:val="NormalWeb"/>
        <w:numPr>
          <w:ilvl w:val="0"/>
          <w:numId w:val="84"/>
        </w:numPr>
        <w:tabs>
          <w:tab w:val="clear" w:pos="720"/>
          <w:tab w:val="num" w:pos="360"/>
        </w:tabs>
        <w:spacing w:before="0" w:beforeAutospacing="0" w:after="0" w:afterAutospacing="0"/>
        <w:ind w:left="360"/>
        <w:textAlignment w:val="baseline"/>
        <w:rPr>
          <w:rFonts w:ascii="Calibri" w:hAnsi="Calibri" w:cs="Calibri"/>
          <w:color w:val="000000"/>
          <w:sz w:val="20"/>
          <w:szCs w:val="20"/>
          <w:lang w:val="en-US"/>
        </w:rPr>
      </w:pPr>
      <w:r w:rsidRPr="00B45332">
        <w:rPr>
          <w:rFonts w:ascii="Calibri" w:hAnsi="Calibri" w:cs="Calibri"/>
          <w:b/>
          <w:bCs/>
          <w:color w:val="000000"/>
          <w:sz w:val="20"/>
          <w:szCs w:val="20"/>
          <w:lang w:val="en-US"/>
        </w:rPr>
        <w:t>All textual output generated by you (including headings, messages, quoted sections, lists, sub-lists, and linguistic analysis) should be formatted using clear and appropriate Markdown.</w:t>
      </w:r>
      <w:r w:rsidRPr="00B45332">
        <w:rPr>
          <w:rFonts w:ascii="Calibri" w:hAnsi="Calibri" w:cs="Calibri"/>
          <w:color w:val="000000"/>
          <w:sz w:val="20"/>
          <w:szCs w:val="20"/>
          <w:lang w:val="en-US"/>
        </w:rPr>
        <w:t xml:space="preserve"> For instance, use </w:t>
      </w:r>
      <w:r w:rsidRPr="00B45332">
        <w:rPr>
          <w:rFonts w:ascii="Calibri" w:hAnsi="Calibri" w:cs="Calibri"/>
          <w:color w:val="188038"/>
          <w:sz w:val="20"/>
          <w:szCs w:val="20"/>
          <w:lang w:val="en-US"/>
        </w:rPr>
        <w:t>##</w:t>
      </w:r>
      <w:r w:rsidRPr="00B45332">
        <w:rPr>
          <w:rFonts w:ascii="Calibri" w:hAnsi="Calibri" w:cs="Calibri"/>
          <w:color w:val="000000"/>
          <w:sz w:val="20"/>
          <w:szCs w:val="20"/>
          <w:lang w:val="en-US"/>
        </w:rPr>
        <w:t xml:space="preserve"> or </w:t>
      </w:r>
      <w:r w:rsidRPr="00B45332">
        <w:rPr>
          <w:rFonts w:ascii="Calibri" w:hAnsi="Calibri" w:cs="Calibri"/>
          <w:color w:val="188038"/>
          <w:sz w:val="20"/>
          <w:szCs w:val="20"/>
          <w:lang w:val="en-US"/>
        </w:rPr>
        <w:t>###</w:t>
      </w:r>
      <w:r w:rsidRPr="00B45332">
        <w:rPr>
          <w:rFonts w:ascii="Calibri" w:hAnsi="Calibri" w:cs="Calibri"/>
          <w:color w:val="000000"/>
          <w:sz w:val="20"/>
          <w:szCs w:val="20"/>
          <w:lang w:val="en-US"/>
        </w:rPr>
        <w:t xml:space="preserve"> for major headings you generate for sections of your output, </w:t>
      </w:r>
      <w:r w:rsidRPr="00B45332">
        <w:rPr>
          <w:rFonts w:ascii="Calibri" w:hAnsi="Calibri" w:cs="Calibri"/>
          <w:color w:val="188038"/>
          <w:sz w:val="20"/>
          <w:szCs w:val="20"/>
          <w:lang w:val="en-US"/>
        </w:rPr>
        <w:t>####</w:t>
      </w:r>
      <w:r w:rsidRPr="00B45332">
        <w:rPr>
          <w:rFonts w:ascii="Calibri" w:hAnsi="Calibri" w:cs="Calibri"/>
          <w:color w:val="000000"/>
          <w:sz w:val="20"/>
          <w:szCs w:val="20"/>
          <w:lang w:val="en-US"/>
        </w:rPr>
        <w:t xml:space="preserve"> or </w:t>
      </w:r>
      <w:r w:rsidRPr="00B45332">
        <w:rPr>
          <w:rFonts w:ascii="Calibri" w:hAnsi="Calibri" w:cs="Calibri"/>
          <w:color w:val="188038"/>
          <w:sz w:val="20"/>
          <w:szCs w:val="20"/>
          <w:lang w:val="en-US"/>
        </w:rPr>
        <w:t>#####</w:t>
      </w:r>
      <w:r w:rsidRPr="00B45332">
        <w:rPr>
          <w:rFonts w:ascii="Calibri" w:hAnsi="Calibri" w:cs="Calibri"/>
          <w:color w:val="000000"/>
          <w:sz w:val="20"/>
          <w:szCs w:val="20"/>
          <w:lang w:val="en-US"/>
        </w:rPr>
        <w:t xml:space="preserve"> for sub-headings, blockquotes (</w:t>
      </w:r>
      <w:r w:rsidRPr="00B45332">
        <w:rPr>
          <w:rFonts w:ascii="Calibri" w:hAnsi="Calibri" w:cs="Calibri"/>
          <w:color w:val="188038"/>
          <w:sz w:val="20"/>
          <w:szCs w:val="20"/>
          <w:lang w:val="en-US"/>
        </w:rPr>
        <w:t>&gt;</w:t>
      </w:r>
      <w:r w:rsidRPr="00B45332">
        <w:rPr>
          <w:rFonts w:ascii="Calibri" w:hAnsi="Calibri" w:cs="Calibri"/>
          <w:color w:val="000000"/>
          <w:sz w:val="20"/>
          <w:szCs w:val="20"/>
          <w:lang w:val="en-US"/>
        </w:rPr>
        <w:t>) for the full quoted 'Conclusions' section, and standard Markdown numbered lists where appropriate.</w:t>
      </w:r>
    </w:p>
    <w:p w:rsidR="00B45332" w:rsidRPr="00EB0717" w:rsidRDefault="00B45332" w:rsidP="003D6364">
      <w:pPr>
        <w:spacing w:after="120"/>
      </w:pPr>
    </w:p>
    <w:p w:rsidR="00590A0D" w:rsidRPr="00EB0717" w:rsidRDefault="0041508C" w:rsidP="00590A0D">
      <w:pPr>
        <w:pStyle w:val="Heading1-A"/>
      </w:pPr>
      <w:bookmarkStart w:id="10" w:name="Fair_Use_Statement"/>
      <w:r w:rsidRPr="0064539D">
        <w:rPr>
          <w:vanish/>
        </w:rPr>
        <w:lastRenderedPageBreak/>
        <w:t>{{</w:t>
      </w:r>
      <w:r w:rsidR="00590A0D" w:rsidRPr="00EB0717">
        <w:t>Fair Use Statement - Shar</w:t>
      </w:r>
      <w:r w:rsidR="000C6653" w:rsidRPr="00EB0717">
        <w:t>ing</w:t>
      </w:r>
      <w:r w:rsidR="00590A0D" w:rsidRPr="00EB0717">
        <w:t xml:space="preserve"> Test Paper</w:t>
      </w:r>
      <w:r w:rsidRPr="0064539D">
        <w:rPr>
          <w:vanish/>
        </w:rPr>
        <w:t>}}{{BMK: #Fair_Use_Statement}}</w:t>
      </w:r>
      <w:bookmarkEnd w:id="10"/>
    </w:p>
    <w:p w:rsidR="00695DBE" w:rsidRPr="00EB0717" w:rsidRDefault="00695DBE" w:rsidP="002616B1">
      <w:pPr>
        <w:pStyle w:val="Heading2-"/>
        <w:numPr>
          <w:ilvl w:val="0"/>
          <w:numId w:val="28"/>
        </w:numPr>
      </w:pPr>
      <w:r w:rsidRPr="00EB0717">
        <w:t>Identification of Copyrighted Material:</w:t>
      </w:r>
    </w:p>
    <w:p w:rsidR="00695DBE" w:rsidRPr="00EB0717" w:rsidRDefault="00695DBE" w:rsidP="00695DBE">
      <w:pPr>
        <w:pStyle w:val="ListBullet"/>
      </w:pPr>
      <w:r w:rsidRPr="00EB0717">
        <w:rPr>
          <w:b/>
        </w:rPr>
        <w:t>Work:</w:t>
      </w:r>
      <w:r w:rsidRPr="00EB0717">
        <w:t xml:space="preserve"> "Enrichment of H217O from Tap Water, Characterization of the Enriched Water, and Properties of Several 17O-Labeled Compounds".</w:t>
      </w:r>
    </w:p>
    <w:p w:rsidR="00695DBE" w:rsidRPr="00EB0717" w:rsidRDefault="00695DBE" w:rsidP="00695DBE">
      <w:pPr>
        <w:pStyle w:val="ListBullet"/>
      </w:pPr>
      <w:r w:rsidRPr="00EB0717">
        <w:rPr>
          <w:b/>
        </w:rPr>
        <w:t>Authors:</w:t>
      </w:r>
      <w:r w:rsidRPr="00EB0717">
        <w:t xml:space="preserve"> Brinda Prasad, Andrew R. Lewis, and Erika Plettner.</w:t>
      </w:r>
    </w:p>
    <w:p w:rsidR="00695DBE" w:rsidRPr="00EB0717" w:rsidRDefault="00695DBE" w:rsidP="00695DBE">
      <w:pPr>
        <w:pStyle w:val="ListBullet"/>
      </w:pPr>
      <w:r w:rsidRPr="00EB0717">
        <w:rPr>
          <w:b/>
        </w:rPr>
        <w:t>Publication:</w:t>
      </w:r>
      <w:r w:rsidRPr="00EB0717">
        <w:t xml:space="preserve"> </w:t>
      </w:r>
      <w:r w:rsidRPr="00EB0717">
        <w:rPr>
          <w:i/>
        </w:rPr>
        <w:t>Anal. Chem.</w:t>
      </w:r>
      <w:r w:rsidRPr="00EB0717">
        <w:t xml:space="preserve"> 2011, 83, 1, 231-239.</w:t>
      </w:r>
    </w:p>
    <w:p w:rsidR="00695DBE" w:rsidRPr="00EB0717" w:rsidRDefault="00695DBE" w:rsidP="00695DBE">
      <w:pPr>
        <w:pStyle w:val="ListBullet"/>
      </w:pPr>
      <w:r w:rsidRPr="00EB0717">
        <w:rPr>
          <w:b/>
        </w:rPr>
        <w:t>DOI:</w:t>
      </w:r>
      <w:r w:rsidRPr="00EB0717">
        <w:t xml:space="preserve"> 10.1021/ac1022887.</w:t>
      </w:r>
    </w:p>
    <w:p w:rsidR="00695DBE" w:rsidRPr="00EB0717" w:rsidRDefault="00695DBE" w:rsidP="00695DBE">
      <w:pPr>
        <w:pStyle w:val="ListBullet"/>
      </w:pPr>
      <w:r w:rsidRPr="00EB0717">
        <w:rPr>
          <w:b/>
        </w:rPr>
        <w:t>Publisher/Copyright Holder</w:t>
      </w:r>
      <w:r w:rsidRPr="00EB0717">
        <w:t>: American Chemical Society.</w:t>
      </w:r>
    </w:p>
    <w:p w:rsidR="00695DBE" w:rsidRPr="00EB0717" w:rsidRDefault="00695DBE" w:rsidP="00695DBE">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FD075C" w:rsidRPr="00EB0717" w:rsidRDefault="00FD075C" w:rsidP="001C4CF2">
      <w:pPr>
        <w:pStyle w:val="Heading2-"/>
      </w:pPr>
      <w:r w:rsidRPr="00EB0717">
        <w:t>Sharing Mode:</w:t>
      </w:r>
    </w:p>
    <w:p w:rsidR="00FD075C" w:rsidRPr="00EB0717" w:rsidRDefault="00FD075C" w:rsidP="00FD075C">
      <w:pPr>
        <w:pStyle w:val="ListBullet"/>
        <w:rPr>
          <w:b/>
        </w:rPr>
      </w:pPr>
      <w:r w:rsidRPr="00EB0717">
        <w:rPr>
          <w:b/>
        </w:rPr>
        <w:t xml:space="preserve">Resource: </w:t>
      </w:r>
      <w:r w:rsidRPr="00EB0717">
        <w:t>Private Open Science Framework (OSF) project repository.</w:t>
      </w:r>
    </w:p>
    <w:p w:rsidR="00FD075C" w:rsidRPr="00B12593" w:rsidRDefault="00FD075C" w:rsidP="00FD075C">
      <w:pPr>
        <w:pStyle w:val="ListBullet"/>
        <w:rPr>
          <w:b/>
          <w:lang w:val="fr-FR"/>
        </w:rPr>
      </w:pPr>
      <w:r w:rsidRPr="00B12593">
        <w:rPr>
          <w:b/>
          <w:lang w:val="fr-FR"/>
        </w:rPr>
        <w:t>Location:</w:t>
      </w:r>
      <w:r w:rsidRPr="00B12593">
        <w:rPr>
          <w:lang w:val="fr-FR"/>
        </w:rPr>
        <w:t xml:space="preserve"> https://osf.io/nq68y/files/osfstorage?view_only=fe29ffe96a8340329f3ebd660faedd43.</w:t>
      </w:r>
    </w:p>
    <w:p w:rsidR="00FD075C" w:rsidRPr="00EB0717" w:rsidRDefault="00FD075C" w:rsidP="00FD075C">
      <w:pPr>
        <w:pStyle w:val="ListBullet"/>
        <w:rPr>
          <w:b/>
        </w:rPr>
      </w:pPr>
      <w:r w:rsidRPr="00EB0717">
        <w:rPr>
          <w:b/>
        </w:rPr>
        <w:t>Protection Measures:</w:t>
      </w:r>
      <w:r w:rsidRPr="00EB0717">
        <w:t xml:space="preserve"> Due to private nature, the resource should not be indexed by search engines.</w:t>
      </w:r>
    </w:p>
    <w:p w:rsidR="00FD075C" w:rsidRPr="00EB0717" w:rsidRDefault="00FD075C" w:rsidP="001C4CF2">
      <w:pPr>
        <w:pStyle w:val="Heading2-"/>
      </w:pPr>
      <w:r w:rsidRPr="00EB0717">
        <w:t>Assertion of Fair Use:</w:t>
      </w:r>
    </w:p>
    <w:p w:rsidR="00695DBE" w:rsidRPr="00EB0717" w:rsidRDefault="00695DBE" w:rsidP="00491A4A">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695DBE" w:rsidRPr="00EB0717" w:rsidRDefault="00695DBE" w:rsidP="001C4CF2">
      <w:pPr>
        <w:pStyle w:val="Heading2-"/>
      </w:pPr>
      <w:r w:rsidRPr="00EB0717">
        <w:t>Purpose and Character of Use (Factor 1):</w:t>
      </w:r>
    </w:p>
    <w:p w:rsidR="00695DBE" w:rsidRPr="00EB0717" w:rsidRDefault="00695DBE" w:rsidP="00FD075C">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695DBE" w:rsidRPr="00EB0717" w:rsidRDefault="00695DBE" w:rsidP="00FD075C">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695DBE" w:rsidRPr="00EB0717" w:rsidRDefault="00695DBE" w:rsidP="00FD075C">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695DBE" w:rsidRPr="00EB0717" w:rsidRDefault="00695DBE" w:rsidP="00FD075C">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695DBE" w:rsidRPr="00EB0717" w:rsidRDefault="00695DBE" w:rsidP="001C4CF2">
      <w:pPr>
        <w:pStyle w:val="Heading2-"/>
      </w:pPr>
      <w:r w:rsidRPr="00EB0717">
        <w:t>Nature of the Copyrighted Work (Factor 2):</w:t>
      </w:r>
    </w:p>
    <w:p w:rsidR="00695DBE" w:rsidRPr="00EB0717" w:rsidRDefault="00695DBE" w:rsidP="006F2C33">
      <w:pPr>
        <w:pStyle w:val="ListBullet"/>
      </w:pPr>
      <w:r w:rsidRPr="00EB0717">
        <w:t>The original work is a published scholarly article, typically factual in nature, a category often amenable to fair use for purposes of scholarship and critique.</w:t>
      </w:r>
    </w:p>
    <w:p w:rsidR="00695DBE" w:rsidRPr="00EB0717" w:rsidRDefault="00695DBE" w:rsidP="006F2C33">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695DBE" w:rsidRPr="00EB0717" w:rsidRDefault="00695DBE" w:rsidP="001C4CF2">
      <w:pPr>
        <w:pStyle w:val="Heading2-"/>
      </w:pPr>
      <w:r w:rsidRPr="00EB0717">
        <w:t>Amount and Substantiality of the Portion Used (Factor 3):</w:t>
      </w:r>
    </w:p>
    <w:p w:rsidR="00695DBE" w:rsidRPr="00EB0717" w:rsidRDefault="00695DBE" w:rsidP="00491A4A">
      <w:pPr>
        <w:spacing w:after="120"/>
        <w:ind w:left="360"/>
      </w:pPr>
      <w:r w:rsidRPr="00EB0717">
        <w:t>The entire article and its complete Supporting Information are utilized and shared in a combined format.</w:t>
      </w:r>
    </w:p>
    <w:p w:rsidR="00695DBE" w:rsidRPr="00EB0717" w:rsidRDefault="00695DBE" w:rsidP="00491A4A">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491A4A" w:rsidRPr="00EB0717" w:rsidRDefault="00491A4A" w:rsidP="00491A4A">
      <w:pPr>
        <w:spacing w:after="120"/>
        <w:ind w:left="360"/>
      </w:pPr>
    </w:p>
    <w:p w:rsidR="00695DBE" w:rsidRPr="00EB0717" w:rsidRDefault="00695DBE" w:rsidP="001C4CF2">
      <w:pPr>
        <w:pStyle w:val="Heading2-"/>
      </w:pPr>
      <w:r w:rsidRPr="00EB0717">
        <w:t>Effect of the Use upon the Potential Market for or Value of the Copyrighted Work (Factor 4):</w:t>
      </w:r>
    </w:p>
    <w:p w:rsidR="00695DBE" w:rsidRPr="00EB0717" w:rsidRDefault="00695DBE" w:rsidP="00491A4A">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695DBE" w:rsidRPr="00EB0717" w:rsidRDefault="00695DBE" w:rsidP="00491A4A">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695DBE" w:rsidRPr="00EB0717" w:rsidRDefault="00695DBE" w:rsidP="00491A4A">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695DBE" w:rsidRPr="00EB0717" w:rsidRDefault="00695DBE" w:rsidP="00491A4A">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695DBE" w:rsidRPr="00EB0717" w:rsidRDefault="00695DBE" w:rsidP="00491A4A">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695DBE" w:rsidRPr="00EB0717" w:rsidRDefault="00695DBE" w:rsidP="001C4CF2">
      <w:pPr>
        <w:pStyle w:val="Heading2-"/>
      </w:pPr>
      <w:r w:rsidRPr="00EB0717">
        <w:t>Conclusion:</w:t>
      </w:r>
    </w:p>
    <w:p w:rsidR="00695DBE" w:rsidRPr="00EB0717" w:rsidRDefault="00695DBE" w:rsidP="006C7AB5">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695DBE" w:rsidRPr="00EB0717" w:rsidRDefault="00695DBE" w:rsidP="006C7AB5">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695DBE" w:rsidRPr="00EB0717" w:rsidRDefault="00695DBE" w:rsidP="00695DBE">
      <w:pPr>
        <w:spacing w:after="120"/>
      </w:pPr>
    </w:p>
    <w:sectPr w:rsidR="00695DBE" w:rsidRPr="00EB0717" w:rsidSect="0034694B">
      <w:headerReference w:type="default" r:id="rId13"/>
      <w:type w:val="continuous"/>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D0C42" w:rsidRDefault="001D0C42">
      <w:r>
        <w:separator/>
      </w:r>
    </w:p>
  </w:endnote>
  <w:endnote w:type="continuationSeparator" w:id="0">
    <w:p w:rsidR="001D0C42" w:rsidRDefault="001D0C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WprpgpClxlmyTjqbjtTssvqxPrwkhjA">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62D1" w:rsidRDefault="008D62D1">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62D1" w:rsidRDefault="008D62D1" w:rsidP="008542E9">
    <w:pPr>
      <w:jc w:val="center"/>
      <w:rPr>
        <w:sz w:val="16"/>
        <w:szCs w:val="16"/>
      </w:rPr>
    </w:pP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1E0" w:firstRow="1" w:lastRow="1" w:firstColumn="1" w:lastColumn="1" w:noHBand="0" w:noVBand="0"/>
    </w:tblPr>
    <w:tblGrid>
      <w:gridCol w:w="4680"/>
      <w:gridCol w:w="4680"/>
    </w:tblGrid>
    <w:tr w:rsidR="008D62D1">
      <w:trPr>
        <w:jc w:val="center"/>
      </w:trPr>
      <w:tc>
        <w:tcPr>
          <w:tcW w:w="2500" w:type="pct"/>
        </w:tcPr>
        <w:p w:rsidR="008D62D1" w:rsidRDefault="008D62D1" w:rsidP="008542E9">
          <w:pPr>
            <w:spacing w:before="60"/>
          </w:pPr>
          <w:r>
            <w:fldChar w:fldCharType="begin"/>
          </w:r>
          <w:r>
            <w:instrText xml:space="preserve"> DATE  \@ "MMMM d, yyyy"  \* MERGEFORMAT </w:instrText>
          </w:r>
          <w:r>
            <w:fldChar w:fldCharType="separate"/>
          </w:r>
          <w:r w:rsidR="00A3364C">
            <w:rPr>
              <w:noProof/>
            </w:rPr>
            <w:t>May 29, 2025</w:t>
          </w:r>
          <w:r>
            <w:fldChar w:fldCharType="end"/>
          </w:r>
        </w:p>
      </w:tc>
      <w:tc>
        <w:tcPr>
          <w:tcW w:w="2500" w:type="pct"/>
        </w:tcPr>
        <w:p w:rsidR="008D62D1" w:rsidRDefault="008D62D1" w:rsidP="008542E9">
          <w:pPr>
            <w:spacing w:before="60"/>
            <w:jc w:val="right"/>
          </w:pPr>
          <w:r>
            <w:fldChar w:fldCharType="begin"/>
          </w:r>
          <w:r>
            <w:instrText xml:space="preserve"> PAGE   \* MERGEFORMAT </w:instrText>
          </w:r>
          <w:r>
            <w:fldChar w:fldCharType="separate"/>
          </w:r>
          <w:r w:rsidR="00A3364C">
            <w:rPr>
              <w:noProof/>
            </w:rPr>
            <w:t>21</w:t>
          </w:r>
          <w:r>
            <w:fldChar w:fldCharType="end"/>
          </w:r>
        </w:p>
      </w:tc>
    </w:tr>
  </w:tbl>
  <w:p w:rsidR="008D62D1" w:rsidRPr="00064BEB" w:rsidRDefault="008D62D1" w:rsidP="008542E9">
    <w:pPr>
      <w:jc w:val="center"/>
      <w:rPr>
        <w:sz w:val="16"/>
        <w:szCs w:val="16"/>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D62D1" w:rsidRDefault="008D62D1" w:rsidP="008542E9">
    <w:pPr>
      <w:jc w:val="center"/>
      <w:rPr>
        <w:sz w:val="16"/>
        <w:szCs w:val="16"/>
      </w:rPr>
    </w:pP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1E0" w:firstRow="1" w:lastRow="1" w:firstColumn="1" w:lastColumn="1" w:noHBand="0" w:noVBand="0"/>
    </w:tblPr>
    <w:tblGrid>
      <w:gridCol w:w="4680"/>
      <w:gridCol w:w="4680"/>
    </w:tblGrid>
    <w:tr w:rsidR="008D62D1">
      <w:trPr>
        <w:jc w:val="center"/>
      </w:trPr>
      <w:tc>
        <w:tcPr>
          <w:tcW w:w="2500" w:type="pct"/>
        </w:tcPr>
        <w:p w:rsidR="008D62D1" w:rsidRDefault="008D62D1" w:rsidP="008542E9">
          <w:pPr>
            <w:spacing w:before="60"/>
          </w:pPr>
          <w:r>
            <w:fldChar w:fldCharType="begin"/>
          </w:r>
          <w:r>
            <w:instrText xml:space="preserve"> DATE  \@ "MMMM d, yyyy"  \* MERGEFORMAT </w:instrText>
          </w:r>
          <w:r>
            <w:fldChar w:fldCharType="separate"/>
          </w:r>
          <w:r w:rsidR="00A3364C">
            <w:rPr>
              <w:noProof/>
            </w:rPr>
            <w:t>May 29, 2025</w:t>
          </w:r>
          <w:r>
            <w:fldChar w:fldCharType="end"/>
          </w:r>
        </w:p>
      </w:tc>
      <w:tc>
        <w:tcPr>
          <w:tcW w:w="2500" w:type="pct"/>
        </w:tcPr>
        <w:p w:rsidR="008D62D1" w:rsidRDefault="008D62D1" w:rsidP="008542E9">
          <w:pPr>
            <w:spacing w:before="60"/>
            <w:jc w:val="right"/>
          </w:pPr>
          <w:r>
            <w:fldChar w:fldCharType="begin"/>
          </w:r>
          <w:r>
            <w:instrText xml:space="preserve"> PAGE   \* MERGEFORMAT </w:instrText>
          </w:r>
          <w:r>
            <w:fldChar w:fldCharType="separate"/>
          </w:r>
          <w:r w:rsidR="00A3364C">
            <w:rPr>
              <w:noProof/>
            </w:rPr>
            <w:t>1</w:t>
          </w:r>
          <w:r>
            <w:fldChar w:fldCharType="end"/>
          </w:r>
        </w:p>
      </w:tc>
    </w:tr>
  </w:tbl>
  <w:p w:rsidR="008D62D1" w:rsidRPr="00064BEB" w:rsidRDefault="008D62D1" w:rsidP="008542E9">
    <w:pPr>
      <w:jc w:val="center"/>
      <w:rPr>
        <w:sz w:val="16"/>
        <w:szCs w:val="16"/>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D0C42" w:rsidRDefault="001D0C42">
      <w:pPr>
        <w:spacing w:line="259" w:lineRule="auto"/>
        <w:ind w:left="280"/>
      </w:pPr>
      <w:r>
        <w:separator/>
      </w:r>
    </w:p>
  </w:footnote>
  <w:footnote w:type="continuationSeparator" w:id="0">
    <w:p w:rsidR="001D0C42" w:rsidRDefault="001D0C42">
      <w:pPr>
        <w:spacing w:line="259" w:lineRule="auto"/>
        <w:ind w:left="2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shd w:val="clear" w:color="auto" w:fill="FFFFCC"/>
      <w:tblLook w:val="01E0" w:firstRow="1" w:lastRow="1" w:firstColumn="1" w:lastColumn="1" w:noHBand="0" w:noVBand="0"/>
    </w:tblPr>
    <w:tblGrid>
      <w:gridCol w:w="1187"/>
      <w:gridCol w:w="8389"/>
    </w:tblGrid>
    <w:tr w:rsidR="008D62D1">
      <w:tc>
        <w:tcPr>
          <w:tcW w:w="620" w:type="pct"/>
          <w:shd w:val="clear" w:color="auto" w:fill="FFFFCC"/>
        </w:tcPr>
        <w:p w:rsidR="008D62D1" w:rsidRDefault="008D62D1" w:rsidP="000A5BCD">
          <w:pPr>
            <w:pStyle w:val="Header"/>
            <w:rPr>
              <w:b/>
              <w:sz w:val="18"/>
              <w:szCs w:val="18"/>
            </w:rPr>
          </w:pPr>
          <w:r>
            <w:rPr>
              <w:b/>
              <w:sz w:val="18"/>
              <w:szCs w:val="18"/>
            </w:rPr>
            <w:t>APPENDIX</w:t>
          </w:r>
        </w:p>
      </w:tc>
      <w:tc>
        <w:tcPr>
          <w:tcW w:w="4380" w:type="pct"/>
          <w:shd w:val="clear" w:color="auto" w:fill="FFFFCC"/>
        </w:tcPr>
        <w:p w:rsidR="008D62D1" w:rsidRDefault="008D62D1" w:rsidP="00AB0660">
          <w:pPr>
            <w:pStyle w:val="Header"/>
            <w:jc w:val="right"/>
            <w:rPr>
              <w:b/>
              <w:sz w:val="18"/>
              <w:szCs w:val="18"/>
            </w:rPr>
          </w:pPr>
          <w:r w:rsidRPr="006A6D6C">
            <w:rPr>
              <w:b/>
              <w:sz w:val="18"/>
              <w:szCs w:val="18"/>
            </w:rPr>
            <w:fldChar w:fldCharType="begin"/>
          </w:r>
          <w:r w:rsidRPr="006A6D6C">
            <w:rPr>
              <w:b/>
              <w:sz w:val="18"/>
              <w:szCs w:val="18"/>
            </w:rPr>
            <w:instrText xml:space="preserve"> STYLEREF  "Heading 1 - A"  \* MERGEFORMAT </w:instrText>
          </w:r>
          <w:r>
            <w:rPr>
              <w:b/>
              <w:sz w:val="18"/>
              <w:szCs w:val="18"/>
            </w:rPr>
            <w:fldChar w:fldCharType="separate"/>
          </w:r>
          <w:r w:rsidR="00A3364C">
            <w:rPr>
              <w:b/>
              <w:noProof/>
              <w:sz w:val="18"/>
              <w:szCs w:val="18"/>
            </w:rPr>
            <w:t>Analysis of Conclusions – Linguistics</w:t>
          </w:r>
          <w:r w:rsidRPr="006A6D6C">
            <w:rPr>
              <w:b/>
              <w:sz w:val="18"/>
              <w:szCs w:val="18"/>
            </w:rPr>
            <w:fldChar w:fldCharType="end"/>
          </w:r>
        </w:p>
      </w:tc>
    </w:tr>
  </w:tbl>
  <w:p w:rsidR="008D62D1" w:rsidRPr="00AB0660" w:rsidRDefault="008D62D1" w:rsidP="00AB0660">
    <w:pPr>
      <w:pStyle w:val="Header"/>
      <w:jc w:val="right"/>
      <w:rPr>
        <w:sz w:val="8"/>
        <w:szCs w:val="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5A45B9C"/>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8"/>
    <w:multiLevelType w:val="singleLevel"/>
    <w:tmpl w:val="FF0E76FC"/>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08DE7782"/>
    <w:lvl w:ilvl="0">
      <w:start w:val="1"/>
      <w:numFmt w:val="bullet"/>
      <w:pStyle w:val="ListBullet"/>
      <w:lvlText w:val=""/>
      <w:lvlJc w:val="left"/>
      <w:pPr>
        <w:tabs>
          <w:tab w:val="num" w:pos="360"/>
        </w:tabs>
        <w:ind w:left="360" w:hanging="180"/>
      </w:pPr>
      <w:rPr>
        <w:rFonts w:ascii="Symbol" w:hAnsi="Symbol" w:hint="default"/>
      </w:rPr>
    </w:lvl>
  </w:abstractNum>
  <w:abstractNum w:abstractNumId="3"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4"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5"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6"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7" w15:restartNumberingAfterBreak="0">
    <w:nsid w:val="0AD12054"/>
    <w:multiLevelType w:val="hybridMultilevel"/>
    <w:tmpl w:val="DC1244B4"/>
    <w:lvl w:ilvl="0" w:tplc="0419000F">
      <w:start w:val="1"/>
      <w:numFmt w:val="decimal"/>
      <w:lvlText w:val="%1."/>
      <w:lvlJc w:val="left"/>
      <w:pPr>
        <w:tabs>
          <w:tab w:val="num" w:pos="720"/>
        </w:tabs>
        <w:ind w:left="720" w:hanging="360"/>
      </w:pPr>
    </w:lvl>
    <w:lvl w:ilvl="1" w:tplc="04190019">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8" w15:restartNumberingAfterBreak="0">
    <w:nsid w:val="0C4D1A10"/>
    <w:multiLevelType w:val="multilevel"/>
    <w:tmpl w:val="F76C8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E724E14"/>
    <w:multiLevelType w:val="multilevel"/>
    <w:tmpl w:val="38569B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1A801F1"/>
    <w:multiLevelType w:val="multilevel"/>
    <w:tmpl w:val="9E70ADD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2" w15:restartNumberingAfterBreak="0">
    <w:nsid w:val="13E5784E"/>
    <w:multiLevelType w:val="multilevel"/>
    <w:tmpl w:val="9E70ADD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5D70FF1"/>
    <w:multiLevelType w:val="multilevel"/>
    <w:tmpl w:val="634A70F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5E64CCD"/>
    <w:multiLevelType w:val="multilevel"/>
    <w:tmpl w:val="1EF26A0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8A35985"/>
    <w:multiLevelType w:val="multilevel"/>
    <w:tmpl w:val="109ED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A404CE1"/>
    <w:multiLevelType w:val="multilevel"/>
    <w:tmpl w:val="243A3F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AC77901"/>
    <w:multiLevelType w:val="multilevel"/>
    <w:tmpl w:val="C90A1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B85699A"/>
    <w:multiLevelType w:val="multilevel"/>
    <w:tmpl w:val="03BE0F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2" w15:restartNumberingAfterBreak="0">
    <w:nsid w:val="1D0B5DB4"/>
    <w:multiLevelType w:val="multilevel"/>
    <w:tmpl w:val="3B3CD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33E3EA1"/>
    <w:multiLevelType w:val="multilevel"/>
    <w:tmpl w:val="D93098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499435A"/>
    <w:multiLevelType w:val="multilevel"/>
    <w:tmpl w:val="2104FE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67F0863"/>
    <w:multiLevelType w:val="multilevel"/>
    <w:tmpl w:val="F560F3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6D14B2A"/>
    <w:multiLevelType w:val="multilevel"/>
    <w:tmpl w:val="9E70AD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7E5435C"/>
    <w:multiLevelType w:val="multilevel"/>
    <w:tmpl w:val="A60A4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956052A"/>
    <w:multiLevelType w:val="hybridMultilevel"/>
    <w:tmpl w:val="00D2CCD0"/>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9"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2D903388"/>
    <w:multiLevelType w:val="multilevel"/>
    <w:tmpl w:val="6FBE3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E327A3F"/>
    <w:multiLevelType w:val="multilevel"/>
    <w:tmpl w:val="18B674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3"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34" w15:restartNumberingAfterBreak="0">
    <w:nsid w:val="32DB3A93"/>
    <w:multiLevelType w:val="multilevel"/>
    <w:tmpl w:val="D5D83C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44D2EBB"/>
    <w:multiLevelType w:val="multilevel"/>
    <w:tmpl w:val="FF82D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4CE0E97"/>
    <w:multiLevelType w:val="multilevel"/>
    <w:tmpl w:val="F300C9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3C414F90"/>
    <w:multiLevelType w:val="multilevel"/>
    <w:tmpl w:val="FD80C6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0F12854"/>
    <w:multiLevelType w:val="multilevel"/>
    <w:tmpl w:val="95AC6C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40"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1" w15:restartNumberingAfterBreak="0">
    <w:nsid w:val="48C26C7C"/>
    <w:multiLevelType w:val="hybridMultilevel"/>
    <w:tmpl w:val="9CB441E4"/>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2"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3" w15:restartNumberingAfterBreak="0">
    <w:nsid w:val="495A3331"/>
    <w:multiLevelType w:val="multilevel"/>
    <w:tmpl w:val="9E70AD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04410D0"/>
    <w:multiLevelType w:val="multilevel"/>
    <w:tmpl w:val="7E004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59B63D1"/>
    <w:multiLevelType w:val="multilevel"/>
    <w:tmpl w:val="221A96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9F71F3A"/>
    <w:multiLevelType w:val="multilevel"/>
    <w:tmpl w:val="4B1E3D8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A210046"/>
    <w:multiLevelType w:val="multilevel"/>
    <w:tmpl w:val="43021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A2D42C2"/>
    <w:multiLevelType w:val="multilevel"/>
    <w:tmpl w:val="C3B8177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5AC62DDC"/>
    <w:multiLevelType w:val="multilevel"/>
    <w:tmpl w:val="008426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23E29DD"/>
    <w:multiLevelType w:val="multilevel"/>
    <w:tmpl w:val="9AC4D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29664BE"/>
    <w:multiLevelType w:val="multilevel"/>
    <w:tmpl w:val="9E70AD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53" w15:restartNumberingAfterBreak="0">
    <w:nsid w:val="63254A64"/>
    <w:multiLevelType w:val="multilevel"/>
    <w:tmpl w:val="22E2A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8DD375C"/>
    <w:multiLevelType w:val="multilevel"/>
    <w:tmpl w:val="F34C73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56" w15:restartNumberingAfterBreak="0">
    <w:nsid w:val="6C647ED9"/>
    <w:multiLevelType w:val="multilevel"/>
    <w:tmpl w:val="9E70AD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6F9745ED"/>
    <w:multiLevelType w:val="multilevel"/>
    <w:tmpl w:val="9E70AD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59" w15:restartNumberingAfterBreak="0">
    <w:nsid w:val="751622FE"/>
    <w:multiLevelType w:val="multilevel"/>
    <w:tmpl w:val="650C1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61" w15:restartNumberingAfterBreak="0">
    <w:nsid w:val="78C02F15"/>
    <w:multiLevelType w:val="multilevel"/>
    <w:tmpl w:val="F4562C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ED930C4"/>
    <w:multiLevelType w:val="multilevel"/>
    <w:tmpl w:val="29D2A5A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3"/>
  </w:num>
  <w:num w:numId="2">
    <w:abstractNumId w:val="7"/>
  </w:num>
  <w:num w:numId="3">
    <w:abstractNumId w:val="39"/>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5"/>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2"/>
  </w:num>
  <w:num w:numId="9">
    <w:abstractNumId w:val="3"/>
  </w:num>
  <w:num w:numId="10">
    <w:abstractNumId w:val="19"/>
  </w:num>
  <w:num w:numId="11">
    <w:abstractNumId w:val="29"/>
  </w:num>
  <w:num w:numId="12">
    <w:abstractNumId w:val="40"/>
  </w:num>
  <w:num w:numId="13">
    <w:abstractNumId w:val="32"/>
  </w:num>
  <w:num w:numId="14">
    <w:abstractNumId w:val="21"/>
  </w:num>
  <w:num w:numId="15">
    <w:abstractNumId w:val="2"/>
  </w:num>
  <w:num w:numId="16">
    <w:abstractNumId w:val="1"/>
  </w:num>
  <w:num w:numId="17">
    <w:abstractNumId w:val="58"/>
  </w:num>
  <w:num w:numId="18">
    <w:abstractNumId w:val="41"/>
  </w:num>
  <w:num w:numId="19">
    <w:abstractNumId w:val="11"/>
  </w:num>
  <w:num w:numId="20">
    <w:abstractNumId w:val="28"/>
  </w:num>
  <w:num w:numId="21">
    <w:abstractNumId w:val="60"/>
  </w:num>
  <w:num w:numId="22">
    <w:abstractNumId w:val="13"/>
  </w:num>
  <w:num w:numId="23">
    <w:abstractNumId w:val="55"/>
  </w:num>
  <w:num w:numId="24">
    <w:abstractNumId w:val="42"/>
  </w:num>
  <w:num w:numId="25">
    <w:abstractNumId w:val="63"/>
  </w:num>
  <w:num w:numId="26">
    <w:abstractNumId w:val="0"/>
  </w:num>
  <w:num w:numId="27">
    <w:abstractNumId w:val="28"/>
  </w:num>
  <w:num w:numId="28">
    <w:abstractNumId w:val="28"/>
    <w:lvlOverride w:ilvl="0">
      <w:startOverride w:val="1"/>
    </w:lvlOverride>
  </w:num>
  <w:num w:numId="29">
    <w:abstractNumId w:val="26"/>
  </w:num>
  <w:num w:numId="30">
    <w:abstractNumId w:val="45"/>
  </w:num>
  <w:num w:numId="31">
    <w:abstractNumId w:val="45"/>
    <w:lvlOverride w:ilvl="1">
      <w:lvl w:ilvl="1">
        <w:numFmt w:val="bullet"/>
        <w:lvlText w:val=""/>
        <w:lvlJc w:val="left"/>
        <w:pPr>
          <w:tabs>
            <w:tab w:val="num" w:pos="1440"/>
          </w:tabs>
          <w:ind w:left="1440" w:hanging="360"/>
        </w:pPr>
        <w:rPr>
          <w:rFonts w:ascii="Symbol" w:hAnsi="Symbol" w:hint="default"/>
          <w:sz w:val="20"/>
        </w:rPr>
      </w:lvl>
    </w:lvlOverride>
  </w:num>
  <w:num w:numId="32">
    <w:abstractNumId w:val="61"/>
  </w:num>
  <w:num w:numId="33">
    <w:abstractNumId w:val="61"/>
    <w:lvlOverride w:ilvl="1">
      <w:lvl w:ilvl="1">
        <w:numFmt w:val="bullet"/>
        <w:lvlText w:val=""/>
        <w:lvlJc w:val="left"/>
        <w:pPr>
          <w:tabs>
            <w:tab w:val="num" w:pos="1440"/>
          </w:tabs>
          <w:ind w:left="1440" w:hanging="360"/>
        </w:pPr>
        <w:rPr>
          <w:rFonts w:ascii="Symbol" w:hAnsi="Symbol" w:hint="default"/>
          <w:sz w:val="20"/>
        </w:rPr>
      </w:lvl>
    </w:lvlOverride>
  </w:num>
  <w:num w:numId="34">
    <w:abstractNumId w:val="24"/>
  </w:num>
  <w:num w:numId="35">
    <w:abstractNumId w:val="34"/>
  </w:num>
  <w:num w:numId="36">
    <w:abstractNumId w:val="46"/>
    <w:lvlOverride w:ilvl="0">
      <w:lvl w:ilvl="0">
        <w:numFmt w:val="decimal"/>
        <w:lvlText w:val="%1."/>
        <w:lvlJc w:val="left"/>
      </w:lvl>
    </w:lvlOverride>
  </w:num>
  <w:num w:numId="37">
    <w:abstractNumId w:val="48"/>
  </w:num>
  <w:num w:numId="38">
    <w:abstractNumId w:val="62"/>
  </w:num>
  <w:num w:numId="39">
    <w:abstractNumId w:val="62"/>
    <w:lvlOverride w:ilvl="1">
      <w:lvl w:ilvl="1">
        <w:numFmt w:val="bullet"/>
        <w:lvlText w:val=""/>
        <w:lvlJc w:val="left"/>
        <w:pPr>
          <w:tabs>
            <w:tab w:val="num" w:pos="1440"/>
          </w:tabs>
          <w:ind w:left="1440" w:hanging="360"/>
        </w:pPr>
        <w:rPr>
          <w:rFonts w:ascii="Symbol" w:hAnsi="Symbol" w:hint="default"/>
          <w:sz w:val="20"/>
        </w:rPr>
      </w:lvl>
    </w:lvlOverride>
  </w:num>
  <w:num w:numId="40">
    <w:abstractNumId w:val="44"/>
  </w:num>
  <w:num w:numId="41">
    <w:abstractNumId w:val="36"/>
  </w:num>
  <w:num w:numId="42">
    <w:abstractNumId w:val="36"/>
    <w:lvlOverride w:ilvl="1">
      <w:lvl w:ilvl="1">
        <w:numFmt w:val="bullet"/>
        <w:lvlText w:val=""/>
        <w:lvlJc w:val="left"/>
        <w:pPr>
          <w:tabs>
            <w:tab w:val="num" w:pos="1440"/>
          </w:tabs>
          <w:ind w:left="1440" w:hanging="360"/>
        </w:pPr>
        <w:rPr>
          <w:rFonts w:ascii="Symbol" w:hAnsi="Symbol" w:hint="default"/>
          <w:sz w:val="20"/>
        </w:rPr>
      </w:lvl>
    </w:lvlOverride>
  </w:num>
  <w:num w:numId="43">
    <w:abstractNumId w:val="37"/>
  </w:num>
  <w:num w:numId="44">
    <w:abstractNumId w:val="49"/>
  </w:num>
  <w:num w:numId="45">
    <w:abstractNumId w:val="49"/>
    <w:lvlOverride w:ilvl="1">
      <w:lvl w:ilvl="1">
        <w:numFmt w:val="bullet"/>
        <w:lvlText w:val=""/>
        <w:lvlJc w:val="left"/>
        <w:pPr>
          <w:tabs>
            <w:tab w:val="num" w:pos="1440"/>
          </w:tabs>
          <w:ind w:left="1440" w:hanging="360"/>
        </w:pPr>
        <w:rPr>
          <w:rFonts w:ascii="Symbol" w:hAnsi="Symbol" w:hint="default"/>
          <w:sz w:val="20"/>
        </w:rPr>
      </w:lvl>
    </w:lvlOverride>
  </w:num>
  <w:num w:numId="46">
    <w:abstractNumId w:val="38"/>
  </w:num>
  <w:num w:numId="47">
    <w:abstractNumId w:val="54"/>
  </w:num>
  <w:num w:numId="48">
    <w:abstractNumId w:val="54"/>
    <w:lvlOverride w:ilvl="1">
      <w:lvl w:ilvl="1">
        <w:numFmt w:val="bullet"/>
        <w:lvlText w:val=""/>
        <w:lvlJc w:val="left"/>
        <w:pPr>
          <w:tabs>
            <w:tab w:val="num" w:pos="1440"/>
          </w:tabs>
          <w:ind w:left="1440" w:hanging="360"/>
        </w:pPr>
        <w:rPr>
          <w:rFonts w:ascii="Symbol" w:hAnsi="Symbol" w:hint="default"/>
          <w:sz w:val="20"/>
        </w:rPr>
      </w:lvl>
    </w:lvlOverride>
  </w:num>
  <w:num w:numId="49">
    <w:abstractNumId w:val="54"/>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50">
    <w:abstractNumId w:val="31"/>
  </w:num>
  <w:num w:numId="51">
    <w:abstractNumId w:val="31"/>
    <w:lvlOverride w:ilvl="1">
      <w:lvl w:ilvl="1">
        <w:numFmt w:val="bullet"/>
        <w:lvlText w:val=""/>
        <w:lvlJc w:val="left"/>
        <w:pPr>
          <w:tabs>
            <w:tab w:val="num" w:pos="1440"/>
          </w:tabs>
          <w:ind w:left="1440" w:hanging="360"/>
        </w:pPr>
        <w:rPr>
          <w:rFonts w:ascii="Symbol" w:hAnsi="Symbol" w:hint="default"/>
          <w:sz w:val="20"/>
        </w:rPr>
      </w:lvl>
    </w:lvlOverride>
  </w:num>
  <w:num w:numId="52">
    <w:abstractNumId w:val="16"/>
  </w:num>
  <w:num w:numId="53">
    <w:abstractNumId w:val="23"/>
    <w:lvlOverride w:ilvl="0">
      <w:lvl w:ilvl="0">
        <w:numFmt w:val="decimal"/>
        <w:lvlText w:val="%1."/>
        <w:lvlJc w:val="left"/>
      </w:lvl>
    </w:lvlOverride>
  </w:num>
  <w:num w:numId="54">
    <w:abstractNumId w:val="27"/>
  </w:num>
  <w:num w:numId="55">
    <w:abstractNumId w:val="50"/>
  </w:num>
  <w:num w:numId="56">
    <w:abstractNumId w:val="59"/>
  </w:num>
  <w:num w:numId="57">
    <w:abstractNumId w:val="53"/>
  </w:num>
  <w:num w:numId="58">
    <w:abstractNumId w:val="9"/>
  </w:num>
  <w:num w:numId="59">
    <w:abstractNumId w:val="9"/>
    <w:lvlOverride w:ilvl="1">
      <w:lvl w:ilvl="1">
        <w:numFmt w:val="bullet"/>
        <w:lvlText w:val=""/>
        <w:lvlJc w:val="left"/>
        <w:pPr>
          <w:tabs>
            <w:tab w:val="num" w:pos="1440"/>
          </w:tabs>
          <w:ind w:left="1440" w:hanging="360"/>
        </w:pPr>
        <w:rPr>
          <w:rFonts w:ascii="Symbol" w:hAnsi="Symbol" w:hint="default"/>
          <w:sz w:val="20"/>
        </w:rPr>
      </w:lvl>
    </w:lvlOverride>
  </w:num>
  <w:num w:numId="60">
    <w:abstractNumId w:val="47"/>
  </w:num>
  <w:num w:numId="61">
    <w:abstractNumId w:val="22"/>
  </w:num>
  <w:num w:numId="62">
    <w:abstractNumId w:val="17"/>
  </w:num>
  <w:num w:numId="63">
    <w:abstractNumId w:val="35"/>
  </w:num>
  <w:num w:numId="64">
    <w:abstractNumId w:val="25"/>
  </w:num>
  <w:num w:numId="65">
    <w:abstractNumId w:val="25"/>
    <w:lvlOverride w:ilvl="1">
      <w:lvl w:ilvl="1">
        <w:numFmt w:val="bullet"/>
        <w:lvlText w:val=""/>
        <w:lvlJc w:val="left"/>
        <w:pPr>
          <w:tabs>
            <w:tab w:val="num" w:pos="1440"/>
          </w:tabs>
          <w:ind w:left="1440" w:hanging="360"/>
        </w:pPr>
        <w:rPr>
          <w:rFonts w:ascii="Symbol" w:hAnsi="Symbol" w:hint="default"/>
          <w:sz w:val="20"/>
        </w:rPr>
      </w:lvl>
    </w:lvlOverride>
  </w:num>
  <w:num w:numId="66">
    <w:abstractNumId w:val="30"/>
  </w:num>
  <w:num w:numId="67">
    <w:abstractNumId w:val="28"/>
    <w:lvlOverride w:ilvl="0">
      <w:startOverride w:val="1"/>
    </w:lvlOverride>
  </w:num>
  <w:num w:numId="68">
    <w:abstractNumId w:val="56"/>
  </w:num>
  <w:num w:numId="69">
    <w:abstractNumId w:val="20"/>
  </w:num>
  <w:num w:numId="70">
    <w:abstractNumId w:val="20"/>
    <w:lvlOverride w:ilvl="1">
      <w:lvl w:ilvl="1">
        <w:numFmt w:val="bullet"/>
        <w:lvlText w:val=""/>
        <w:lvlJc w:val="left"/>
        <w:pPr>
          <w:tabs>
            <w:tab w:val="num" w:pos="1440"/>
          </w:tabs>
          <w:ind w:left="1440" w:hanging="360"/>
        </w:pPr>
        <w:rPr>
          <w:rFonts w:ascii="Symbol" w:hAnsi="Symbol" w:hint="default"/>
          <w:sz w:val="20"/>
        </w:rPr>
      </w:lvl>
    </w:lvlOverride>
  </w:num>
  <w:num w:numId="71">
    <w:abstractNumId w:val="10"/>
    <w:lvlOverride w:ilvl="0">
      <w:lvl w:ilvl="0">
        <w:numFmt w:val="decimal"/>
        <w:lvlText w:val="%1."/>
        <w:lvlJc w:val="left"/>
      </w:lvl>
    </w:lvlOverride>
  </w:num>
  <w:num w:numId="72">
    <w:abstractNumId w:val="18"/>
  </w:num>
  <w:num w:numId="73">
    <w:abstractNumId w:val="18"/>
    <w:lvlOverride w:ilvl="1">
      <w:lvl w:ilvl="1">
        <w:numFmt w:val="bullet"/>
        <w:lvlText w:val=""/>
        <w:lvlJc w:val="left"/>
        <w:pPr>
          <w:tabs>
            <w:tab w:val="num" w:pos="1440"/>
          </w:tabs>
          <w:ind w:left="1440" w:hanging="360"/>
        </w:pPr>
        <w:rPr>
          <w:rFonts w:ascii="Symbol" w:hAnsi="Symbol" w:hint="default"/>
          <w:sz w:val="20"/>
        </w:rPr>
      </w:lvl>
    </w:lvlOverride>
  </w:num>
  <w:num w:numId="74">
    <w:abstractNumId w:val="51"/>
  </w:num>
  <w:num w:numId="75">
    <w:abstractNumId w:val="8"/>
  </w:num>
  <w:num w:numId="76">
    <w:abstractNumId w:val="12"/>
    <w:lvlOverride w:ilvl="0">
      <w:lvl w:ilvl="0">
        <w:numFmt w:val="decimal"/>
        <w:lvlText w:val="%1."/>
        <w:lvlJc w:val="left"/>
      </w:lvl>
    </w:lvlOverride>
  </w:num>
  <w:num w:numId="77">
    <w:abstractNumId w:val="14"/>
  </w:num>
  <w:num w:numId="78">
    <w:abstractNumId w:val="57"/>
  </w:num>
  <w:num w:numId="79">
    <w:abstractNumId w:val="43"/>
  </w:num>
  <w:num w:numId="80">
    <w:abstractNumId w:val="43"/>
    <w:lvlOverride w:ilvl="1">
      <w:lvl w:ilvl="1">
        <w:numFmt w:val="bullet"/>
        <w:lvlText w:val=""/>
        <w:lvlJc w:val="left"/>
        <w:pPr>
          <w:tabs>
            <w:tab w:val="num" w:pos="1440"/>
          </w:tabs>
          <w:ind w:left="1440" w:hanging="360"/>
        </w:pPr>
        <w:rPr>
          <w:rFonts w:ascii="Symbol" w:hAnsi="Symbol" w:hint="default"/>
          <w:sz w:val="20"/>
        </w:rPr>
      </w:lvl>
    </w:lvlOverride>
  </w:num>
  <w:num w:numId="81">
    <w:abstractNumId w:val="43"/>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82">
    <w:abstractNumId w:val="43"/>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lvlOverride w:ilvl="3">
      <w:lvl w:ilvl="3">
        <w:numFmt w:val="bullet"/>
        <w:lvlText w:val=""/>
        <w:lvlJc w:val="left"/>
        <w:pPr>
          <w:tabs>
            <w:tab w:val="num" w:pos="2880"/>
          </w:tabs>
          <w:ind w:left="2880" w:hanging="360"/>
        </w:pPr>
        <w:rPr>
          <w:rFonts w:ascii="Symbol" w:hAnsi="Symbol" w:hint="default"/>
          <w:sz w:val="20"/>
        </w:rPr>
      </w:lvl>
    </w:lvlOverride>
  </w:num>
  <w:num w:numId="83">
    <w:abstractNumId w:val="15"/>
  </w:num>
  <w:num w:numId="84">
    <w:abstractNumId w:val="15"/>
    <w:lvlOverride w:ilvl="2">
      <w:lvl w:ilvl="2">
        <w:numFmt w:val="bullet"/>
        <w:lvlText w:val=""/>
        <w:lvlJc w:val="left"/>
        <w:pPr>
          <w:tabs>
            <w:tab w:val="num" w:pos="2160"/>
          </w:tabs>
          <w:ind w:left="2160" w:hanging="360"/>
        </w:pPr>
        <w:rPr>
          <w:rFonts w:ascii="Symbol" w:hAnsi="Symbol" w:hint="default"/>
          <w:sz w:val="20"/>
        </w:rPr>
      </w:lvl>
    </w:lvlOverride>
  </w:num>
  <w:numIdMacAtCleanup w:val="8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0938"/>
    <w:rsid w:val="00012C88"/>
    <w:rsid w:val="000153C6"/>
    <w:rsid w:val="00020667"/>
    <w:rsid w:val="00021B76"/>
    <w:rsid w:val="0002520F"/>
    <w:rsid w:val="0002669A"/>
    <w:rsid w:val="00031A02"/>
    <w:rsid w:val="00031CB8"/>
    <w:rsid w:val="00031F80"/>
    <w:rsid w:val="00035A78"/>
    <w:rsid w:val="00035BF0"/>
    <w:rsid w:val="00036FEE"/>
    <w:rsid w:val="000457AA"/>
    <w:rsid w:val="00047D6F"/>
    <w:rsid w:val="0005157F"/>
    <w:rsid w:val="00055A1F"/>
    <w:rsid w:val="0005619A"/>
    <w:rsid w:val="00064E2A"/>
    <w:rsid w:val="00066B95"/>
    <w:rsid w:val="00071C64"/>
    <w:rsid w:val="000730E4"/>
    <w:rsid w:val="00073AC4"/>
    <w:rsid w:val="0007429A"/>
    <w:rsid w:val="00082751"/>
    <w:rsid w:val="00084358"/>
    <w:rsid w:val="00086B6D"/>
    <w:rsid w:val="00087FAF"/>
    <w:rsid w:val="00091808"/>
    <w:rsid w:val="00092D30"/>
    <w:rsid w:val="000A3AD9"/>
    <w:rsid w:val="000A582E"/>
    <w:rsid w:val="000A5BCD"/>
    <w:rsid w:val="000A65FC"/>
    <w:rsid w:val="000A7698"/>
    <w:rsid w:val="000A7C1B"/>
    <w:rsid w:val="000B09FF"/>
    <w:rsid w:val="000B0A7E"/>
    <w:rsid w:val="000B14DD"/>
    <w:rsid w:val="000B1CA8"/>
    <w:rsid w:val="000B5E3B"/>
    <w:rsid w:val="000B7416"/>
    <w:rsid w:val="000C3BC0"/>
    <w:rsid w:val="000C4ED8"/>
    <w:rsid w:val="000C6653"/>
    <w:rsid w:val="000C78C1"/>
    <w:rsid w:val="000D02FC"/>
    <w:rsid w:val="000D678B"/>
    <w:rsid w:val="000D72EB"/>
    <w:rsid w:val="000D7DDE"/>
    <w:rsid w:val="000E1F11"/>
    <w:rsid w:val="000E3832"/>
    <w:rsid w:val="000E3CB6"/>
    <w:rsid w:val="000E567B"/>
    <w:rsid w:val="000E5A76"/>
    <w:rsid w:val="000F3572"/>
    <w:rsid w:val="000F3E7F"/>
    <w:rsid w:val="000F59C2"/>
    <w:rsid w:val="000F5E27"/>
    <w:rsid w:val="0010030D"/>
    <w:rsid w:val="001021EB"/>
    <w:rsid w:val="00103126"/>
    <w:rsid w:val="00105497"/>
    <w:rsid w:val="00114D4A"/>
    <w:rsid w:val="00114DD4"/>
    <w:rsid w:val="00116A16"/>
    <w:rsid w:val="001174A1"/>
    <w:rsid w:val="001177B9"/>
    <w:rsid w:val="00117C7A"/>
    <w:rsid w:val="00124880"/>
    <w:rsid w:val="001323E2"/>
    <w:rsid w:val="0013534B"/>
    <w:rsid w:val="00135730"/>
    <w:rsid w:val="0013595A"/>
    <w:rsid w:val="00137F3A"/>
    <w:rsid w:val="00142282"/>
    <w:rsid w:val="0015292C"/>
    <w:rsid w:val="00153713"/>
    <w:rsid w:val="00156C13"/>
    <w:rsid w:val="00156CBE"/>
    <w:rsid w:val="001606B6"/>
    <w:rsid w:val="00161EF0"/>
    <w:rsid w:val="00163CC9"/>
    <w:rsid w:val="00164BD7"/>
    <w:rsid w:val="001675C1"/>
    <w:rsid w:val="00173983"/>
    <w:rsid w:val="001748F3"/>
    <w:rsid w:val="00180D66"/>
    <w:rsid w:val="00180E0E"/>
    <w:rsid w:val="00181433"/>
    <w:rsid w:val="001833C2"/>
    <w:rsid w:val="00183AA2"/>
    <w:rsid w:val="0018421C"/>
    <w:rsid w:val="00184CDD"/>
    <w:rsid w:val="001876D7"/>
    <w:rsid w:val="001879CC"/>
    <w:rsid w:val="0019003B"/>
    <w:rsid w:val="001904F6"/>
    <w:rsid w:val="00191D3E"/>
    <w:rsid w:val="0019563D"/>
    <w:rsid w:val="00197B4D"/>
    <w:rsid w:val="001A3066"/>
    <w:rsid w:val="001A4C00"/>
    <w:rsid w:val="001A6EC4"/>
    <w:rsid w:val="001B0745"/>
    <w:rsid w:val="001B1A7F"/>
    <w:rsid w:val="001B3D05"/>
    <w:rsid w:val="001B6EC6"/>
    <w:rsid w:val="001B7AD3"/>
    <w:rsid w:val="001C43DC"/>
    <w:rsid w:val="001C4CF2"/>
    <w:rsid w:val="001C70BA"/>
    <w:rsid w:val="001D0C42"/>
    <w:rsid w:val="001D1A68"/>
    <w:rsid w:val="001D3FF3"/>
    <w:rsid w:val="001D725C"/>
    <w:rsid w:val="001E0380"/>
    <w:rsid w:val="001E0599"/>
    <w:rsid w:val="001E1010"/>
    <w:rsid w:val="001E17A1"/>
    <w:rsid w:val="001E544D"/>
    <w:rsid w:val="001E5B16"/>
    <w:rsid w:val="001F2712"/>
    <w:rsid w:val="001F339B"/>
    <w:rsid w:val="001F36D0"/>
    <w:rsid w:val="001F45CF"/>
    <w:rsid w:val="001F5967"/>
    <w:rsid w:val="001F5F3E"/>
    <w:rsid w:val="001F71A5"/>
    <w:rsid w:val="00201E28"/>
    <w:rsid w:val="00204F9C"/>
    <w:rsid w:val="002064DE"/>
    <w:rsid w:val="0021178E"/>
    <w:rsid w:val="00212D70"/>
    <w:rsid w:val="0022034F"/>
    <w:rsid w:val="0022176A"/>
    <w:rsid w:val="00222B1D"/>
    <w:rsid w:val="00224E93"/>
    <w:rsid w:val="00227705"/>
    <w:rsid w:val="00230B36"/>
    <w:rsid w:val="002341E8"/>
    <w:rsid w:val="00235CAE"/>
    <w:rsid w:val="00237CB3"/>
    <w:rsid w:val="002421F1"/>
    <w:rsid w:val="00242D10"/>
    <w:rsid w:val="00245BEF"/>
    <w:rsid w:val="00245BF3"/>
    <w:rsid w:val="00246C98"/>
    <w:rsid w:val="0024785F"/>
    <w:rsid w:val="0025015E"/>
    <w:rsid w:val="00252374"/>
    <w:rsid w:val="00252D48"/>
    <w:rsid w:val="00253279"/>
    <w:rsid w:val="00255302"/>
    <w:rsid w:val="0025620C"/>
    <w:rsid w:val="0025663A"/>
    <w:rsid w:val="00257F57"/>
    <w:rsid w:val="002616B1"/>
    <w:rsid w:val="00263549"/>
    <w:rsid w:val="00266270"/>
    <w:rsid w:val="0026665D"/>
    <w:rsid w:val="00270799"/>
    <w:rsid w:val="0027282E"/>
    <w:rsid w:val="002733F9"/>
    <w:rsid w:val="00273444"/>
    <w:rsid w:val="00273AEA"/>
    <w:rsid w:val="00276144"/>
    <w:rsid w:val="002833FD"/>
    <w:rsid w:val="00286E85"/>
    <w:rsid w:val="00291487"/>
    <w:rsid w:val="002940CC"/>
    <w:rsid w:val="002945B0"/>
    <w:rsid w:val="00295D48"/>
    <w:rsid w:val="00297143"/>
    <w:rsid w:val="002977FF"/>
    <w:rsid w:val="002A2386"/>
    <w:rsid w:val="002A5A55"/>
    <w:rsid w:val="002A6329"/>
    <w:rsid w:val="002A7D09"/>
    <w:rsid w:val="002B1A80"/>
    <w:rsid w:val="002B32D6"/>
    <w:rsid w:val="002B4146"/>
    <w:rsid w:val="002B5F2C"/>
    <w:rsid w:val="002C5236"/>
    <w:rsid w:val="002C6542"/>
    <w:rsid w:val="002C6995"/>
    <w:rsid w:val="002D5DB3"/>
    <w:rsid w:val="002D73D8"/>
    <w:rsid w:val="002D77BB"/>
    <w:rsid w:val="002E3BF7"/>
    <w:rsid w:val="002E6EB2"/>
    <w:rsid w:val="002E7666"/>
    <w:rsid w:val="002E7F85"/>
    <w:rsid w:val="002F0320"/>
    <w:rsid w:val="002F15BF"/>
    <w:rsid w:val="002F3BDA"/>
    <w:rsid w:val="002F6FEF"/>
    <w:rsid w:val="002F71A7"/>
    <w:rsid w:val="00300945"/>
    <w:rsid w:val="00301047"/>
    <w:rsid w:val="003022BE"/>
    <w:rsid w:val="0030444E"/>
    <w:rsid w:val="0030734A"/>
    <w:rsid w:val="00307DB2"/>
    <w:rsid w:val="0031193F"/>
    <w:rsid w:val="00312437"/>
    <w:rsid w:val="00317536"/>
    <w:rsid w:val="00321A49"/>
    <w:rsid w:val="00324331"/>
    <w:rsid w:val="003265EB"/>
    <w:rsid w:val="0033139A"/>
    <w:rsid w:val="00331615"/>
    <w:rsid w:val="00333660"/>
    <w:rsid w:val="00333EDF"/>
    <w:rsid w:val="00341D46"/>
    <w:rsid w:val="00342B6E"/>
    <w:rsid w:val="0034532A"/>
    <w:rsid w:val="00346200"/>
    <w:rsid w:val="0034694B"/>
    <w:rsid w:val="00350552"/>
    <w:rsid w:val="00350A76"/>
    <w:rsid w:val="00353F11"/>
    <w:rsid w:val="00354694"/>
    <w:rsid w:val="003561D7"/>
    <w:rsid w:val="00356BD5"/>
    <w:rsid w:val="0036386B"/>
    <w:rsid w:val="00363C48"/>
    <w:rsid w:val="00372787"/>
    <w:rsid w:val="0037335F"/>
    <w:rsid w:val="0037337F"/>
    <w:rsid w:val="0037624D"/>
    <w:rsid w:val="0037768A"/>
    <w:rsid w:val="00382241"/>
    <w:rsid w:val="0038325B"/>
    <w:rsid w:val="00385107"/>
    <w:rsid w:val="00385E51"/>
    <w:rsid w:val="003864B3"/>
    <w:rsid w:val="0039380F"/>
    <w:rsid w:val="00393EB7"/>
    <w:rsid w:val="003A20FB"/>
    <w:rsid w:val="003A2788"/>
    <w:rsid w:val="003A3200"/>
    <w:rsid w:val="003A447E"/>
    <w:rsid w:val="003A769B"/>
    <w:rsid w:val="003A7FB8"/>
    <w:rsid w:val="003B0B91"/>
    <w:rsid w:val="003B1662"/>
    <w:rsid w:val="003B7DEB"/>
    <w:rsid w:val="003C1E5D"/>
    <w:rsid w:val="003C2F4E"/>
    <w:rsid w:val="003C6F6C"/>
    <w:rsid w:val="003C7B9A"/>
    <w:rsid w:val="003C7C39"/>
    <w:rsid w:val="003D04DD"/>
    <w:rsid w:val="003D2096"/>
    <w:rsid w:val="003D4633"/>
    <w:rsid w:val="003D50B2"/>
    <w:rsid w:val="003D6364"/>
    <w:rsid w:val="003D6C2F"/>
    <w:rsid w:val="003E0F58"/>
    <w:rsid w:val="003F23D2"/>
    <w:rsid w:val="003F24B5"/>
    <w:rsid w:val="003F2EB4"/>
    <w:rsid w:val="003F2EC5"/>
    <w:rsid w:val="003F3266"/>
    <w:rsid w:val="003F71B9"/>
    <w:rsid w:val="00402108"/>
    <w:rsid w:val="0040293F"/>
    <w:rsid w:val="00402946"/>
    <w:rsid w:val="0040431F"/>
    <w:rsid w:val="00405DD4"/>
    <w:rsid w:val="0041508C"/>
    <w:rsid w:val="0041619B"/>
    <w:rsid w:val="00416EE5"/>
    <w:rsid w:val="0041763D"/>
    <w:rsid w:val="00417AA0"/>
    <w:rsid w:val="004215C8"/>
    <w:rsid w:val="004225C1"/>
    <w:rsid w:val="004241A1"/>
    <w:rsid w:val="004251E8"/>
    <w:rsid w:val="004268D7"/>
    <w:rsid w:val="00426BA5"/>
    <w:rsid w:val="00431618"/>
    <w:rsid w:val="004318D3"/>
    <w:rsid w:val="00431BD4"/>
    <w:rsid w:val="00431DE7"/>
    <w:rsid w:val="00432020"/>
    <w:rsid w:val="004375C4"/>
    <w:rsid w:val="004435A2"/>
    <w:rsid w:val="00445BB5"/>
    <w:rsid w:val="00450B84"/>
    <w:rsid w:val="0045334D"/>
    <w:rsid w:val="00463363"/>
    <w:rsid w:val="00463D5A"/>
    <w:rsid w:val="004714D8"/>
    <w:rsid w:val="004728FA"/>
    <w:rsid w:val="00480DFC"/>
    <w:rsid w:val="0048494E"/>
    <w:rsid w:val="00490419"/>
    <w:rsid w:val="00490F9C"/>
    <w:rsid w:val="00491A4A"/>
    <w:rsid w:val="004936A6"/>
    <w:rsid w:val="0049596B"/>
    <w:rsid w:val="00496CE6"/>
    <w:rsid w:val="00497F2C"/>
    <w:rsid w:val="004A1575"/>
    <w:rsid w:val="004A19A7"/>
    <w:rsid w:val="004A1DD9"/>
    <w:rsid w:val="004A6175"/>
    <w:rsid w:val="004A677A"/>
    <w:rsid w:val="004A7B3A"/>
    <w:rsid w:val="004B0418"/>
    <w:rsid w:val="004B1288"/>
    <w:rsid w:val="004B12E8"/>
    <w:rsid w:val="004B3887"/>
    <w:rsid w:val="004B3C21"/>
    <w:rsid w:val="004B4D49"/>
    <w:rsid w:val="004B54DF"/>
    <w:rsid w:val="004C18E1"/>
    <w:rsid w:val="004C7145"/>
    <w:rsid w:val="004D222A"/>
    <w:rsid w:val="004D258B"/>
    <w:rsid w:val="004D2C20"/>
    <w:rsid w:val="004E0801"/>
    <w:rsid w:val="004E6674"/>
    <w:rsid w:val="004F244C"/>
    <w:rsid w:val="004F41C1"/>
    <w:rsid w:val="004F4322"/>
    <w:rsid w:val="004F5D75"/>
    <w:rsid w:val="004F6867"/>
    <w:rsid w:val="00502E46"/>
    <w:rsid w:val="00502E50"/>
    <w:rsid w:val="00504299"/>
    <w:rsid w:val="0050478A"/>
    <w:rsid w:val="00506241"/>
    <w:rsid w:val="0051459E"/>
    <w:rsid w:val="00515E7F"/>
    <w:rsid w:val="00517C8F"/>
    <w:rsid w:val="00520051"/>
    <w:rsid w:val="00520061"/>
    <w:rsid w:val="00520112"/>
    <w:rsid w:val="00520C51"/>
    <w:rsid w:val="005229F2"/>
    <w:rsid w:val="005252A1"/>
    <w:rsid w:val="0052564C"/>
    <w:rsid w:val="00530240"/>
    <w:rsid w:val="00533A12"/>
    <w:rsid w:val="00535C27"/>
    <w:rsid w:val="00536384"/>
    <w:rsid w:val="0054345D"/>
    <w:rsid w:val="00545BB2"/>
    <w:rsid w:val="00547B28"/>
    <w:rsid w:val="00551A0E"/>
    <w:rsid w:val="00553347"/>
    <w:rsid w:val="00554363"/>
    <w:rsid w:val="005546F2"/>
    <w:rsid w:val="00554D4B"/>
    <w:rsid w:val="005575FC"/>
    <w:rsid w:val="005645B9"/>
    <w:rsid w:val="00565A68"/>
    <w:rsid w:val="00567E21"/>
    <w:rsid w:val="005714CF"/>
    <w:rsid w:val="00575D13"/>
    <w:rsid w:val="00575D73"/>
    <w:rsid w:val="00577A7A"/>
    <w:rsid w:val="005801F7"/>
    <w:rsid w:val="00583FDB"/>
    <w:rsid w:val="005840EB"/>
    <w:rsid w:val="00584368"/>
    <w:rsid w:val="00587D96"/>
    <w:rsid w:val="00590A0D"/>
    <w:rsid w:val="00595687"/>
    <w:rsid w:val="005A0069"/>
    <w:rsid w:val="005A4021"/>
    <w:rsid w:val="005A4F38"/>
    <w:rsid w:val="005A72F4"/>
    <w:rsid w:val="005B1A0D"/>
    <w:rsid w:val="005B2CD3"/>
    <w:rsid w:val="005B309C"/>
    <w:rsid w:val="005B3D43"/>
    <w:rsid w:val="005B41B9"/>
    <w:rsid w:val="005B4E4C"/>
    <w:rsid w:val="005B5352"/>
    <w:rsid w:val="005B585F"/>
    <w:rsid w:val="005B64B1"/>
    <w:rsid w:val="005C2F96"/>
    <w:rsid w:val="005C4D7E"/>
    <w:rsid w:val="005C5302"/>
    <w:rsid w:val="005C5442"/>
    <w:rsid w:val="005C550D"/>
    <w:rsid w:val="005C6E0B"/>
    <w:rsid w:val="005C7A01"/>
    <w:rsid w:val="005D0518"/>
    <w:rsid w:val="005D0F8C"/>
    <w:rsid w:val="005D1360"/>
    <w:rsid w:val="005D7F0A"/>
    <w:rsid w:val="005E29AB"/>
    <w:rsid w:val="005E3357"/>
    <w:rsid w:val="005E49FA"/>
    <w:rsid w:val="005E4A2D"/>
    <w:rsid w:val="005E4B6B"/>
    <w:rsid w:val="005E56BB"/>
    <w:rsid w:val="005E78B7"/>
    <w:rsid w:val="005F0C34"/>
    <w:rsid w:val="005F3C0D"/>
    <w:rsid w:val="005F4561"/>
    <w:rsid w:val="005F48AE"/>
    <w:rsid w:val="005F53C3"/>
    <w:rsid w:val="00601E17"/>
    <w:rsid w:val="00602130"/>
    <w:rsid w:val="00610A4E"/>
    <w:rsid w:val="00610ACA"/>
    <w:rsid w:val="006119C9"/>
    <w:rsid w:val="00613677"/>
    <w:rsid w:val="00616DC1"/>
    <w:rsid w:val="006178BC"/>
    <w:rsid w:val="006209A4"/>
    <w:rsid w:val="00620A9D"/>
    <w:rsid w:val="0062510C"/>
    <w:rsid w:val="00626762"/>
    <w:rsid w:val="006277A2"/>
    <w:rsid w:val="00630F8A"/>
    <w:rsid w:val="00632BDF"/>
    <w:rsid w:val="00633866"/>
    <w:rsid w:val="00634D24"/>
    <w:rsid w:val="0063527D"/>
    <w:rsid w:val="00635FD7"/>
    <w:rsid w:val="006364F2"/>
    <w:rsid w:val="00640D17"/>
    <w:rsid w:val="006412E4"/>
    <w:rsid w:val="00641B3B"/>
    <w:rsid w:val="00645172"/>
    <w:rsid w:val="0064539D"/>
    <w:rsid w:val="00650175"/>
    <w:rsid w:val="00651C0D"/>
    <w:rsid w:val="006522B9"/>
    <w:rsid w:val="00654CC0"/>
    <w:rsid w:val="00655940"/>
    <w:rsid w:val="00657B7D"/>
    <w:rsid w:val="00663162"/>
    <w:rsid w:val="0066358A"/>
    <w:rsid w:val="00663DB4"/>
    <w:rsid w:val="006655BE"/>
    <w:rsid w:val="0066573F"/>
    <w:rsid w:val="006678F8"/>
    <w:rsid w:val="00670337"/>
    <w:rsid w:val="00673026"/>
    <w:rsid w:val="00675B1F"/>
    <w:rsid w:val="006778AA"/>
    <w:rsid w:val="0068120B"/>
    <w:rsid w:val="006832A2"/>
    <w:rsid w:val="006837F2"/>
    <w:rsid w:val="00683F7B"/>
    <w:rsid w:val="00683FD8"/>
    <w:rsid w:val="00686694"/>
    <w:rsid w:val="00692B35"/>
    <w:rsid w:val="0069312D"/>
    <w:rsid w:val="00694638"/>
    <w:rsid w:val="00694C83"/>
    <w:rsid w:val="00695DBE"/>
    <w:rsid w:val="00695DDF"/>
    <w:rsid w:val="006A1D0E"/>
    <w:rsid w:val="006A1EA0"/>
    <w:rsid w:val="006A2631"/>
    <w:rsid w:val="006A306E"/>
    <w:rsid w:val="006A5393"/>
    <w:rsid w:val="006A6D6C"/>
    <w:rsid w:val="006A7FE0"/>
    <w:rsid w:val="006B2D35"/>
    <w:rsid w:val="006B6A70"/>
    <w:rsid w:val="006C0A84"/>
    <w:rsid w:val="006C3B2D"/>
    <w:rsid w:val="006C5E90"/>
    <w:rsid w:val="006C7AB5"/>
    <w:rsid w:val="006D21C5"/>
    <w:rsid w:val="006D2D1A"/>
    <w:rsid w:val="006D5ECD"/>
    <w:rsid w:val="006D7148"/>
    <w:rsid w:val="006E0287"/>
    <w:rsid w:val="006E0A34"/>
    <w:rsid w:val="006E0E84"/>
    <w:rsid w:val="006E37E3"/>
    <w:rsid w:val="006E7570"/>
    <w:rsid w:val="006E7D9B"/>
    <w:rsid w:val="006F0E90"/>
    <w:rsid w:val="006F1AB2"/>
    <w:rsid w:val="006F2C33"/>
    <w:rsid w:val="006F481A"/>
    <w:rsid w:val="006F5473"/>
    <w:rsid w:val="006F7679"/>
    <w:rsid w:val="00705675"/>
    <w:rsid w:val="007069ED"/>
    <w:rsid w:val="00707266"/>
    <w:rsid w:val="0071102D"/>
    <w:rsid w:val="0071154F"/>
    <w:rsid w:val="007136E7"/>
    <w:rsid w:val="007145F5"/>
    <w:rsid w:val="007156BE"/>
    <w:rsid w:val="007175F3"/>
    <w:rsid w:val="00717BA5"/>
    <w:rsid w:val="00717D03"/>
    <w:rsid w:val="00721185"/>
    <w:rsid w:val="00721F53"/>
    <w:rsid w:val="00722E29"/>
    <w:rsid w:val="00723973"/>
    <w:rsid w:val="007250CE"/>
    <w:rsid w:val="0072683C"/>
    <w:rsid w:val="00731B5A"/>
    <w:rsid w:val="00732EFB"/>
    <w:rsid w:val="007343E3"/>
    <w:rsid w:val="00735942"/>
    <w:rsid w:val="0074039B"/>
    <w:rsid w:val="00741F5C"/>
    <w:rsid w:val="00742730"/>
    <w:rsid w:val="00743301"/>
    <w:rsid w:val="00750715"/>
    <w:rsid w:val="0075137D"/>
    <w:rsid w:val="00752018"/>
    <w:rsid w:val="00752B72"/>
    <w:rsid w:val="0076074C"/>
    <w:rsid w:val="007607FB"/>
    <w:rsid w:val="00761C7B"/>
    <w:rsid w:val="00766D24"/>
    <w:rsid w:val="007724B8"/>
    <w:rsid w:val="007740C6"/>
    <w:rsid w:val="0077510B"/>
    <w:rsid w:val="00777E07"/>
    <w:rsid w:val="0078132C"/>
    <w:rsid w:val="0078144B"/>
    <w:rsid w:val="00782E09"/>
    <w:rsid w:val="00783BF2"/>
    <w:rsid w:val="00784701"/>
    <w:rsid w:val="007901D6"/>
    <w:rsid w:val="00790A11"/>
    <w:rsid w:val="00792D65"/>
    <w:rsid w:val="007A32F9"/>
    <w:rsid w:val="007A596A"/>
    <w:rsid w:val="007B2310"/>
    <w:rsid w:val="007B3915"/>
    <w:rsid w:val="007B456C"/>
    <w:rsid w:val="007B6663"/>
    <w:rsid w:val="007B6D01"/>
    <w:rsid w:val="007C39A5"/>
    <w:rsid w:val="007C4795"/>
    <w:rsid w:val="007C5961"/>
    <w:rsid w:val="007D3739"/>
    <w:rsid w:val="007D3A1F"/>
    <w:rsid w:val="007D4A00"/>
    <w:rsid w:val="007D4B3C"/>
    <w:rsid w:val="007D55D6"/>
    <w:rsid w:val="007E27E4"/>
    <w:rsid w:val="007E4FF8"/>
    <w:rsid w:val="007E5224"/>
    <w:rsid w:val="007E5F79"/>
    <w:rsid w:val="007E646F"/>
    <w:rsid w:val="007E7319"/>
    <w:rsid w:val="007F05ED"/>
    <w:rsid w:val="007F2F16"/>
    <w:rsid w:val="007F5651"/>
    <w:rsid w:val="007F592A"/>
    <w:rsid w:val="00805BA8"/>
    <w:rsid w:val="00815D0F"/>
    <w:rsid w:val="0082060D"/>
    <w:rsid w:val="00825CB0"/>
    <w:rsid w:val="00830651"/>
    <w:rsid w:val="00831AE7"/>
    <w:rsid w:val="008362FE"/>
    <w:rsid w:val="008370E3"/>
    <w:rsid w:val="0084073E"/>
    <w:rsid w:val="0084090E"/>
    <w:rsid w:val="008424A1"/>
    <w:rsid w:val="008424BF"/>
    <w:rsid w:val="00843FFA"/>
    <w:rsid w:val="00844ED5"/>
    <w:rsid w:val="008508CC"/>
    <w:rsid w:val="008542E9"/>
    <w:rsid w:val="008552CA"/>
    <w:rsid w:val="00862BDB"/>
    <w:rsid w:val="00862D71"/>
    <w:rsid w:val="00865050"/>
    <w:rsid w:val="00865D20"/>
    <w:rsid w:val="00865EB8"/>
    <w:rsid w:val="00866D96"/>
    <w:rsid w:val="0087285F"/>
    <w:rsid w:val="00873A39"/>
    <w:rsid w:val="00873B1E"/>
    <w:rsid w:val="00875544"/>
    <w:rsid w:val="0087558D"/>
    <w:rsid w:val="008762FE"/>
    <w:rsid w:val="00876619"/>
    <w:rsid w:val="0087770A"/>
    <w:rsid w:val="008813FC"/>
    <w:rsid w:val="00882769"/>
    <w:rsid w:val="00883296"/>
    <w:rsid w:val="00885629"/>
    <w:rsid w:val="0088631F"/>
    <w:rsid w:val="008923C8"/>
    <w:rsid w:val="00895E56"/>
    <w:rsid w:val="00897DE6"/>
    <w:rsid w:val="008A2AD4"/>
    <w:rsid w:val="008A731E"/>
    <w:rsid w:val="008B073D"/>
    <w:rsid w:val="008B7485"/>
    <w:rsid w:val="008B7918"/>
    <w:rsid w:val="008C2E3B"/>
    <w:rsid w:val="008C2F5B"/>
    <w:rsid w:val="008D076C"/>
    <w:rsid w:val="008D2A3D"/>
    <w:rsid w:val="008D36C5"/>
    <w:rsid w:val="008D4060"/>
    <w:rsid w:val="008D62D1"/>
    <w:rsid w:val="008D64B6"/>
    <w:rsid w:val="008D6643"/>
    <w:rsid w:val="008E28CD"/>
    <w:rsid w:val="008E4B5F"/>
    <w:rsid w:val="008E68BE"/>
    <w:rsid w:val="008E7CD4"/>
    <w:rsid w:val="008F1F6A"/>
    <w:rsid w:val="008F3661"/>
    <w:rsid w:val="008F540D"/>
    <w:rsid w:val="00901967"/>
    <w:rsid w:val="00904A7B"/>
    <w:rsid w:val="00912B1E"/>
    <w:rsid w:val="009151C8"/>
    <w:rsid w:val="009151ED"/>
    <w:rsid w:val="00915B7F"/>
    <w:rsid w:val="00915E16"/>
    <w:rsid w:val="009161B2"/>
    <w:rsid w:val="00916DF2"/>
    <w:rsid w:val="009202E5"/>
    <w:rsid w:val="0092117B"/>
    <w:rsid w:val="0092438E"/>
    <w:rsid w:val="0092552F"/>
    <w:rsid w:val="009346F9"/>
    <w:rsid w:val="00935850"/>
    <w:rsid w:val="00936857"/>
    <w:rsid w:val="00936BB0"/>
    <w:rsid w:val="00936BDB"/>
    <w:rsid w:val="00936FEB"/>
    <w:rsid w:val="00940818"/>
    <w:rsid w:val="00941923"/>
    <w:rsid w:val="00943230"/>
    <w:rsid w:val="00943ACF"/>
    <w:rsid w:val="009449A8"/>
    <w:rsid w:val="0094742C"/>
    <w:rsid w:val="009514E0"/>
    <w:rsid w:val="009547CD"/>
    <w:rsid w:val="00963A7C"/>
    <w:rsid w:val="0096508F"/>
    <w:rsid w:val="009659D0"/>
    <w:rsid w:val="00965F12"/>
    <w:rsid w:val="00967452"/>
    <w:rsid w:val="00967D2C"/>
    <w:rsid w:val="00970AE3"/>
    <w:rsid w:val="009721AD"/>
    <w:rsid w:val="00975039"/>
    <w:rsid w:val="009776D1"/>
    <w:rsid w:val="009819C6"/>
    <w:rsid w:val="009828FA"/>
    <w:rsid w:val="00983BD5"/>
    <w:rsid w:val="009844C1"/>
    <w:rsid w:val="00985F55"/>
    <w:rsid w:val="00986C59"/>
    <w:rsid w:val="009967AC"/>
    <w:rsid w:val="009973BE"/>
    <w:rsid w:val="009A0013"/>
    <w:rsid w:val="009A1D55"/>
    <w:rsid w:val="009A260B"/>
    <w:rsid w:val="009A2BA0"/>
    <w:rsid w:val="009A70E4"/>
    <w:rsid w:val="009A7E82"/>
    <w:rsid w:val="009B53BD"/>
    <w:rsid w:val="009B6F06"/>
    <w:rsid w:val="009C16CA"/>
    <w:rsid w:val="009C2FBA"/>
    <w:rsid w:val="009C4613"/>
    <w:rsid w:val="009C4B95"/>
    <w:rsid w:val="009D119D"/>
    <w:rsid w:val="009D33E5"/>
    <w:rsid w:val="009D52ED"/>
    <w:rsid w:val="009D658F"/>
    <w:rsid w:val="009D7D1E"/>
    <w:rsid w:val="009F6F90"/>
    <w:rsid w:val="00A00CAC"/>
    <w:rsid w:val="00A01DBC"/>
    <w:rsid w:val="00A01DDC"/>
    <w:rsid w:val="00A020B6"/>
    <w:rsid w:val="00A02EFF"/>
    <w:rsid w:val="00A04F56"/>
    <w:rsid w:val="00A05532"/>
    <w:rsid w:val="00A0613E"/>
    <w:rsid w:val="00A066B5"/>
    <w:rsid w:val="00A116C7"/>
    <w:rsid w:val="00A12B75"/>
    <w:rsid w:val="00A16C11"/>
    <w:rsid w:val="00A2430C"/>
    <w:rsid w:val="00A25D9E"/>
    <w:rsid w:val="00A260D8"/>
    <w:rsid w:val="00A30941"/>
    <w:rsid w:val="00A327BA"/>
    <w:rsid w:val="00A3364C"/>
    <w:rsid w:val="00A354B7"/>
    <w:rsid w:val="00A36332"/>
    <w:rsid w:val="00A373F1"/>
    <w:rsid w:val="00A40C5C"/>
    <w:rsid w:val="00A42569"/>
    <w:rsid w:val="00A43F89"/>
    <w:rsid w:val="00A45FF5"/>
    <w:rsid w:val="00A46643"/>
    <w:rsid w:val="00A46C3C"/>
    <w:rsid w:val="00A56559"/>
    <w:rsid w:val="00A577D6"/>
    <w:rsid w:val="00A63871"/>
    <w:rsid w:val="00A644CC"/>
    <w:rsid w:val="00A6463E"/>
    <w:rsid w:val="00A64AEF"/>
    <w:rsid w:val="00A65CFA"/>
    <w:rsid w:val="00A67276"/>
    <w:rsid w:val="00A74B0E"/>
    <w:rsid w:val="00A77DBF"/>
    <w:rsid w:val="00A80A1D"/>
    <w:rsid w:val="00A80C62"/>
    <w:rsid w:val="00A819A9"/>
    <w:rsid w:val="00A87768"/>
    <w:rsid w:val="00A9275C"/>
    <w:rsid w:val="00A94252"/>
    <w:rsid w:val="00A944F0"/>
    <w:rsid w:val="00A94AEE"/>
    <w:rsid w:val="00A9550D"/>
    <w:rsid w:val="00A963AF"/>
    <w:rsid w:val="00AA1E75"/>
    <w:rsid w:val="00AA2C45"/>
    <w:rsid w:val="00AA307D"/>
    <w:rsid w:val="00AB0660"/>
    <w:rsid w:val="00AB2460"/>
    <w:rsid w:val="00AB2C27"/>
    <w:rsid w:val="00AB341A"/>
    <w:rsid w:val="00AC0761"/>
    <w:rsid w:val="00AC19A5"/>
    <w:rsid w:val="00AC2BD3"/>
    <w:rsid w:val="00AD0000"/>
    <w:rsid w:val="00AD1240"/>
    <w:rsid w:val="00AD1F67"/>
    <w:rsid w:val="00AD36DA"/>
    <w:rsid w:val="00AD50C2"/>
    <w:rsid w:val="00AD51C3"/>
    <w:rsid w:val="00AE0BC9"/>
    <w:rsid w:val="00AE6378"/>
    <w:rsid w:val="00AE68C7"/>
    <w:rsid w:val="00AF06F4"/>
    <w:rsid w:val="00AF107F"/>
    <w:rsid w:val="00AF1844"/>
    <w:rsid w:val="00AF3FEA"/>
    <w:rsid w:val="00AF4705"/>
    <w:rsid w:val="00AF561A"/>
    <w:rsid w:val="00B000C7"/>
    <w:rsid w:val="00B023AE"/>
    <w:rsid w:val="00B02F93"/>
    <w:rsid w:val="00B05BE0"/>
    <w:rsid w:val="00B07DF1"/>
    <w:rsid w:val="00B109BF"/>
    <w:rsid w:val="00B10E18"/>
    <w:rsid w:val="00B12593"/>
    <w:rsid w:val="00B14252"/>
    <w:rsid w:val="00B14904"/>
    <w:rsid w:val="00B161C7"/>
    <w:rsid w:val="00B16653"/>
    <w:rsid w:val="00B21D4C"/>
    <w:rsid w:val="00B2270E"/>
    <w:rsid w:val="00B24572"/>
    <w:rsid w:val="00B24E7A"/>
    <w:rsid w:val="00B274FE"/>
    <w:rsid w:val="00B3001D"/>
    <w:rsid w:val="00B30301"/>
    <w:rsid w:val="00B30597"/>
    <w:rsid w:val="00B3423F"/>
    <w:rsid w:val="00B34698"/>
    <w:rsid w:val="00B356BB"/>
    <w:rsid w:val="00B35CE6"/>
    <w:rsid w:val="00B36D2E"/>
    <w:rsid w:val="00B40E63"/>
    <w:rsid w:val="00B45332"/>
    <w:rsid w:val="00B477BC"/>
    <w:rsid w:val="00B55EF8"/>
    <w:rsid w:val="00B56DD2"/>
    <w:rsid w:val="00B60193"/>
    <w:rsid w:val="00B60C4B"/>
    <w:rsid w:val="00B61B31"/>
    <w:rsid w:val="00B61B5B"/>
    <w:rsid w:val="00B6281A"/>
    <w:rsid w:val="00B65B48"/>
    <w:rsid w:val="00B65C56"/>
    <w:rsid w:val="00B70EC1"/>
    <w:rsid w:val="00B72241"/>
    <w:rsid w:val="00B75EBF"/>
    <w:rsid w:val="00B7718C"/>
    <w:rsid w:val="00B776FB"/>
    <w:rsid w:val="00B77E30"/>
    <w:rsid w:val="00B80613"/>
    <w:rsid w:val="00B824E2"/>
    <w:rsid w:val="00B838D6"/>
    <w:rsid w:val="00B83F31"/>
    <w:rsid w:val="00B85F9C"/>
    <w:rsid w:val="00B87C2D"/>
    <w:rsid w:val="00B87FCD"/>
    <w:rsid w:val="00B92112"/>
    <w:rsid w:val="00B923E9"/>
    <w:rsid w:val="00B92A4A"/>
    <w:rsid w:val="00BA005D"/>
    <w:rsid w:val="00BA109B"/>
    <w:rsid w:val="00BA16E7"/>
    <w:rsid w:val="00BA23AC"/>
    <w:rsid w:val="00BA5948"/>
    <w:rsid w:val="00BA6E4B"/>
    <w:rsid w:val="00BB010B"/>
    <w:rsid w:val="00BB36FA"/>
    <w:rsid w:val="00BB466C"/>
    <w:rsid w:val="00BB7C9C"/>
    <w:rsid w:val="00BC023C"/>
    <w:rsid w:val="00BC2047"/>
    <w:rsid w:val="00BC2461"/>
    <w:rsid w:val="00BC43A2"/>
    <w:rsid w:val="00BC5C6A"/>
    <w:rsid w:val="00BC75A1"/>
    <w:rsid w:val="00BD2AFC"/>
    <w:rsid w:val="00BD2DC0"/>
    <w:rsid w:val="00BD4EE4"/>
    <w:rsid w:val="00BE11A9"/>
    <w:rsid w:val="00BE3826"/>
    <w:rsid w:val="00BE719F"/>
    <w:rsid w:val="00BE7C0B"/>
    <w:rsid w:val="00BF3DA3"/>
    <w:rsid w:val="00BF5D9A"/>
    <w:rsid w:val="00BF65E8"/>
    <w:rsid w:val="00C01FB2"/>
    <w:rsid w:val="00C04608"/>
    <w:rsid w:val="00C11CF8"/>
    <w:rsid w:val="00C11D35"/>
    <w:rsid w:val="00C12281"/>
    <w:rsid w:val="00C125E7"/>
    <w:rsid w:val="00C130E1"/>
    <w:rsid w:val="00C13292"/>
    <w:rsid w:val="00C13A1A"/>
    <w:rsid w:val="00C16271"/>
    <w:rsid w:val="00C201D2"/>
    <w:rsid w:val="00C224DE"/>
    <w:rsid w:val="00C24D50"/>
    <w:rsid w:val="00C25596"/>
    <w:rsid w:val="00C31081"/>
    <w:rsid w:val="00C3418C"/>
    <w:rsid w:val="00C34BE9"/>
    <w:rsid w:val="00C37864"/>
    <w:rsid w:val="00C43C23"/>
    <w:rsid w:val="00C45725"/>
    <w:rsid w:val="00C458A8"/>
    <w:rsid w:val="00C544C8"/>
    <w:rsid w:val="00C55D9B"/>
    <w:rsid w:val="00C56B4F"/>
    <w:rsid w:val="00C56DD1"/>
    <w:rsid w:val="00C57B4B"/>
    <w:rsid w:val="00C716FF"/>
    <w:rsid w:val="00C74481"/>
    <w:rsid w:val="00C7503B"/>
    <w:rsid w:val="00C75CBC"/>
    <w:rsid w:val="00C8011E"/>
    <w:rsid w:val="00C811B7"/>
    <w:rsid w:val="00C8274F"/>
    <w:rsid w:val="00C82E76"/>
    <w:rsid w:val="00C83A72"/>
    <w:rsid w:val="00C8430B"/>
    <w:rsid w:val="00C87059"/>
    <w:rsid w:val="00C91BC9"/>
    <w:rsid w:val="00C93B78"/>
    <w:rsid w:val="00C95396"/>
    <w:rsid w:val="00C9559F"/>
    <w:rsid w:val="00C95A0E"/>
    <w:rsid w:val="00C96235"/>
    <w:rsid w:val="00C9740A"/>
    <w:rsid w:val="00C9790D"/>
    <w:rsid w:val="00CA1C09"/>
    <w:rsid w:val="00CA3B7F"/>
    <w:rsid w:val="00CA5D85"/>
    <w:rsid w:val="00CA6005"/>
    <w:rsid w:val="00CA69FF"/>
    <w:rsid w:val="00CB04C5"/>
    <w:rsid w:val="00CB10F8"/>
    <w:rsid w:val="00CB3E48"/>
    <w:rsid w:val="00CB4AA3"/>
    <w:rsid w:val="00CB4C68"/>
    <w:rsid w:val="00CC0840"/>
    <w:rsid w:val="00CC0B36"/>
    <w:rsid w:val="00CC727E"/>
    <w:rsid w:val="00CD0156"/>
    <w:rsid w:val="00CD181D"/>
    <w:rsid w:val="00CD21C0"/>
    <w:rsid w:val="00CD2A58"/>
    <w:rsid w:val="00CD506C"/>
    <w:rsid w:val="00CD5F0A"/>
    <w:rsid w:val="00CD6731"/>
    <w:rsid w:val="00CD6E95"/>
    <w:rsid w:val="00CD7B5E"/>
    <w:rsid w:val="00CE0CA6"/>
    <w:rsid w:val="00CE2D8D"/>
    <w:rsid w:val="00CE3D40"/>
    <w:rsid w:val="00CF7745"/>
    <w:rsid w:val="00D0260F"/>
    <w:rsid w:val="00D02E9C"/>
    <w:rsid w:val="00D037C5"/>
    <w:rsid w:val="00D038C7"/>
    <w:rsid w:val="00D03C55"/>
    <w:rsid w:val="00D03F9D"/>
    <w:rsid w:val="00D04C2F"/>
    <w:rsid w:val="00D07889"/>
    <w:rsid w:val="00D126DB"/>
    <w:rsid w:val="00D12F48"/>
    <w:rsid w:val="00D13F9B"/>
    <w:rsid w:val="00D16476"/>
    <w:rsid w:val="00D1761D"/>
    <w:rsid w:val="00D27D4C"/>
    <w:rsid w:val="00D27F08"/>
    <w:rsid w:val="00D348FE"/>
    <w:rsid w:val="00D370D7"/>
    <w:rsid w:val="00D4130E"/>
    <w:rsid w:val="00D4157A"/>
    <w:rsid w:val="00D45887"/>
    <w:rsid w:val="00D4690D"/>
    <w:rsid w:val="00D46B02"/>
    <w:rsid w:val="00D474B4"/>
    <w:rsid w:val="00D47E04"/>
    <w:rsid w:val="00D5045F"/>
    <w:rsid w:val="00D509E9"/>
    <w:rsid w:val="00D515B0"/>
    <w:rsid w:val="00D52A98"/>
    <w:rsid w:val="00D54E0A"/>
    <w:rsid w:val="00D55ED0"/>
    <w:rsid w:val="00D57443"/>
    <w:rsid w:val="00D61608"/>
    <w:rsid w:val="00D63CBE"/>
    <w:rsid w:val="00D701F0"/>
    <w:rsid w:val="00D7035A"/>
    <w:rsid w:val="00D721AF"/>
    <w:rsid w:val="00D739FF"/>
    <w:rsid w:val="00D76841"/>
    <w:rsid w:val="00D77B30"/>
    <w:rsid w:val="00D8188A"/>
    <w:rsid w:val="00D8316E"/>
    <w:rsid w:val="00D83788"/>
    <w:rsid w:val="00D86D41"/>
    <w:rsid w:val="00D87919"/>
    <w:rsid w:val="00D9766F"/>
    <w:rsid w:val="00DA0C64"/>
    <w:rsid w:val="00DA3A43"/>
    <w:rsid w:val="00DA54F8"/>
    <w:rsid w:val="00DA71BB"/>
    <w:rsid w:val="00DA7724"/>
    <w:rsid w:val="00DB0D49"/>
    <w:rsid w:val="00DB10AC"/>
    <w:rsid w:val="00DB1A2B"/>
    <w:rsid w:val="00DB3F25"/>
    <w:rsid w:val="00DB78E3"/>
    <w:rsid w:val="00DB797E"/>
    <w:rsid w:val="00DC0094"/>
    <w:rsid w:val="00DC23FE"/>
    <w:rsid w:val="00DC7F26"/>
    <w:rsid w:val="00DD0395"/>
    <w:rsid w:val="00DD145C"/>
    <w:rsid w:val="00DD4F7A"/>
    <w:rsid w:val="00DD535D"/>
    <w:rsid w:val="00DD688F"/>
    <w:rsid w:val="00DE222D"/>
    <w:rsid w:val="00DE27B3"/>
    <w:rsid w:val="00DE7C52"/>
    <w:rsid w:val="00DF0056"/>
    <w:rsid w:val="00DF23D6"/>
    <w:rsid w:val="00DF77D1"/>
    <w:rsid w:val="00E00C22"/>
    <w:rsid w:val="00E02F80"/>
    <w:rsid w:val="00E04117"/>
    <w:rsid w:val="00E05B9D"/>
    <w:rsid w:val="00E06789"/>
    <w:rsid w:val="00E07884"/>
    <w:rsid w:val="00E1135F"/>
    <w:rsid w:val="00E12C48"/>
    <w:rsid w:val="00E16408"/>
    <w:rsid w:val="00E17658"/>
    <w:rsid w:val="00E23256"/>
    <w:rsid w:val="00E25FAC"/>
    <w:rsid w:val="00E32928"/>
    <w:rsid w:val="00E37748"/>
    <w:rsid w:val="00E37DEA"/>
    <w:rsid w:val="00E40CCF"/>
    <w:rsid w:val="00E4142B"/>
    <w:rsid w:val="00E416D0"/>
    <w:rsid w:val="00E44065"/>
    <w:rsid w:val="00E4747C"/>
    <w:rsid w:val="00E508DD"/>
    <w:rsid w:val="00E51B80"/>
    <w:rsid w:val="00E523E5"/>
    <w:rsid w:val="00E53382"/>
    <w:rsid w:val="00E5346C"/>
    <w:rsid w:val="00E5347A"/>
    <w:rsid w:val="00E554F7"/>
    <w:rsid w:val="00E55696"/>
    <w:rsid w:val="00E55AFA"/>
    <w:rsid w:val="00E570F4"/>
    <w:rsid w:val="00E5797C"/>
    <w:rsid w:val="00E57F8A"/>
    <w:rsid w:val="00E6194F"/>
    <w:rsid w:val="00E657E3"/>
    <w:rsid w:val="00E658D2"/>
    <w:rsid w:val="00E65E0A"/>
    <w:rsid w:val="00E6661E"/>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9BC"/>
    <w:rsid w:val="00E87A6C"/>
    <w:rsid w:val="00E950A2"/>
    <w:rsid w:val="00E95B19"/>
    <w:rsid w:val="00E97BCA"/>
    <w:rsid w:val="00E97D0D"/>
    <w:rsid w:val="00EA0696"/>
    <w:rsid w:val="00EA1F88"/>
    <w:rsid w:val="00EA2DAF"/>
    <w:rsid w:val="00EA3369"/>
    <w:rsid w:val="00EA7A11"/>
    <w:rsid w:val="00EB0717"/>
    <w:rsid w:val="00EB1C4B"/>
    <w:rsid w:val="00EB2344"/>
    <w:rsid w:val="00EB3ACE"/>
    <w:rsid w:val="00EB740F"/>
    <w:rsid w:val="00EB777D"/>
    <w:rsid w:val="00EB77AB"/>
    <w:rsid w:val="00EC0EC7"/>
    <w:rsid w:val="00EC17B9"/>
    <w:rsid w:val="00EC1C8E"/>
    <w:rsid w:val="00EC4BBA"/>
    <w:rsid w:val="00EC5356"/>
    <w:rsid w:val="00EC552A"/>
    <w:rsid w:val="00EC700E"/>
    <w:rsid w:val="00EC7B9E"/>
    <w:rsid w:val="00ED080E"/>
    <w:rsid w:val="00ED2145"/>
    <w:rsid w:val="00ED2AE9"/>
    <w:rsid w:val="00ED31BB"/>
    <w:rsid w:val="00ED3253"/>
    <w:rsid w:val="00ED68BB"/>
    <w:rsid w:val="00ED720B"/>
    <w:rsid w:val="00ED770F"/>
    <w:rsid w:val="00EE08ED"/>
    <w:rsid w:val="00EE3FC0"/>
    <w:rsid w:val="00EE4441"/>
    <w:rsid w:val="00EE44BD"/>
    <w:rsid w:val="00EE5584"/>
    <w:rsid w:val="00EE7D2C"/>
    <w:rsid w:val="00EF3F82"/>
    <w:rsid w:val="00EF4316"/>
    <w:rsid w:val="00EF6A08"/>
    <w:rsid w:val="00EF76DA"/>
    <w:rsid w:val="00EF78FA"/>
    <w:rsid w:val="00F01342"/>
    <w:rsid w:val="00F06DCB"/>
    <w:rsid w:val="00F07CCE"/>
    <w:rsid w:val="00F10672"/>
    <w:rsid w:val="00F10698"/>
    <w:rsid w:val="00F11F81"/>
    <w:rsid w:val="00F1293D"/>
    <w:rsid w:val="00F14F8E"/>
    <w:rsid w:val="00F16418"/>
    <w:rsid w:val="00F16EBC"/>
    <w:rsid w:val="00F23CDD"/>
    <w:rsid w:val="00F23E2E"/>
    <w:rsid w:val="00F30624"/>
    <w:rsid w:val="00F349C5"/>
    <w:rsid w:val="00F44580"/>
    <w:rsid w:val="00F44FC9"/>
    <w:rsid w:val="00F50ADC"/>
    <w:rsid w:val="00F51570"/>
    <w:rsid w:val="00F51807"/>
    <w:rsid w:val="00F54AD4"/>
    <w:rsid w:val="00F55B3F"/>
    <w:rsid w:val="00F576E8"/>
    <w:rsid w:val="00F63E0E"/>
    <w:rsid w:val="00F64318"/>
    <w:rsid w:val="00F6600C"/>
    <w:rsid w:val="00F7700B"/>
    <w:rsid w:val="00F867B6"/>
    <w:rsid w:val="00F94C60"/>
    <w:rsid w:val="00F97904"/>
    <w:rsid w:val="00FA0052"/>
    <w:rsid w:val="00FA0C31"/>
    <w:rsid w:val="00FA69F2"/>
    <w:rsid w:val="00FB039A"/>
    <w:rsid w:val="00FB1CE1"/>
    <w:rsid w:val="00FB6561"/>
    <w:rsid w:val="00FC02D3"/>
    <w:rsid w:val="00FC2B16"/>
    <w:rsid w:val="00FC57FA"/>
    <w:rsid w:val="00FD05D5"/>
    <w:rsid w:val="00FD075C"/>
    <w:rsid w:val="00FD6E52"/>
    <w:rsid w:val="00FD6FCF"/>
    <w:rsid w:val="00FD70B9"/>
    <w:rsid w:val="00FE0C12"/>
    <w:rsid w:val="00FE1599"/>
    <w:rsid w:val="00FE59AC"/>
    <w:rsid w:val="00FE5C40"/>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FB49B1C0-E1DF-40A8-B63A-E4D6BF61A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D52A98"/>
    <w:pPr>
      <w:keepNext/>
      <w:keepLines/>
      <w:outlineLvl w:val="2"/>
    </w:pPr>
    <w:rPr>
      <w:b/>
      <w:sz w:val="22"/>
    </w:r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9D52ED"/>
    <w:pPr>
      <w:keepNext w:val="0"/>
      <w:keepLines w:val="0"/>
      <w:spacing w:after="0"/>
      <w:ind w:left="547" w:hanging="547"/>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9D52ED"/>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3"/>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8"/>
      </w:numPr>
      <w:tabs>
        <w:tab w:val="clear" w:pos="0"/>
      </w:tabs>
      <w:ind w:left="540" w:hanging="180"/>
    </w:pPr>
  </w:style>
  <w:style w:type="paragraph" w:customStyle="1" w:styleId="Dashed4">
    <w:name w:val="Dashed 4"/>
    <w:basedOn w:val="Compact"/>
    <w:qFormat/>
    <w:rsid w:val="00E5797C"/>
    <w:pPr>
      <w:numPr>
        <w:ilvl w:val="3"/>
        <w:numId w:val="9"/>
      </w:numPr>
      <w:ind w:left="1260" w:hanging="180"/>
    </w:pPr>
  </w:style>
  <w:style w:type="paragraph" w:customStyle="1" w:styleId="Dotted3">
    <w:name w:val="Dotted 3"/>
    <w:basedOn w:val="Compact"/>
    <w:qFormat/>
    <w:rsid w:val="00E5797C"/>
    <w:pPr>
      <w:numPr>
        <w:ilvl w:val="2"/>
        <w:numId w:val="9"/>
      </w:numPr>
      <w:ind w:left="900" w:hanging="180"/>
    </w:pPr>
  </w:style>
  <w:style w:type="paragraph" w:customStyle="1" w:styleId="Dotted5">
    <w:name w:val="Dotted 5"/>
    <w:basedOn w:val="Compact"/>
    <w:qFormat/>
    <w:rsid w:val="005D0518"/>
    <w:pPr>
      <w:numPr>
        <w:ilvl w:val="4"/>
        <w:numId w:val="9"/>
      </w:numPr>
      <w:tabs>
        <w:tab w:val="num" w:pos="1008"/>
      </w:tabs>
      <w:ind w:left="1008" w:hanging="1008"/>
    </w:pPr>
  </w:style>
  <w:style w:type="paragraph" w:customStyle="1" w:styleId="Numbered1">
    <w:name w:val="Numbered 1"/>
    <w:basedOn w:val="Compact"/>
    <w:link w:val="Numbered1Char"/>
    <w:qFormat/>
    <w:rsid w:val="005D0518"/>
    <w:pPr>
      <w:numPr>
        <w:numId w:val="4"/>
      </w:numPr>
      <w:tabs>
        <w:tab w:val="num" w:pos="360"/>
      </w:tabs>
      <w:ind w:left="0" w:firstLine="0"/>
    </w:pPr>
  </w:style>
  <w:style w:type="paragraph" w:customStyle="1" w:styleId="Numbered2">
    <w:name w:val="Numbered 2"/>
    <w:basedOn w:val="Compact"/>
    <w:qFormat/>
    <w:rsid w:val="003864B3"/>
    <w:pPr>
      <w:keepNext/>
      <w:numPr>
        <w:ilvl w:val="1"/>
        <w:numId w:val="7"/>
      </w:numPr>
      <w:ind w:hanging="180"/>
    </w:pPr>
    <w:rPr>
      <w:b/>
      <w:bCs/>
    </w:rPr>
  </w:style>
  <w:style w:type="paragraph" w:customStyle="1" w:styleId="Numbered3">
    <w:name w:val="Numbered 3"/>
    <w:basedOn w:val="Compact"/>
    <w:qFormat/>
    <w:rsid w:val="005D0518"/>
    <w:pPr>
      <w:numPr>
        <w:ilvl w:val="2"/>
        <w:numId w:val="4"/>
      </w:numPr>
      <w:tabs>
        <w:tab w:val="num" w:pos="360"/>
      </w:tabs>
      <w:ind w:left="0" w:firstLine="0"/>
    </w:pPr>
  </w:style>
  <w:style w:type="paragraph" w:customStyle="1" w:styleId="Numbered4">
    <w:name w:val="Numbered 4"/>
    <w:basedOn w:val="Compact"/>
    <w:qFormat/>
    <w:rsid w:val="005D0518"/>
    <w:pPr>
      <w:numPr>
        <w:ilvl w:val="3"/>
        <w:numId w:val="4"/>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10"/>
      </w:numPr>
      <w:ind w:hanging="180"/>
    </w:pPr>
  </w:style>
  <w:style w:type="paragraph" w:customStyle="1" w:styleId="Letter5">
    <w:name w:val="Letter 5"/>
    <w:basedOn w:val="Compact"/>
    <w:qFormat/>
    <w:rsid w:val="008D4060"/>
    <w:pPr>
      <w:numPr>
        <w:ilvl w:val="4"/>
        <w:numId w:val="5"/>
      </w:numPr>
    </w:pPr>
  </w:style>
  <w:style w:type="paragraph" w:customStyle="1" w:styleId="iLetter6">
    <w:name w:val="iLetter 6"/>
    <w:basedOn w:val="Compact"/>
    <w:qFormat/>
    <w:rsid w:val="005D0518"/>
    <w:pPr>
      <w:numPr>
        <w:ilvl w:val="5"/>
        <w:numId w:val="6"/>
      </w:numPr>
      <w:tabs>
        <w:tab w:val="num" w:pos="1152"/>
      </w:tabs>
      <w:ind w:left="1152" w:hanging="1152"/>
    </w:pPr>
  </w:style>
  <w:style w:type="paragraph" w:customStyle="1" w:styleId="Dash6">
    <w:name w:val="Dash 6"/>
    <w:basedOn w:val="Compact"/>
    <w:qFormat/>
    <w:rsid w:val="005D0518"/>
    <w:pPr>
      <w:numPr>
        <w:ilvl w:val="5"/>
        <w:numId w:val="9"/>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1"/>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1"/>
      </w:numPr>
    </w:pPr>
  </w:style>
  <w:style w:type="paragraph" w:customStyle="1" w:styleId="Heading3-">
    <w:name w:val="Heading 3 - #.#.#"/>
    <w:basedOn w:val="Heading3"/>
    <w:next w:val="BodyText"/>
    <w:rsid w:val="00B24E7A"/>
    <w:pPr>
      <w:numPr>
        <w:ilvl w:val="2"/>
        <w:numId w:val="11"/>
      </w:numPr>
    </w:pPr>
    <w:rPr>
      <w:b w:val="0"/>
    </w:rPr>
  </w:style>
  <w:style w:type="paragraph" w:customStyle="1" w:styleId="Heading3-I">
    <w:name w:val="Heading 3 - I"/>
    <w:basedOn w:val="Heading3"/>
    <w:next w:val="BodyText"/>
    <w:rsid w:val="00BB466C"/>
    <w:pPr>
      <w:numPr>
        <w:numId w:val="12"/>
      </w:numPr>
      <w:tabs>
        <w:tab w:val="clear" w:pos="0"/>
      </w:tabs>
    </w:pPr>
    <w:rPr>
      <w:b w:val="0"/>
    </w:rPr>
  </w:style>
  <w:style w:type="paragraph" w:customStyle="1" w:styleId="Heading4-A">
    <w:name w:val="Heading 4 - A"/>
    <w:basedOn w:val="Heading4"/>
    <w:next w:val="BodyText"/>
    <w:rsid w:val="00DD688F"/>
    <w:pPr>
      <w:numPr>
        <w:numId w:val="13"/>
      </w:numPr>
      <w:tabs>
        <w:tab w:val="clear" w:pos="0"/>
      </w:tabs>
      <w:spacing w:before="180" w:after="60"/>
    </w:pPr>
    <w:rPr>
      <w:b/>
      <w:i w:val="0"/>
      <w:sz w:val="24"/>
    </w:rPr>
  </w:style>
  <w:style w:type="paragraph" w:customStyle="1" w:styleId="Heading6-">
    <w:name w:val="Heading 6 - #"/>
    <w:basedOn w:val="Heading6"/>
    <w:next w:val="BodyText"/>
    <w:rsid w:val="00B356BB"/>
    <w:pPr>
      <w:numPr>
        <w:numId w:val="14"/>
      </w:numPr>
      <w:spacing w:before="60"/>
    </w:pPr>
    <w:rPr>
      <w:sz w:val="20"/>
    </w:rPr>
  </w:style>
  <w:style w:type="paragraph" w:customStyle="1" w:styleId="Heading7--">
    <w:name w:val="Heading 7 - -"/>
    <w:basedOn w:val="Heading7"/>
    <w:next w:val="BodyText"/>
    <w:rsid w:val="008E28CD"/>
    <w:pPr>
      <w:numPr>
        <w:ilvl w:val="1"/>
        <w:numId w:val="20"/>
      </w:numPr>
      <w:tabs>
        <w:tab w:val="clear" w:pos="1440"/>
      </w:tabs>
      <w:ind w:left="900" w:hanging="180"/>
    </w:pPr>
    <w:rPr>
      <w:bCs/>
    </w:rPr>
  </w:style>
  <w:style w:type="paragraph" w:styleId="ListBullet">
    <w:name w:val="List Bullet"/>
    <w:basedOn w:val="Normal"/>
    <w:rsid w:val="00114DD4"/>
    <w:pPr>
      <w:numPr>
        <w:numId w:val="15"/>
      </w:numPr>
      <w:spacing w:after="120"/>
      <w:contextualSpacing/>
      <w:jc w:val="both"/>
    </w:pPr>
  </w:style>
  <w:style w:type="paragraph" w:styleId="ListNumber">
    <w:name w:val="List Number"/>
    <w:basedOn w:val="Normal"/>
    <w:link w:val="ListNumberChar"/>
    <w:rsid w:val="00114DD4"/>
    <w:pPr>
      <w:numPr>
        <w:numId w:val="16"/>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18"/>
      </w:numPr>
      <w:spacing w:after="120"/>
      <w:contextualSpacing/>
    </w:pPr>
    <w:rPr>
      <w:b/>
    </w:rPr>
  </w:style>
  <w:style w:type="character" w:customStyle="1" w:styleId="ListNumberChar">
    <w:name w:val="List Number Char"/>
    <w:basedOn w:val="DefaultParagraphFont"/>
    <w:link w:val="ListNumber"/>
    <w:rsid w:val="00114DD4"/>
    <w:rPr>
      <w:rFonts w:ascii="Calibri" w:eastAsia="Calibri" w:hAnsi="Calibri" w:cs="Calibri"/>
      <w:lang w:val="en-US" w:eastAsia="en-US" w:bidi="ar-SA"/>
    </w:rPr>
  </w:style>
  <w:style w:type="character" w:customStyle="1" w:styleId="ListNumberBoldCharChar">
    <w:name w:val="ListNumberBold Char Char"/>
    <w:basedOn w:val="ListNumberChar"/>
    <w:link w:val="ListNumberBold"/>
    <w:rsid w:val="00432020"/>
    <w:rPr>
      <w:rFonts w:ascii="Calibri" w:eastAsia="Calibri" w:hAnsi="Calibri" w:cs="Calibri"/>
      <w:b/>
      <w:lang w:val="en-US" w:eastAsia="en-US" w:bidi="ar-SA"/>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17"/>
      </w:numPr>
    </w:pPr>
  </w:style>
  <w:style w:type="paragraph" w:customStyle="1" w:styleId="ListLetter">
    <w:name w:val="List Letter"/>
    <w:basedOn w:val="BodyText"/>
    <w:rsid w:val="00E71CB7"/>
    <w:pPr>
      <w:numPr>
        <w:numId w:val="19"/>
      </w:numPr>
      <w:contextualSpacing/>
    </w:pPr>
  </w:style>
  <w:style w:type="paragraph" w:customStyle="1" w:styleId="Heading2-">
    <w:name w:val="Heading 2 - #"/>
    <w:basedOn w:val="Heading2"/>
    <w:next w:val="BodyText"/>
    <w:rsid w:val="001C4CF2"/>
    <w:pPr>
      <w:numPr>
        <w:numId w:val="27"/>
      </w:numPr>
    </w:pPr>
    <w:rPr>
      <w:sz w:val="22"/>
    </w:rPr>
  </w:style>
  <w:style w:type="paragraph" w:customStyle="1" w:styleId="Heading3-Bullet">
    <w:name w:val="Heading 3 - Bullet"/>
    <w:basedOn w:val="Heading3"/>
    <w:rsid w:val="00885629"/>
    <w:pPr>
      <w:numPr>
        <w:numId w:val="21"/>
      </w:numPr>
    </w:pPr>
    <w:rPr>
      <w:b w:val="0"/>
      <w:sz w:val="20"/>
    </w:rPr>
  </w:style>
  <w:style w:type="paragraph" w:customStyle="1" w:styleId="Heading4-Bullet">
    <w:name w:val="Heading 4 - Bullet"/>
    <w:basedOn w:val="Heading4"/>
    <w:rsid w:val="00E97D0D"/>
    <w:pPr>
      <w:numPr>
        <w:numId w:val="22"/>
      </w:numPr>
      <w:spacing w:before="120" w:after="60"/>
    </w:pPr>
    <w:rPr>
      <w:b/>
      <w:i w:val="0"/>
      <w:sz w:val="20"/>
    </w:rPr>
  </w:style>
  <w:style w:type="paragraph" w:customStyle="1" w:styleId="Heading5-Bullet">
    <w:name w:val="Heading 5 - Bullet"/>
    <w:basedOn w:val="Heading5"/>
    <w:rsid w:val="00E97D0D"/>
    <w:pPr>
      <w:numPr>
        <w:numId w:val="23"/>
      </w:numPr>
      <w:tabs>
        <w:tab w:val="clear" w:pos="360"/>
        <w:tab w:val="num" w:pos="1080"/>
      </w:tabs>
      <w:spacing w:before="120"/>
      <w:ind w:left="1080"/>
    </w:pPr>
    <w:rPr>
      <w:sz w:val="20"/>
    </w:rPr>
  </w:style>
  <w:style w:type="paragraph" w:customStyle="1" w:styleId="Heading3-0">
    <w:name w:val="Heading 3 - #"/>
    <w:basedOn w:val="Heading3"/>
    <w:rsid w:val="00E97D0D"/>
    <w:pPr>
      <w:numPr>
        <w:numId w:val="24"/>
      </w:numPr>
    </w:pPr>
    <w:rPr>
      <w:b w:val="0"/>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25"/>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 w:type="character" w:customStyle="1" w:styleId="mordmathnormal">
    <w:name w:val="mord mathnormal"/>
    <w:basedOn w:val="DefaultParagraphFont"/>
    <w:rsid w:val="00D4690D"/>
  </w:style>
  <w:style w:type="character" w:customStyle="1" w:styleId="mordmtight">
    <w:name w:val="mord mtight"/>
    <w:basedOn w:val="DefaultParagraphFont"/>
    <w:rsid w:val="00D4690D"/>
  </w:style>
  <w:style w:type="character" w:customStyle="1" w:styleId="vlist-s">
    <w:name w:val="vlist-s"/>
    <w:basedOn w:val="DefaultParagraphFont"/>
    <w:rsid w:val="00D4690D"/>
  </w:style>
  <w:style w:type="paragraph" w:styleId="ListBullet2">
    <w:name w:val="List Bullet 2"/>
    <w:basedOn w:val="Normal"/>
    <w:rsid w:val="00EC552A"/>
    <w:pPr>
      <w:numPr>
        <w:numId w:val="26"/>
      </w:numPr>
    </w:pPr>
  </w:style>
  <w:style w:type="table" w:styleId="TableGrid">
    <w:name w:val="Table Grid"/>
    <w:basedOn w:val="TableNormal"/>
    <w:rsid w:val="00AB06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3585">
      <w:bodyDiv w:val="1"/>
      <w:marLeft w:val="0"/>
      <w:marRight w:val="0"/>
      <w:marTop w:val="0"/>
      <w:marBottom w:val="0"/>
      <w:divBdr>
        <w:top w:val="none" w:sz="0" w:space="0" w:color="auto"/>
        <w:left w:val="none" w:sz="0" w:space="0" w:color="auto"/>
        <w:bottom w:val="none" w:sz="0" w:space="0" w:color="auto"/>
        <w:right w:val="none" w:sz="0" w:space="0" w:color="auto"/>
      </w:divBdr>
    </w:div>
    <w:div w:id="110518261">
      <w:bodyDiv w:val="1"/>
      <w:marLeft w:val="0"/>
      <w:marRight w:val="0"/>
      <w:marTop w:val="0"/>
      <w:marBottom w:val="0"/>
      <w:divBdr>
        <w:top w:val="none" w:sz="0" w:space="0" w:color="auto"/>
        <w:left w:val="none" w:sz="0" w:space="0" w:color="auto"/>
        <w:bottom w:val="none" w:sz="0" w:space="0" w:color="auto"/>
        <w:right w:val="none" w:sz="0" w:space="0" w:color="auto"/>
      </w:divBdr>
    </w:div>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279382523">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68074408">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610169201">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8758240">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028168045">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 w:id="21422642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osf.io/nq68y/files/osfstorage?view_only=fe29ffe96a8340329f3ebd660faedd43"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28205</Words>
  <Characters>160772</Characters>
  <Application>Microsoft Office Word</Application>
  <DocSecurity>0</DocSecurity>
  <Lines>1339</Lines>
  <Paragraphs>377</Paragraphs>
  <ScaleCrop>false</ScaleCrop>
  <HeadingPairs>
    <vt:vector size="2" baseType="variant">
      <vt:variant>
        <vt:lpstr>Title</vt:lpstr>
      </vt:variant>
      <vt:variant>
        <vt:i4>1</vt:i4>
      </vt:variant>
    </vt:vector>
  </HeadingPairs>
  <TitlesOfParts>
    <vt:vector size="1" baseType="lpstr">
      <vt:lpstr>AI-Driven Scholarly Peer Review via Persistent Workflow Prompting, Meta-Prompting, and Meta-Reasoning</vt:lpstr>
    </vt:vector>
  </TitlesOfParts>
  <Company>Lobachevsky State University of Nizhny Novgorod</Company>
  <LinksUpToDate>false</LinksUpToDate>
  <CharactersWithSpaces>188600</CharactersWithSpaces>
  <SharedDoc>false</SharedDoc>
  <HLinks>
    <vt:vector size="36" baseType="variant">
      <vt:variant>
        <vt:i4>6881395</vt:i4>
      </vt:variant>
      <vt:variant>
        <vt:i4>117</vt:i4>
      </vt:variant>
      <vt:variant>
        <vt:i4>0</vt:i4>
      </vt:variant>
      <vt:variant>
        <vt:i4>5</vt:i4>
      </vt:variant>
      <vt:variant>
        <vt:lpwstr/>
      </vt:variant>
      <vt:variant>
        <vt:lpwstr>SI</vt:lpwstr>
      </vt:variant>
      <vt:variant>
        <vt:i4>6881395</vt:i4>
      </vt:variant>
      <vt:variant>
        <vt:i4>114</vt:i4>
      </vt:variant>
      <vt:variant>
        <vt:i4>0</vt:i4>
      </vt:variant>
      <vt:variant>
        <vt:i4>5</vt:i4>
      </vt:variant>
      <vt:variant>
        <vt:lpwstr/>
      </vt:variant>
      <vt:variant>
        <vt:lpwstr>SI</vt:lpwstr>
      </vt:variant>
      <vt:variant>
        <vt:i4>6881395</vt:i4>
      </vt:variant>
      <vt:variant>
        <vt:i4>111</vt:i4>
      </vt:variant>
      <vt:variant>
        <vt:i4>0</vt:i4>
      </vt:variant>
      <vt:variant>
        <vt:i4>5</vt:i4>
      </vt:variant>
      <vt:variant>
        <vt:lpwstr/>
      </vt:variant>
      <vt:variant>
        <vt:lpwstr>SI</vt:lpwstr>
      </vt:variant>
      <vt:variant>
        <vt:i4>6619263</vt:i4>
      </vt:variant>
      <vt:variant>
        <vt:i4>87</vt:i4>
      </vt:variant>
      <vt:variant>
        <vt:i4>0</vt:i4>
      </vt:variant>
      <vt:variant>
        <vt:i4>5</vt:i4>
      </vt:variant>
      <vt:variant>
        <vt:lpwstr/>
      </vt:variant>
      <vt:variant>
        <vt:lpwstr>Fair_Use_Statement</vt:lpwstr>
      </vt:variant>
      <vt:variant>
        <vt:i4>5898363</vt:i4>
      </vt:variant>
      <vt:variant>
        <vt:i4>81</vt:i4>
      </vt:variant>
      <vt:variant>
        <vt:i4>0</vt:i4>
      </vt:variant>
      <vt:variant>
        <vt:i4>5</vt:i4>
      </vt:variant>
      <vt:variant>
        <vt:lpwstr>https://osf.io/nq68y/files/osfstorage?view_only=fe29ffe96a8340329f3ebd660faedd43</vt:lpwstr>
      </vt:variant>
      <vt:variant>
        <vt:lpwstr/>
      </vt:variant>
      <vt:variant>
        <vt:i4>6881395</vt:i4>
      </vt:variant>
      <vt:variant>
        <vt:i4>57</vt:i4>
      </vt:variant>
      <vt:variant>
        <vt:i4>0</vt:i4>
      </vt:variant>
      <vt:variant>
        <vt:i4>5</vt:i4>
      </vt:variant>
      <vt:variant>
        <vt:lpwstr/>
      </vt:variant>
      <vt:variant>
        <vt:lpwstr>SI</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Driven Scholarly Peer Review via Persistent Workflow Prompting, Meta-Prompting, and Meta-Reasoning</dc:title>
  <dc:subject>Prompt Engineering</dc:subject>
  <dc:creator>Evgeny Markhasin</dc:creator>
  <cp:keywords/>
  <cp:lastModifiedBy>evgeny</cp:lastModifiedBy>
  <cp:revision>3</cp:revision>
  <dcterms:created xsi:type="dcterms:W3CDTF">2025-05-29T09:53:00Z</dcterms:created>
  <dcterms:modified xsi:type="dcterms:W3CDTF">2025-05-29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VMLrndNt"/&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